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A71153" w14:textId="28AD83F3" w:rsidR="003C0757" w:rsidRDefault="00DE55A2" w:rsidP="003C0757">
      <w:pPr>
        <w:jc w:val="center"/>
        <w:outlineLvl w:val="0"/>
        <w:rPr>
          <w:rFonts w:ascii="Times New Roman" w:hAnsi="Times New Roman"/>
          <w:b/>
        </w:rPr>
      </w:pPr>
      <w:bookmarkStart w:id="0" w:name="_GoBack"/>
      <w:bookmarkEnd w:id="0"/>
      <w:r>
        <w:rPr>
          <w:rFonts w:ascii="Times New Roman" w:hAnsi="Times New Roman"/>
          <w:b/>
        </w:rPr>
        <w:t>Table 2</w:t>
      </w:r>
      <w:r w:rsidR="003C0757">
        <w:rPr>
          <w:rFonts w:ascii="Times New Roman" w:hAnsi="Times New Roman"/>
          <w:b/>
        </w:rPr>
        <w:t>.</w:t>
      </w:r>
      <w:r>
        <w:rPr>
          <w:rFonts w:ascii="Times New Roman" w:hAnsi="Times New Roman"/>
          <w:b/>
        </w:rPr>
        <w:t>1. Abundance of macroplastics observed on beaches</w:t>
      </w:r>
    </w:p>
    <w:tbl>
      <w:tblPr>
        <w:tblpPr w:leftFromText="180" w:rightFromText="180" w:bottomFromText="160" w:vertAnchor="text" w:tblpY="1"/>
        <w:tblOverlap w:val="never"/>
        <w:tblW w:w="10620" w:type="dxa"/>
        <w:tblLayout w:type="fixed"/>
        <w:tblLook w:val="04A0" w:firstRow="1" w:lastRow="0" w:firstColumn="1" w:lastColumn="0" w:noHBand="0" w:noVBand="1"/>
      </w:tblPr>
      <w:tblGrid>
        <w:gridCol w:w="988"/>
        <w:gridCol w:w="1134"/>
        <w:gridCol w:w="708"/>
        <w:gridCol w:w="1133"/>
        <w:gridCol w:w="1133"/>
        <w:gridCol w:w="1417"/>
        <w:gridCol w:w="991"/>
        <w:gridCol w:w="991"/>
        <w:gridCol w:w="992"/>
        <w:gridCol w:w="1133"/>
      </w:tblGrid>
      <w:tr w:rsidR="00DE55A2" w14:paraId="15928474" w14:textId="77777777" w:rsidTr="003C0757">
        <w:trPr>
          <w:trHeight w:val="456"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0DF16AB9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ea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197E40C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B14539C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Year </w:t>
            </w: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000000"/>
            </w:tcBorders>
            <w:vAlign w:val="center"/>
            <w:hideMark/>
          </w:tcPr>
          <w:p w14:paraId="15D86ACE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Abundance (kg/km)</w:t>
            </w:r>
          </w:p>
          <w:p w14:paraId="2A862BB1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16"/>
                <w:szCs w:val="20"/>
                <w:lang w:eastAsia="en-GB"/>
              </w:rPr>
              <w:t>if not defined differently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846EA6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16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Abundance of fisheries waste (kg/km)</w:t>
            </w:r>
            <w:r>
              <w:rPr>
                <w:rFonts w:ascii="Times New Roman" w:eastAsia="Times New Roman" w:hAnsi="Times New Roman"/>
                <w:bCs/>
                <w:color w:val="000000"/>
                <w:sz w:val="16"/>
                <w:szCs w:val="20"/>
                <w:lang w:eastAsia="en-GB"/>
              </w:rPr>
              <w:t xml:space="preserve"> if not defined differently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39A9D9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Method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D9BE080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Total length (km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0006F0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Beaches (no.)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BAF77C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</w:t>
            </w:r>
          </w:p>
        </w:tc>
      </w:tr>
      <w:tr w:rsidR="00DE55A2" w14:paraId="2699BC70" w14:textId="77777777" w:rsidTr="003C0757">
        <w:trPr>
          <w:trHeight w:val="334"/>
        </w:trPr>
        <w:tc>
          <w:tcPr>
            <w:tcW w:w="988" w:type="dxa"/>
            <w:vMerge w:val="restart"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textDirection w:val="btLr"/>
            <w:vAlign w:val="center"/>
            <w:hideMark/>
          </w:tcPr>
          <w:p w14:paraId="30F01F7F" w14:textId="77777777" w:rsidR="00DE55A2" w:rsidRDefault="00DE55A2" w:rsidP="00CB04F9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 xml:space="preserve">Bering Sea and Subarctic North Pacific </w:t>
            </w:r>
          </w:p>
          <w:p w14:paraId="06F51E50" w14:textId="77777777" w:rsidR="00DE55A2" w:rsidRDefault="00DE55A2" w:rsidP="00CB04F9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Aleutian Islands)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498880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mchitka Island</w:t>
            </w:r>
          </w:p>
        </w:tc>
        <w:tc>
          <w:tcPr>
            <w:tcW w:w="708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AA656E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2</w:t>
            </w:r>
          </w:p>
        </w:tc>
        <w:tc>
          <w:tcPr>
            <w:tcW w:w="2266" w:type="dxa"/>
            <w:gridSpan w:val="2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0A606271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otal 121.64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193.2 n/km)</w:t>
            </w:r>
          </w:p>
        </w:tc>
        <w:tc>
          <w:tcPr>
            <w:tcW w:w="1417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EAD34F6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19.835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128 n/km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 trawls 108.57 kg/km) </w:t>
            </w:r>
          </w:p>
        </w:tc>
        <w:tc>
          <w:tcPr>
            <w:tcW w:w="991" w:type="dxa"/>
            <w:vMerge w:val="restart"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5D585C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sual observation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(herienafter - VO)</w:t>
            </w:r>
          </w:p>
        </w:tc>
        <w:tc>
          <w:tcPr>
            <w:tcW w:w="991" w:type="dxa"/>
            <w:vMerge w:val="restart"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2B79F6E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2" w:type="dxa"/>
            <w:vMerge w:val="restart"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01023DC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133" w:type="dxa"/>
            <w:vMerge w:val="restart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0811A5" w14:textId="64DAA78C" w:rsidR="00DE55A2" w:rsidRDefault="00DA379D" w:rsidP="00DA379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rrell&lt;/Author&gt;&lt;Year&gt;1980&lt;/Year&gt;&lt;RecNum&gt;144&lt;/RecNum&gt;&lt;DisplayText&gt;(Merrell, 1980)&lt;/DisplayText&gt;&lt;record&gt;&lt;rec-number&gt;144&lt;/rec-number&gt;&lt;foreign-keys&gt;&lt;key app="EN" db-id="rfftxfrp5xxvp1eedz6vpfs7t95sssfzz5pf" timestamp="1517485787"&gt;144&lt;/key&gt;&lt;/foreign-keys&gt;&lt;ref-type name="Journal Article"&gt;17&lt;/ref-type&gt;&lt;contributors&gt;&lt;authors&gt;&lt;author&gt;Merrell, T.R.&lt;/author&gt;&lt;/authors&gt;&lt;/contributors&gt;&lt;titles&gt;&lt;title&gt;Accumulation of plastic litter on beaches of Amchitka Island, Alaska&lt;/title&gt;&lt;secondary-title&gt;Marine Environmental Research&lt;/secondary-title&gt;&lt;/titles&gt;&lt;periodical&gt;&lt;full-title&gt;Marine Environmental Research&lt;/full-title&gt;&lt;/periodical&gt;&lt;pages&gt;171-184&lt;/pages&gt;&lt;volume&gt;3&lt;/volume&gt;&lt;number&gt;3&lt;/number&gt;&lt;dates&gt;&lt;year&gt;1980&lt;/year&gt;&lt;/dates&gt;&lt;isbn&gt;0141-1136&lt;/isbn&gt;&lt;urls&gt;&lt;/urls&gt;&lt;custom1&gt;Sources&lt;/custom1&gt;&lt;custom3&gt;Distribution&lt;/custom3&gt;&lt;custom6&gt;Crosscutting&lt;/custom6&gt;&lt;custom7&gt;Alaska&lt;/custom7&gt;&lt;electronic-resource-num&gt;https://doi.org/10.1016/0141-1136(80)90025-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5" w:tooltip="Merrell, 1980 #14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rrell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E55A2" w14:paraId="1A43DF47" w14:textId="77777777" w:rsidTr="003C0757">
        <w:trPr>
          <w:trHeight w:val="450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72DEDD4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ADC6075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6D5D0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3</w:t>
            </w: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35964DA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otal 156.42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283.9 n/km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22EBCE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54.607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176.6 n/km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 trawls 132.24 kg/km)</w:t>
            </w: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6123965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430B01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AE0E28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5F7CCE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2501037B" w14:textId="77777777" w:rsidTr="003C0757">
        <w:trPr>
          <w:trHeight w:val="268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38D964C2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6FB48A3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1E46B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4</w:t>
            </w: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318CC356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otal 345.42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499.3 n/km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02E8BB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39.445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278.6 n/km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trawls 290 kg/km)</w:t>
            </w: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4B1C9C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396FE9D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2B27FA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D89CB8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16AEACBB" w14:textId="77777777" w:rsidTr="003C0757">
        <w:trPr>
          <w:trHeight w:val="1141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32EF47D9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0A41239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515BC5A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single" w:sz="4" w:space="0" w:color="000000"/>
            </w:tcBorders>
            <w:vAlign w:val="center"/>
            <w:hideMark/>
          </w:tcPr>
          <w:p w14:paraId="48B9C92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otal 254.14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588.9 n/km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1A665C7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47.955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198 n/km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trawls</w:t>
            </w:r>
          </w:p>
          <w:p w14:paraId="63F7359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190.82 kg/km) </w:t>
            </w: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DD10B87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7B3E9B2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C193F95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FA922F2" w14:textId="59162B2C" w:rsidR="00DE55A2" w:rsidRDefault="00DA379D" w:rsidP="00DA379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rrell&lt;/Author&gt;&lt;Year&gt;1984&lt;/Year&gt;&lt;RecNum&gt;145&lt;/RecNum&gt;&lt;DisplayText&gt;(Merrell, 1984)&lt;/DisplayText&gt;&lt;record&gt;&lt;rec-number&gt;145&lt;/rec-number&gt;&lt;foreign-keys&gt;&lt;key app="EN" db-id="rfftxfrp5xxvp1eedz6vpfs7t95sssfzz5pf" timestamp="1517485787"&gt;145&lt;/key&gt;&lt;/foreign-keys&gt;&lt;ref-type name="Journal Article"&gt;17&lt;/ref-type&gt;&lt;contributors&gt;&lt;authors&gt;&lt;author&gt;Merrell, T.R.&lt;/author&gt;&lt;/authors&gt;&lt;/contributors&gt;&lt;titles&gt;&lt;title&gt;A decade of change in nets and plastic litter from fisheries off Alaska&lt;/title&gt;&lt;secondary-title&gt;Marine Pollution Bulletin&lt;/secondary-title&gt;&lt;/titles&gt;&lt;periodical&gt;&lt;full-title&gt;Marine Pollution Bulletin&lt;/full-title&gt;&lt;/periodical&gt;&lt;pages&gt;378-384&lt;/pages&gt;&lt;volume&gt;15&lt;/volume&gt;&lt;number&gt;10&lt;/number&gt;&lt;dates&gt;&lt;year&gt;1984&lt;/year&gt;&lt;/dates&gt;&lt;isbn&gt;0025-326X&lt;/isbn&gt;&lt;urls&gt;&lt;/urls&gt;&lt;custom1&gt;Sources&lt;/custom1&gt;&lt;custom2&gt;Pathway&lt;/custom2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6" w:tooltip="Merrell, 1984 #14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rrell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E55A2" w14:paraId="61FD044A" w14:textId="77777777" w:rsidTr="003C0757">
        <w:trPr>
          <w:cantSplit/>
          <w:trHeight w:val="1134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6253D80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DB540D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double" w:sz="6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4D85AD8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7</w:t>
            </w:r>
          </w:p>
        </w:tc>
        <w:tc>
          <w:tcPr>
            <w:tcW w:w="2266" w:type="dxa"/>
            <w:gridSpan w:val="2"/>
            <w:tcBorders>
              <w:top w:val="double" w:sz="6" w:space="0" w:color="auto"/>
              <w:left w:val="nil"/>
              <w:bottom w:val="single" w:sz="18" w:space="0" w:color="auto"/>
              <w:right w:val="single" w:sz="4" w:space="0" w:color="000000"/>
            </w:tcBorders>
            <w:noWrap/>
            <w:vAlign w:val="center"/>
            <w:hideMark/>
          </w:tcPr>
          <w:p w14:paraId="1C5E248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90 n/km</w:t>
            </w:r>
          </w:p>
        </w:tc>
        <w:tc>
          <w:tcPr>
            <w:tcW w:w="1417" w:type="dxa"/>
            <w:tcBorders>
              <w:top w:val="double" w:sz="6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2AD044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30 (litter from trawls)</w:t>
            </w:r>
          </w:p>
        </w:tc>
        <w:tc>
          <w:tcPr>
            <w:tcW w:w="991" w:type="dxa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289BD1C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</w:t>
            </w:r>
          </w:p>
        </w:tc>
        <w:tc>
          <w:tcPr>
            <w:tcW w:w="991" w:type="dxa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928A02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2" w:type="dxa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4695E9B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133" w:type="dxa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033E5A1" w14:textId="0E3A91A8" w:rsidR="00DE55A2" w:rsidRDefault="00DA379D" w:rsidP="00DA379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Johnson&lt;/Author&gt;&lt;Year&gt;1990&lt;/Year&gt;&lt;RecNum&gt;228&lt;/RecNum&gt;&lt;DisplayText&gt;(Johnson, 1990)&lt;/DisplayText&gt;&lt;record&gt;&lt;rec-number&gt;228&lt;/rec-number&gt;&lt;foreign-keys&gt;&lt;key app="EN" db-id="rfftxfrp5xxvp1eedz6vpfs7t95sssfzz5pf" timestamp="1518622123"&gt;228&lt;/key&gt;&lt;/foreign-keys&gt;&lt;ref-type name="Conference Paper"&gt;47&lt;/ref-type&gt;&lt;contributors&gt;&lt;authors&gt;&lt;author&gt;Johnson, S. W.&lt;/author&gt;&lt;/authors&gt;&lt;/contributors&gt;&lt;titles&gt;&lt;title&gt;Distribution, abundance, and source of entanglement debris and other plastics on Alaskan beaches, 1982-88&lt;/title&gt;&lt;secondary-title&gt;The Second International Conference on Marine Debris&lt;/secondary-title&gt;&lt;/titles&gt;&lt;pages&gt;331-348&lt;/pages&gt;&lt;dates&gt;&lt;year&gt;1990&lt;/year&gt;&lt;/dates&gt;&lt;pub-location&gt;Honolulu&lt;/pub-location&gt;&lt;urls&gt;&lt;/urls&gt;&lt;custom1&gt;Sources&lt;/custom1&gt;&lt;custom3&gt;Distribution&lt;/custom3&gt;&lt;custom4&gt;Impact&lt;/custom4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8" w:tooltip="Johnson, 1990 #2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Johnson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E55A2" w14:paraId="75BFEEDC" w14:textId="77777777" w:rsidTr="003C0757">
        <w:trPr>
          <w:cantSplit/>
          <w:trHeight w:val="1847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29A6A91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8F7232E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ttu, Agattu, Shemya, Buldir, Kiska, Little Kiska and Adak</w:t>
            </w:r>
          </w:p>
        </w:tc>
        <w:tc>
          <w:tcPr>
            <w:tcW w:w="708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C0D61C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2266" w:type="dxa"/>
            <w:gridSpan w:val="2"/>
            <w:tcBorders>
              <w:top w:val="single" w:sz="18" w:space="0" w:color="auto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286C960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2 n/km</w:t>
            </w:r>
          </w:p>
        </w:tc>
        <w:tc>
          <w:tcPr>
            <w:tcW w:w="1417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8C4BE98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95,95 n/km </w:t>
            </w:r>
          </w:p>
          <w:p w14:paraId="5ED0B990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  <w:p w14:paraId="086BBC2E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9,19 n/km (netting)</w:t>
            </w:r>
          </w:p>
        </w:tc>
        <w:tc>
          <w:tcPr>
            <w:tcW w:w="991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81EF5A6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Sea level to high storm tide level</w:t>
            </w:r>
          </w:p>
        </w:tc>
        <w:tc>
          <w:tcPr>
            <w:tcW w:w="991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46C298F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7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2738716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1133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5122FC9" w14:textId="30FD7E9F" w:rsidR="00DE55A2" w:rsidRDefault="00DA379D" w:rsidP="00DA379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anville&lt;/Author&gt;&lt;Year&gt;1990&lt;/Year&gt;&lt;RecNum&gt;230&lt;/RecNum&gt;&lt;DisplayText&gt;(Manville, 1990)&lt;/DisplayText&gt;&lt;record&gt;&lt;rec-number&gt;230&lt;/rec-number&gt;&lt;foreign-keys&gt;&lt;key app="EN" db-id="rfftxfrp5xxvp1eedz6vpfs7t95sssfzz5pf" timestamp="1518622123"&gt;230&lt;/key&gt;&lt;/foreign-keys&gt;&lt;ref-type name="Conference Paper"&gt;47&lt;/ref-type&gt;&lt;contributors&gt;&lt;authors&gt;&lt;author&gt;Manville, A. M.&lt;/author&gt;&lt;/authors&gt;&lt;/contributors&gt;&lt;titles&gt;&lt;title&gt;A survey of plastics on western Aleutian Island beaches and related wildlife entanglement&lt;/title&gt;&lt;secondary-title&gt;The Second International Conference on Marine Debris&lt;/secondary-title&gt;&lt;/titles&gt;&lt;pages&gt;2-7&lt;/pages&gt;&lt;dates&gt;&lt;year&gt;1990&lt;/year&gt;&lt;/dates&gt;&lt;pub-location&gt;Honolulu&lt;/pub-location&gt;&lt;urls&gt;&lt;/urls&gt;&lt;custom1&gt;Sources&lt;/custom1&gt;&lt;custom3&gt;Distribution&lt;/custom3&gt;&lt;custom4&gt;Impact&lt;/custom4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2" w:tooltip="Manville, 1990 #23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anvill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E55A2" w14:paraId="1FF55052" w14:textId="77777777" w:rsidTr="003C0757">
        <w:trPr>
          <w:cantSplit/>
          <w:trHeight w:val="1134"/>
        </w:trPr>
        <w:tc>
          <w:tcPr>
            <w:tcW w:w="988" w:type="dxa"/>
            <w:vMerge w:val="restart"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nil"/>
            </w:tcBorders>
            <w:textDirection w:val="btLr"/>
            <w:vAlign w:val="center"/>
            <w:hideMark/>
          </w:tcPr>
          <w:p w14:paraId="5F3B5AA4" w14:textId="77777777" w:rsidR="00DE55A2" w:rsidRDefault="00DE55A2" w:rsidP="00CB04F9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Chukchi Sea</w:t>
            </w:r>
          </w:p>
        </w:tc>
        <w:tc>
          <w:tcPr>
            <w:tcW w:w="1134" w:type="dxa"/>
            <w:tcBorders>
              <w:top w:val="thinThickSmallGap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113500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ape Krusenstern National Monument </w:t>
            </w:r>
          </w:p>
        </w:tc>
        <w:tc>
          <w:tcPr>
            <w:tcW w:w="708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462AF84C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133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84576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94.36 </w:t>
            </w:r>
            <w:r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(</w:t>
            </w:r>
            <w:r>
              <w:rPr>
                <w:rFonts w:ascii="Cambria Math" w:hAnsi="Cambria Math" w:cs="Cambria Math"/>
                <w:i/>
                <w:color w:val="000000"/>
                <w:sz w:val="20"/>
                <w:szCs w:val="20"/>
              </w:rPr>
              <w:t>∽</w:t>
            </w:r>
            <w:r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85% of total debris)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519C216" w14:textId="77777777" w:rsidR="00DE55A2" w:rsidRDefault="00DE55A2" w:rsidP="00CB04F9">
            <w:pPr>
              <w:spacing w:line="240" w:lineRule="auto"/>
              <w:jc w:val="left"/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5± 0.31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kg/km h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 xml:space="preserve">-1 </w:t>
            </w:r>
          </w:p>
          <w:p w14:paraId="2837C4B3" w14:textId="77777777" w:rsidR="00DE55A2" w:rsidRDefault="00DE55A2" w:rsidP="00CB04F9">
            <w:pPr>
              <w:spacing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plastic, rope/netting, foam)</w:t>
            </w:r>
          </w:p>
        </w:tc>
        <w:tc>
          <w:tcPr>
            <w:tcW w:w="1417" w:type="dxa"/>
            <w:vMerge w:val="restart"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E81C06B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16+-0.18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kg/km h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1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rope/netting)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BFCE51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Approximate vegetation line; wrack line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5AE699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.23</w:t>
            </w:r>
          </w:p>
        </w:tc>
        <w:tc>
          <w:tcPr>
            <w:tcW w:w="992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4D480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CD0590E" w14:textId="0D21040D" w:rsidR="00DE55A2" w:rsidRDefault="00DA379D" w:rsidP="00DA379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b2xhc2VrPC9BdXRob3I+PFllYXI+MjAxNzwvWWVhcj48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b2xhc2VrPC9BdXRob3I+PFllYXI+MjAxNzwvWWVhcj48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7" w:tooltip="Polasek, 2017 #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lasek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="00DE55A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DE55A2" w14:paraId="52FA9646" w14:textId="77777777" w:rsidTr="003C0757">
        <w:trPr>
          <w:cantSplit/>
          <w:trHeight w:val="1134"/>
        </w:trPr>
        <w:tc>
          <w:tcPr>
            <w:tcW w:w="988" w:type="dxa"/>
            <w:vMerge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nil"/>
            </w:tcBorders>
            <w:vAlign w:val="center"/>
            <w:hideMark/>
          </w:tcPr>
          <w:p w14:paraId="2117124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D2552B7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Land Bridge National Preserve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BE2E1F0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A029B8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13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Cambria Math" w:eastAsia="Times New Roman" w:hAnsi="Cambria Math" w:cs="Cambria Math"/>
                <w:i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92% of total debris)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114DD03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86F8FA3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AE627F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Approximate vegetation line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4A993BE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.49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739CC83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0B9CD01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58B43EB6" w14:textId="77777777" w:rsidTr="003C0757">
        <w:trPr>
          <w:cantSplit/>
          <w:trHeight w:val="1474"/>
        </w:trPr>
        <w:tc>
          <w:tcPr>
            <w:tcW w:w="988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18" w:space="0" w:color="auto"/>
              <w:right w:val="nil"/>
            </w:tcBorders>
            <w:textDirection w:val="btLr"/>
            <w:vAlign w:val="center"/>
            <w:hideMark/>
          </w:tcPr>
          <w:p w14:paraId="7263DF62" w14:textId="77777777" w:rsidR="00DE55A2" w:rsidRDefault="00DE55A2" w:rsidP="00CB04F9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 xml:space="preserve">Subarctic North Pacific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Gulf of Alaska)</w:t>
            </w:r>
          </w:p>
        </w:tc>
        <w:tc>
          <w:tcPr>
            <w:tcW w:w="1134" w:type="dxa"/>
            <w:tcBorders>
              <w:top w:val="single" w:sz="1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C7D9847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enai Fjords National Park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947C85C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1DE794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518.25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Cambria Math" w:eastAsia="Times New Roman" w:hAnsi="Cambria Math" w:cs="Cambria Math"/>
                <w:i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90% of total debris)</w:t>
            </w:r>
          </w:p>
        </w:tc>
        <w:tc>
          <w:tcPr>
            <w:tcW w:w="1133" w:type="dxa"/>
            <w:vMerge w:val="restart"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5EDF0BAE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44.68± 51.74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kg/km h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CFF438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  <w:p w14:paraId="1DD8D24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 w:val="restart"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2208922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.96 ± 14.5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kg/km h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1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rope/netting)</w:t>
            </w:r>
          </w:p>
          <w:p w14:paraId="3DDC25F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  <w:p w14:paraId="41A8F388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99385D8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Approx. vegetation line, Wet-dry line, Berm line, Wrack line, Beach center line</w:t>
            </w:r>
          </w:p>
        </w:tc>
        <w:tc>
          <w:tcPr>
            <w:tcW w:w="991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B827659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84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7032E1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00C08A4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50D6DAC3" w14:textId="77777777" w:rsidTr="003C0757">
        <w:trPr>
          <w:cantSplit/>
          <w:trHeight w:val="1474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thinThickSmallGap" w:sz="18" w:space="0" w:color="auto"/>
              <w:right w:val="nil"/>
            </w:tcBorders>
            <w:vAlign w:val="center"/>
            <w:hideMark/>
          </w:tcPr>
          <w:p w14:paraId="15D6C2B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AF94803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rangell-St. Elias National Park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84C9140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C6D2F5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24.91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Cambria Math" w:eastAsia="Times New Roman" w:hAnsi="Cambria Math" w:cs="Cambria Math"/>
                <w:i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76% of total debris)</w:t>
            </w:r>
          </w:p>
        </w:tc>
        <w:tc>
          <w:tcPr>
            <w:tcW w:w="1133" w:type="dxa"/>
            <w:vMerge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3BD4C5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0272AA8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99C429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Vegetation line, Berm line</w:t>
            </w:r>
          </w:p>
        </w:tc>
        <w:tc>
          <w:tcPr>
            <w:tcW w:w="991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AB2EF8C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45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D9CA82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DEB8EE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7FBC3070" w14:textId="77777777" w:rsidTr="003C0757">
        <w:trPr>
          <w:cantSplit/>
          <w:trHeight w:val="1474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thinThickSmallGap" w:sz="18" w:space="0" w:color="auto"/>
              <w:right w:val="nil"/>
            </w:tcBorders>
            <w:vAlign w:val="center"/>
            <w:hideMark/>
          </w:tcPr>
          <w:p w14:paraId="5D933B63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45A28EB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atmai National Park and Preserve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1E0A50D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228A9EE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23.19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Cambria Math" w:eastAsia="Times New Roman" w:hAnsi="Cambria Math" w:cs="Cambria Math"/>
                <w:i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95.1% of total debris)</w:t>
            </w:r>
          </w:p>
        </w:tc>
        <w:tc>
          <w:tcPr>
            <w:tcW w:w="1133" w:type="dxa"/>
            <w:vMerge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D0BF0DE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E245395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2A75A4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Beach center line</w:t>
            </w:r>
          </w:p>
        </w:tc>
        <w:tc>
          <w:tcPr>
            <w:tcW w:w="991" w:type="dxa"/>
            <w:tcBorders>
              <w:top w:val="single" w:sz="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93F969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.68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780B9D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2065E2D8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200A5BFC" w14:textId="77777777" w:rsidTr="003A1E4D">
        <w:trPr>
          <w:cantSplit/>
          <w:trHeight w:val="1134"/>
        </w:trPr>
        <w:tc>
          <w:tcPr>
            <w:tcW w:w="988" w:type="dxa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9B2CD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GB"/>
              </w:rPr>
              <w:t>North Atlantic Ocean</w:t>
            </w:r>
          </w:p>
        </w:tc>
        <w:tc>
          <w:tcPr>
            <w:tcW w:w="1134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38978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ern Iceland</w:t>
            </w:r>
          </w:p>
        </w:tc>
        <w:tc>
          <w:tcPr>
            <w:tcW w:w="708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DB34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2266" w:type="dxa"/>
            <w:gridSpan w:val="2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4BB10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3,625 g/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[ Total 59 items =261 g]</w:t>
            </w:r>
          </w:p>
        </w:tc>
        <w:tc>
          <w:tcPr>
            <w:tcW w:w="1417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2914BB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0CFB1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95AD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72 m</w:t>
            </w:r>
            <w:r>
              <w:rPr>
                <w:rFonts w:ascii="Times New Roman" w:eastAsia="Times New Roman" w:hAnsi="Times New Roman"/>
                <w:sz w:val="20"/>
                <w:szCs w:val="20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[36 quadrates (2x2m)]</w:t>
            </w:r>
          </w:p>
        </w:tc>
        <w:tc>
          <w:tcPr>
            <w:tcW w:w="992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EE36B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1133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B5805D" w14:textId="01463C66" w:rsidR="00DE55A2" w:rsidRPr="00DA379D" w:rsidRDefault="00E71D9E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ippo&lt;/Author&gt;&lt;Year&gt;2012&lt;/Year&gt;&lt;RecNum&gt;121&lt;/RecNum&gt;&lt;DisplayText&gt;(Dippo, 2012)&lt;/DisplayText&gt;&lt;record&gt;&lt;rec-number&gt;121&lt;/rec-number&gt;&lt;foreign-keys&gt;&lt;key app="EN" db-id="rfftxfrp5xxvp1eedz6vpfs7t95sssfzz5pf" timestamp="1517485787"&gt;121&lt;/key&gt;&lt;/foreign-keys&gt;&lt;ref-type name="Thesis"&gt;32&lt;/ref-type&gt;&lt;contributors&gt;&lt;authors&gt;&lt;author&gt;Dippo, B.&lt;/author&gt;&lt;/authors&gt;&lt;/contributors&gt;&lt;titles&gt;&lt;title&gt;Microplastics in the coastal environment of West Iceland&lt;/title&gt;&lt;secondary-title&gt;Faculty of Business and Science&lt;/secondary-title&gt;&lt;/titles&gt;&lt;pages&gt;66&lt;/pages&gt;&lt;dates&gt;&lt;year&gt;2012&lt;/year&gt;&lt;/dates&gt;&lt;publisher&gt;University of Akureyri&lt;/publisher&gt;&lt;label&gt;Microplastics&lt;/label&gt;&lt;urls&gt;&lt;related-urls&gt;&lt;url&gt;https://skemman.is/bitstream/1946/12287/1/Microplastic_secure.pdf&lt;/url&gt;&lt;/related-urls&gt;&lt;/urls&gt;&lt;custom3&gt;Distribution&lt;/custom3&gt;&lt;custom7&gt;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2" w:tooltip="Dippo, 2012 #12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ippo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A1E4D" w14:paraId="29B6F019" w14:textId="77777777" w:rsidTr="004C0C60">
        <w:trPr>
          <w:cantSplit/>
          <w:trHeight w:val="764"/>
        </w:trPr>
        <w:tc>
          <w:tcPr>
            <w:tcW w:w="988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8" w:space="0" w:color="auto"/>
            </w:tcBorders>
            <w:vAlign w:val="center"/>
          </w:tcPr>
          <w:p w14:paraId="52D0F1AD" w14:textId="2B2A64ED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134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D451E4" w14:textId="315573ED" w:rsidR="003A1E4D" w:rsidRDefault="003A1E4D" w:rsidP="003A1E4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 Greenland</w:t>
            </w:r>
          </w:p>
        </w:tc>
        <w:tc>
          <w:tcPr>
            <w:tcW w:w="708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4" w:space="0" w:color="auto"/>
            </w:tcBorders>
            <w:noWrap/>
            <w:vAlign w:val="center"/>
          </w:tcPr>
          <w:p w14:paraId="50565BB6" w14:textId="1FC3F0F9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-2017</w:t>
            </w:r>
          </w:p>
        </w:tc>
        <w:tc>
          <w:tcPr>
            <w:tcW w:w="2266" w:type="dxa"/>
            <w:gridSpan w:val="2"/>
            <w:tcBorders>
              <w:top w:val="thinThickSmallGap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A9CD92C" w14:textId="4F29DEB2" w:rsidR="003A1E4D" w:rsidRDefault="003A1E4D" w:rsidP="00D36E3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DA4B3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</w:t>
            </w:r>
            <w:r w:rsidR="00D36E3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–</w:t>
            </w:r>
            <w:r w:rsidRPr="00DA4B3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34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 items/100 m</w:t>
            </w:r>
          </w:p>
        </w:tc>
        <w:tc>
          <w:tcPr>
            <w:tcW w:w="1417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E444087" w14:textId="44674CB6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6C692F" w14:textId="22B11031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0C30BB" w14:textId="11FA7CAE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2" w:type="dxa"/>
            <w:vMerge w:val="restart"/>
            <w:tcBorders>
              <w:top w:val="thinThickSmallGap" w:sz="18" w:space="0" w:color="auto"/>
              <w:left w:val="nil"/>
              <w:right w:val="single" w:sz="4" w:space="0" w:color="auto"/>
            </w:tcBorders>
            <w:vAlign w:val="center"/>
          </w:tcPr>
          <w:p w14:paraId="33B624C4" w14:textId="069F887F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DAD3AD5" w14:textId="628D05C4" w:rsidR="003A1E4D" w:rsidRDefault="003A1E4D" w:rsidP="003A1E4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trand&lt;/Author&gt;&lt;Year&gt;in prep.&lt;/Year&gt;&lt;RecNum&gt;452&lt;/RecNum&gt;&lt;DisplayText&gt;(Strand and et al., in prep.)&lt;/DisplayText&gt;&lt;record&gt;&lt;rec-number&gt;452&lt;/rec-number&gt;&lt;foreign-keys&gt;&lt;key app="EN" db-id="rfftxfrp5xxvp1eedz6vpfs7t95sssfzz5pf" timestamp="1521666393"&gt;452&lt;/key&gt;&lt;/foreign-keys&gt;&lt;ref-type name="Unpublished Work"&gt;34&lt;/ref-type&gt;&lt;contributors&gt;&lt;authors&gt;&lt;author&gt;Strand, J. &lt;/author&gt;&lt;author&gt;et al.,&lt;/author&gt;&lt;/authors&gt;&lt;/contributors&gt;&lt;titles&gt;&lt;title&gt;Marine litter data available for Greenland regarding beach litter, fulmar stomach content and microplastic in sediment – generated within SUMAG-project 2016-2017&lt;/title&gt;&lt;/titles&gt;&lt;dates&gt;&lt;year&gt;in prep.&lt;/year&gt;&lt;/dates&gt;&lt;publisher&gt;Danish Center for Environment and Energy at Aarhus University&lt;/publisher&gt;&lt;label&gt;Microplasctics&lt;/label&gt;&lt;work-type&gt;Report&lt;/work-type&gt;&lt;urls&gt;&lt;/urls&gt;&lt;custom3&gt;Distribution&lt;/custom3&gt;&lt;custom4&gt;Impact&lt;/custom4&gt;&lt;custom6&gt;Crosscutting&lt;/custom6&gt;&lt;custom7&gt;Green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1" w:tooltip="Strand, in prep. #45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trand and et al., in prep.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A1E4D" w14:paraId="4914F1B1" w14:textId="77777777" w:rsidTr="00D36E32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</w:tcPr>
          <w:p w14:paraId="7ACC9AEF" w14:textId="77777777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1660C953" w14:textId="49F6B1C4" w:rsidR="003A1E4D" w:rsidRDefault="003A1E4D" w:rsidP="003A1E4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 Greenland</w:t>
            </w:r>
          </w:p>
        </w:tc>
        <w:tc>
          <w:tcPr>
            <w:tcW w:w="708" w:type="dxa"/>
            <w:vMerge/>
            <w:tcBorders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1A1835F8" w14:textId="77777777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4ADFF0D2" w14:textId="0C7069EC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 (0–</w:t>
            </w:r>
            <w:r w:rsidRPr="00DA4B3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 items/</w:t>
            </w:r>
            <w:r w:rsidRPr="00DA4B3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 m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0C2692D7" w14:textId="00B4C01C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3EDC00D2" w14:textId="54A8587E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19185368" w14:textId="4BE6586F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2" w:type="dxa"/>
            <w:vMerge/>
            <w:tcBorders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55446B76" w14:textId="77777777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3CDB6DED" w14:textId="77777777" w:rsidR="003A1E4D" w:rsidRDefault="003A1E4D" w:rsidP="003A1E4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4CF2D94D" w14:textId="77777777" w:rsidTr="00034240">
        <w:trPr>
          <w:cantSplit/>
          <w:trHeight w:val="764"/>
        </w:trPr>
        <w:tc>
          <w:tcPr>
            <w:tcW w:w="988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8" w:space="0" w:color="auto"/>
            </w:tcBorders>
            <w:vAlign w:val="center"/>
          </w:tcPr>
          <w:p w14:paraId="136DDE90" w14:textId="2207F356" w:rsidR="008C4B39" w:rsidRDefault="008C4B39" w:rsidP="0003424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0C33F5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Mid-Atlantic Ridge</w:t>
            </w:r>
          </w:p>
        </w:tc>
        <w:tc>
          <w:tcPr>
            <w:tcW w:w="1134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8FFEEC2" w14:textId="17E0FDA4" w:rsidR="008C4B39" w:rsidRDefault="008C4B39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92D5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thinThickSmallGap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D778E60" w14:textId="34A89CB4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thinThickSmallGap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409BB62" w14:textId="60DF5BE2" w:rsidR="008C4B39" w:rsidRDefault="008C4B39" w:rsidP="0052698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0 items/km or 60 kg/km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9321244" w14:textId="34C98600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stimated for all 7 beaches:</w:t>
            </w:r>
          </w:p>
          <w:p w14:paraId="322685D1" w14:textId="77777777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  <w:p w14:paraId="40F3BBA8" w14:textId="77777777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6 items/km</w:t>
            </w:r>
          </w:p>
          <w:p w14:paraId="6172E6A8" w14:textId="77777777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r</w:t>
            </w:r>
          </w:p>
          <w:p w14:paraId="4553A30D" w14:textId="1007B7F1" w:rsidR="008C4B39" w:rsidRP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 kg/km</w:t>
            </w:r>
          </w:p>
        </w:tc>
        <w:tc>
          <w:tcPr>
            <w:tcW w:w="1417" w:type="dxa"/>
            <w:vMerge w:val="restart"/>
            <w:tcBorders>
              <w:top w:val="thinThickSmallGap" w:sz="18" w:space="0" w:color="auto"/>
              <w:left w:val="nil"/>
              <w:right w:val="single" w:sz="4" w:space="0" w:color="auto"/>
            </w:tcBorders>
            <w:noWrap/>
            <w:vAlign w:val="center"/>
          </w:tcPr>
          <w:p w14:paraId="34A3104D" w14:textId="0FA8ECEB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5-65% of total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B526FF" w14:textId="77777777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E1CF902" w14:textId="3B867D7C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32BDCBCD" w14:textId="59CAA4B1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40</w:t>
            </w:r>
          </w:p>
          <w:p w14:paraId="154A311E" w14:textId="77777777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018E9B71" w14:textId="77777777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36A5FA5A" w14:textId="2168D36A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x2</w:t>
            </w:r>
          </w:p>
        </w:tc>
        <w:tc>
          <w:tcPr>
            <w:tcW w:w="992" w:type="dxa"/>
            <w:vMerge w:val="restart"/>
            <w:tcBorders>
              <w:top w:val="thinThickSmallGap" w:sz="18" w:space="0" w:color="auto"/>
              <w:left w:val="nil"/>
              <w:right w:val="single" w:sz="4" w:space="0" w:color="auto"/>
            </w:tcBorders>
            <w:vAlign w:val="center"/>
          </w:tcPr>
          <w:p w14:paraId="7F55D574" w14:textId="135AC4A3" w:rsidR="008C4B39" w:rsidRDefault="008C4B39" w:rsidP="0052698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</w:t>
            </w:r>
          </w:p>
          <w:p w14:paraId="18820FF6" w14:textId="0682F65D" w:rsidR="008C4B39" w:rsidRDefault="008C4B39" w:rsidP="0052698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50AB0BDC" w14:textId="7AECBB40" w:rsidR="008C4B39" w:rsidRDefault="008C4B39" w:rsidP="008C4B3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ienitz&lt;/Author&gt;&lt;Year&gt;2013&lt;/Year&gt;&lt;RecNum&gt;429&lt;/RecNum&gt;&lt;DisplayText&gt;(Kienitz, 2013)&lt;/DisplayText&gt;&lt;record&gt;&lt;rec-number&gt;429&lt;/rec-number&gt;&lt;foreign-keys&gt;&lt;key app="EN" db-id="rfftxfrp5xxvp1eedz6vpfs7t95sssfzz5pf" timestamp="1521645809"&gt;429&lt;/key&gt;&lt;/foreign-keys&gt;&lt;ref-type name="Thesis"&gt;32&lt;/ref-type&gt;&lt;contributors&gt;&lt;authors&gt;&lt;author&gt;Kienitz, A.-T.&lt;/author&gt;&lt;/authors&gt;&lt;tertiary-authors&gt;&lt;author&gt;Hrönn Ólína Jörundsdóttir&lt;/author&gt;&lt;/tertiary-authors&gt;&lt;/contributors&gt;&lt;titles&gt;&lt;title&gt;Marine Debris in the Coastal Environment of Iceland´s Nature Reserve, Hornstrandir - Sources, Consequences and Prevention Measures&lt;/title&gt;&lt;secondary-title&gt;Faculty of Business and Science&lt;/secondary-title&gt;&lt;/titles&gt;&lt;dates&gt;&lt;year&gt;2013&lt;/year&gt;&lt;/dates&gt;&lt;pub-location&gt;Háskólaprent&lt;/pub-location&gt;&lt;publisher&gt;University of Akureyri&lt;/publisher&gt;&lt;work-type&gt;Master&amp;apos;s Thesis&lt;/work-type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1" w:tooltip="Kienitz, 2013 #42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ienitz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8C4B39" w14:paraId="65A2C2F3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30BE56CA" w14:textId="7DA4456A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145E6D" w14:textId="7F5864C4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92D5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kavík bak Höf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577234F" w14:textId="2D6157B9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44A7878" w14:textId="77777777" w:rsid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650 items/km</w:t>
            </w:r>
          </w:p>
          <w:p w14:paraId="4C1041C1" w14:textId="0825188A" w:rsid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r 575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B2798F5" w14:textId="242D0DA5" w:rsidR="008C4B39" w:rsidRP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4923CF2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DCE4D46" w14:textId="28724EEA" w:rsid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89F9EE8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4BFBC8BC" w14:textId="30B6677B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x10</w:t>
            </w:r>
          </w:p>
          <w:p w14:paraId="6E777548" w14:textId="5BAC7625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x1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77DB38EC" w14:textId="44D5803E" w:rsidR="008C4B39" w:rsidRDefault="008C4B39" w:rsidP="0003424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023B9FC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43808481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32E7E4DF" w14:textId="0FE19BC4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5440FCA" w14:textId="7D1EACF5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92D5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löðu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F1E6485" w14:textId="2EA6D530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3F0E527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92 items/km</w:t>
            </w:r>
          </w:p>
          <w:p w14:paraId="5A193A6D" w14:textId="064AAB74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r 146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8881F53" w14:textId="608A5350" w:rsidR="008C4B39" w:rsidRP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2926831A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5804F0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B322BE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3ECA6CF8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76C3473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3C8F58F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x20</w:t>
            </w:r>
          </w:p>
          <w:p w14:paraId="7570BA2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x20</w:t>
            </w:r>
          </w:p>
          <w:p w14:paraId="66642CBC" w14:textId="20A0797F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x2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2C1511CC" w14:textId="156E9C75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F588F5C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4EAE4B19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14EF997B" w14:textId="66FF0E82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6DFC64B" w14:textId="1CDE39A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92D5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esteyrarfjörður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1C71772" w14:textId="389D1B8D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F0689ED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 items/km</w:t>
            </w:r>
          </w:p>
          <w:p w14:paraId="76273424" w14:textId="1635FFDB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r 2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CA6205B" w14:textId="2F37AC3F" w:rsidR="008C4B39" w:rsidRP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0C3446B6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896D2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DA76CE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730CAE80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2A1C566B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7E7282A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4F2CBA52" w14:textId="6FC0DDD1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01F4B721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4223093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0B72B068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0776E930" w14:textId="3609A685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7DC8E1B" w14:textId="14567EE2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5857A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ðal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344A070" w14:textId="35D33C1D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80A0D49" w14:textId="3179A0C1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43 items/km or 55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5D00844" w14:textId="3F5C83BD" w:rsidR="008C4B39" w:rsidRP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28D9FD2F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DD2BDCE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C828CEE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77656CF6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091205CB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28C8577D" w14:textId="1C9B05F9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2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28D10D1C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6F0B593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385DD0B1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002F9178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EC5062" w14:textId="554E54F4" w:rsidR="008C4B39" w:rsidRPr="005857A5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5857A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ka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3D48462" w14:textId="6038F59B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CB5FAF6" w14:textId="46804F0D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73 items/km or 131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4361F90" w14:textId="6F5AE2A6" w:rsidR="008C4B39" w:rsidRP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0B65C4B6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A383516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6B7FD1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291323AF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5E4CB13C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3F3841A2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395964F5" w14:textId="6C3AC0D6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3582EE49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AFC33D8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7810EE8B" w14:textId="77777777" w:rsidTr="00034240">
        <w:trPr>
          <w:cantSplit/>
          <w:trHeight w:val="1390"/>
        </w:trPr>
        <w:tc>
          <w:tcPr>
            <w:tcW w:w="988" w:type="dxa"/>
            <w:vMerge/>
            <w:tcBorders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</w:tcPr>
          <w:p w14:paraId="2489D342" w14:textId="75A3659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567A486B" w14:textId="391DFEF7" w:rsidR="008C4B39" w:rsidRPr="005857A5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5857A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ljóta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2C39089D" w14:textId="28327300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781786E3" w14:textId="194F0D56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3 items/km or 34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279CBED6" w14:textId="2462A9C4" w:rsidR="008C4B39" w:rsidRP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4351DB7A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365DB8F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2504BB8B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419B8941" w14:textId="3E09821D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50</w:t>
            </w:r>
          </w:p>
          <w:p w14:paraId="06ED609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5B9EB8B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448D361E" w14:textId="732087F0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</w:tc>
        <w:tc>
          <w:tcPr>
            <w:tcW w:w="992" w:type="dxa"/>
            <w:vMerge/>
            <w:tcBorders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7861EFB1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60354E7D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7D924D9B" w14:textId="77777777" w:rsidTr="008C4B39">
        <w:trPr>
          <w:cantSplit/>
          <w:trHeight w:val="764"/>
        </w:trPr>
        <w:tc>
          <w:tcPr>
            <w:tcW w:w="988" w:type="dxa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4877911D" w14:textId="1BB21F2F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1134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2E06D2B6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rucebukta</w:t>
            </w:r>
          </w:p>
        </w:tc>
        <w:tc>
          <w:tcPr>
            <w:tcW w:w="708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56CE6D67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133" w:type="dxa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4847E7BA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10.1 kg/km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0991A636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9- 524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g m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2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82-100% of overall litter mass)</w:t>
            </w:r>
          </w:p>
          <w:p w14:paraId="33A21EB7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417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6D8115B0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99.9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0C29FE85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20m to water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215F847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00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FE28BF7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90x20 m)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11206A36" w14:textId="595B728B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  <w:p w14:paraId="2397472D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0C33F5" w14:paraId="6628F09D" w14:textId="77777777" w:rsidTr="003C0757">
        <w:trPr>
          <w:cantSplit/>
          <w:trHeight w:val="817"/>
        </w:trPr>
        <w:tc>
          <w:tcPr>
            <w:tcW w:w="988" w:type="dxa"/>
            <w:vMerge w:val="restart"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textDirection w:val="btLr"/>
            <w:vAlign w:val="center"/>
            <w:hideMark/>
          </w:tcPr>
          <w:p w14:paraId="70B81F5A" w14:textId="77777777" w:rsidR="000C33F5" w:rsidRDefault="000C33F5" w:rsidP="000C33F5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 xml:space="preserve">Arctic Ocean </w:t>
            </w:r>
          </w:p>
          <w:p w14:paraId="6297BD33" w14:textId="77777777" w:rsidR="000C33F5" w:rsidRDefault="000C33F5" w:rsidP="000C33F5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Northern and North-western Svalbard)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24230F4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instrandodden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05D0244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double" w:sz="6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3B2CCDD5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2841.6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g/km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0E14A35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1DE8A753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2732.4</w:t>
            </w:r>
          </w:p>
        </w:tc>
        <w:tc>
          <w:tcPr>
            <w:tcW w:w="991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167ED5A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0.2 m to water</w:t>
            </w:r>
          </w:p>
        </w:tc>
        <w:tc>
          <w:tcPr>
            <w:tcW w:w="991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B095324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80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FC73D74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120x14)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198D8B62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362045AF" w14:textId="77777777" w:rsidTr="003C0757">
        <w:trPr>
          <w:cantSplit/>
          <w:trHeight w:val="560"/>
        </w:trPr>
        <w:tc>
          <w:tcPr>
            <w:tcW w:w="988" w:type="dxa"/>
            <w:vMerge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4BA391D9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5D1F115D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ørvika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0BEA0D55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2D0E229D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9.36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g m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val="ru-RU" w:eastAsia="en-GB"/>
              </w:rPr>
              <w:t>-2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1252A55F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79EFA2B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3,13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g m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8EFF020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0.5m to water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7DBF7C8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48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CBD8CBF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ECD541A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3406494B" w14:textId="77777777" w:rsidTr="003C0757">
        <w:trPr>
          <w:cantSplit/>
          <w:trHeight w:val="555"/>
        </w:trPr>
        <w:tc>
          <w:tcPr>
            <w:tcW w:w="988" w:type="dxa"/>
            <w:vMerge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0F1E150E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01A82B2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sflakbukta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4149A83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578881B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34.9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g/km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C0A3897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F29EF52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47.2 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6CED701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0.5m to water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81B46BC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00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4975806D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90x20 m)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BCC9F41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6CF9F162" w14:textId="77777777" w:rsidTr="003C0757">
        <w:trPr>
          <w:cantSplit/>
          <w:trHeight w:val="566"/>
        </w:trPr>
        <w:tc>
          <w:tcPr>
            <w:tcW w:w="988" w:type="dxa"/>
            <w:vMerge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7036A36D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B287CFD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rozierpynten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B4FE16E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22882BFA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94.7 kg/km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D0BE8B1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CEAA418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 440.1 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40A605BC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0.5-2m to water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C36CF0B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45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DB1B95B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90x20,5 m)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620A22A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5A944239" w14:textId="77777777" w:rsidTr="003C0757">
        <w:trPr>
          <w:cantSplit/>
          <w:trHeight w:val="873"/>
        </w:trPr>
        <w:tc>
          <w:tcPr>
            <w:tcW w:w="988" w:type="dxa"/>
            <w:vMerge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4BAE2B6C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3C49A95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piniøya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86B49DA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26FD16A0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80.9 kg/km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659B737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AD69092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065.4 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247517D8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5.7-7m to water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B20750A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59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736C39E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100x52 m)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AFB6D13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CA824E5" w14:textId="77777777" w:rsidR="00426698" w:rsidRDefault="00426698">
      <w:pPr>
        <w:spacing w:before="0" w:after="160" w:line="259" w:lineRule="auto"/>
        <w:jc w:val="left"/>
        <w:rPr>
          <w:b/>
        </w:rPr>
      </w:pPr>
      <w:r>
        <w:rPr>
          <w:b/>
        </w:rPr>
        <w:br w:type="page"/>
      </w:r>
    </w:p>
    <w:p w14:paraId="041953A9" w14:textId="4DE5F594" w:rsidR="00102222" w:rsidRDefault="00102222" w:rsidP="0016452D">
      <w:pPr>
        <w:spacing w:after="0" w:line="240" w:lineRule="auto"/>
        <w:jc w:val="center"/>
        <w:outlineLvl w:val="0"/>
        <w:rPr>
          <w:rFonts w:ascii="Times New Roman" w:eastAsia="Times New Roman" w:hAnsi="Times New Roman"/>
          <w:b/>
          <w:bCs/>
          <w:szCs w:val="20"/>
          <w:lang w:eastAsia="en-GB"/>
        </w:rPr>
      </w:pPr>
      <w:r>
        <w:rPr>
          <w:rFonts w:ascii="Times New Roman" w:eastAsia="Times New Roman" w:hAnsi="Times New Roman"/>
          <w:b/>
          <w:bCs/>
          <w:szCs w:val="20"/>
          <w:lang w:eastAsia="en-GB"/>
        </w:rPr>
        <w:lastRenderedPageBreak/>
        <w:t xml:space="preserve">Table </w:t>
      </w:r>
      <w:r w:rsidR="0016452D">
        <w:rPr>
          <w:rFonts w:ascii="Times New Roman" w:eastAsia="Times New Roman" w:hAnsi="Times New Roman"/>
          <w:b/>
          <w:bCs/>
          <w:szCs w:val="20"/>
          <w:lang w:eastAsia="en-GB"/>
        </w:rPr>
        <w:t>2.</w:t>
      </w:r>
      <w:r w:rsidR="00426698">
        <w:rPr>
          <w:rFonts w:ascii="Times New Roman" w:eastAsia="Times New Roman" w:hAnsi="Times New Roman"/>
          <w:b/>
          <w:bCs/>
          <w:szCs w:val="20"/>
          <w:lang w:eastAsia="en-GB"/>
        </w:rPr>
        <w:t>2</w:t>
      </w:r>
      <w:r>
        <w:rPr>
          <w:rFonts w:ascii="Times New Roman" w:eastAsia="Times New Roman" w:hAnsi="Times New Roman"/>
          <w:b/>
          <w:bCs/>
          <w:szCs w:val="20"/>
          <w:lang w:eastAsia="en-GB"/>
        </w:rPr>
        <w:t>. Abundance of plastic observed in sea ice</w:t>
      </w:r>
      <w:r w:rsidR="00426698">
        <w:rPr>
          <w:rFonts w:ascii="Times New Roman" w:eastAsia="Times New Roman" w:hAnsi="Times New Roman"/>
          <w:b/>
          <w:bCs/>
          <w:szCs w:val="20"/>
          <w:lang w:eastAsia="en-GB"/>
        </w:rPr>
        <w:t xml:space="preserve"> and seawater </w:t>
      </w:r>
    </w:p>
    <w:p w14:paraId="5AAB330A" w14:textId="77777777" w:rsidR="00102222" w:rsidRDefault="00102222" w:rsidP="00102222">
      <w:pPr>
        <w:spacing w:after="0" w:line="240" w:lineRule="auto"/>
        <w:jc w:val="left"/>
        <w:rPr>
          <w:rFonts w:ascii="Times New Roman" w:eastAsia="Times New Roman" w:hAnsi="Times New Roman"/>
          <w:b/>
          <w:bCs/>
          <w:sz w:val="4"/>
          <w:szCs w:val="20"/>
          <w:lang w:eastAsia="en-GB"/>
        </w:rPr>
      </w:pPr>
    </w:p>
    <w:tbl>
      <w:tblPr>
        <w:tblW w:w="9672" w:type="dxa"/>
        <w:tblInd w:w="-10" w:type="dxa"/>
        <w:tblLook w:val="04A0" w:firstRow="1" w:lastRow="0" w:firstColumn="1" w:lastColumn="0" w:noHBand="0" w:noVBand="1"/>
      </w:tblPr>
      <w:tblGrid>
        <w:gridCol w:w="905"/>
        <w:gridCol w:w="1671"/>
        <w:gridCol w:w="709"/>
        <w:gridCol w:w="1417"/>
        <w:gridCol w:w="1316"/>
        <w:gridCol w:w="1728"/>
        <w:gridCol w:w="1926"/>
      </w:tblGrid>
      <w:tr w:rsidR="005A6E29" w14:paraId="7E5CDBEF" w14:textId="77777777" w:rsidTr="00EF2CE8">
        <w:trPr>
          <w:trHeight w:val="249"/>
          <w:tblHeader/>
        </w:trPr>
        <w:tc>
          <w:tcPr>
            <w:tcW w:w="905" w:type="dxa"/>
            <w:tcBorders>
              <w:top w:val="single" w:sz="8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4D1ECC2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epth Range</w:t>
            </w:r>
          </w:p>
        </w:tc>
        <w:tc>
          <w:tcPr>
            <w:tcW w:w="1671" w:type="dxa"/>
            <w:tcBorders>
              <w:top w:val="single" w:sz="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474BE6C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7DB9F718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Year 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24946F5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ensity</w:t>
            </w:r>
          </w:p>
        </w:tc>
        <w:tc>
          <w:tcPr>
            <w:tcW w:w="1316" w:type="dxa"/>
            <w:tcBorders>
              <w:top w:val="single" w:sz="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0340CEE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ize fraction</w:t>
            </w:r>
          </w:p>
        </w:tc>
        <w:tc>
          <w:tcPr>
            <w:tcW w:w="1729" w:type="dxa"/>
            <w:tcBorders>
              <w:top w:val="single" w:sz="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7E0DDD4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Sampling method </w:t>
            </w:r>
          </w:p>
        </w:tc>
        <w:tc>
          <w:tcPr>
            <w:tcW w:w="1925" w:type="dxa"/>
            <w:tcBorders>
              <w:top w:val="single" w:sz="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8AADFE9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</w:t>
            </w:r>
          </w:p>
        </w:tc>
      </w:tr>
      <w:tr w:rsidR="00EF2CE8" w14:paraId="02E65C85" w14:textId="77777777" w:rsidTr="00EF2CE8">
        <w:trPr>
          <w:trHeight w:val="564"/>
        </w:trPr>
        <w:tc>
          <w:tcPr>
            <w:tcW w:w="905" w:type="dxa"/>
            <w:vMerge w:val="restart"/>
            <w:tcBorders>
              <w:top w:val="thinThickSmallGap" w:sz="24" w:space="0" w:color="auto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1277055F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ea ice</w:t>
            </w:r>
          </w:p>
        </w:tc>
        <w:tc>
          <w:tcPr>
            <w:tcW w:w="1671" w:type="dxa"/>
            <w:tcBorders>
              <w:top w:val="thinThickSmallGap" w:sz="2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B15B84B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rctic basin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88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03.333′N, 58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44.9′E)</w:t>
            </w:r>
          </w:p>
        </w:tc>
        <w:tc>
          <w:tcPr>
            <w:tcW w:w="709" w:type="dxa"/>
            <w:tcBorders>
              <w:top w:val="thinThickSmallGap" w:sz="2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B4C1617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1417" w:type="dxa"/>
            <w:tcBorders>
              <w:top w:val="thinThickSmallGap" w:sz="2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0F81D64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hAnsi="Cambria Math" w:cs="Cambria Math"/>
                <w:color w:val="222222"/>
                <w:sz w:val="21"/>
                <w:szCs w:val="21"/>
                <w:shd w:val="clear" w:color="auto" w:fill="FFFFFF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 n/l</w:t>
            </w:r>
          </w:p>
        </w:tc>
        <w:tc>
          <w:tcPr>
            <w:tcW w:w="1316" w:type="dxa"/>
            <w:tcBorders>
              <w:top w:val="thinThickSmallGap" w:sz="2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498C3F2C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thinThickSmallGap" w:sz="2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4605D85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ce cores (sample depths: 252 and 347 cm)</w:t>
            </w:r>
          </w:p>
          <w:p w14:paraId="3119E2D1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commentRangeStart w:id="1"/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samples volumes examined were typically 50–100 cm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commentRangeEnd w:id="1"/>
            <w:r>
              <w:rPr>
                <w:rStyle w:val="CommentReference"/>
                <w:rFonts w:eastAsia="Calibri"/>
                <w:lang w:val="en-CA"/>
              </w:rPr>
              <w:commentReference w:id="1"/>
            </w:r>
          </w:p>
          <w:p w14:paraId="1FF070CA" w14:textId="798ED9C1" w:rsidR="00EF2CE8" w:rsidRDefault="00EF2CE8" w:rsidP="003774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dvOT1ef757c0" w:hAnsi="AdvOT1ef757c0"/>
                <w:color w:val="000000"/>
                <w:sz w:val="20"/>
                <w:szCs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FTIR microscopy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1925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623B512" w14:textId="5FB806BA" w:rsidR="00EF2CE8" w:rsidRDefault="00EF2CE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bbard&lt;/Author&gt;&lt;Year&gt;2014&lt;/Year&gt;&lt;RecNum&gt;27&lt;/RecNum&gt;&lt;DisplayText&gt;(Obbard et al., 2014)&lt;/DisplayText&gt;&lt;record&gt;&lt;rec-number&gt;27&lt;/rec-number&gt;&lt;foreign-keys&gt;&lt;key app="EN" db-id="rfftxfrp5xxvp1eedz6vpfs7t95sssfzz5pf" timestamp="1517485786"&gt;27&lt;/key&gt;&lt;/foreign-keys&gt;&lt;ref-type name="Journal Article"&gt;17&lt;/ref-type&gt;&lt;contributors&gt;&lt;authors&gt;&lt;author&gt;Obbard, R. W.&lt;/author&gt;&lt;author&gt;Sadri, S.&lt;/author&gt;&lt;author&gt;Wong, Y. Q.&lt;/author&gt;&lt;author&gt;Khitun, A. A.&lt;/author&gt;&lt;author&gt;Baker, I.&lt;/author&gt;&lt;author&gt;Thompson, R. C.&lt;/author&gt;&lt;/authors&gt;&lt;/contributors&gt;&lt;titles&gt;&lt;title&gt;Global warming releases microplastic legacy frozen in Arctic Sea ice&lt;/title&gt;&lt;secondary-title&gt;Earth&amp;apos;s Future&lt;/secondary-title&gt;&lt;/titles&gt;&lt;periodical&gt;&lt;full-title&gt;Earth&amp;apos;s Future&lt;/full-title&gt;&lt;/periodical&gt;&lt;pages&gt;315-320&lt;/pages&gt;&lt;volume&gt;2&lt;/volume&gt;&lt;number&gt;6&lt;/number&gt;&lt;dates&gt;&lt;year&gt;2014&lt;/year&gt;&lt;/dates&gt;&lt;isbn&gt;2328-4277&lt;/isbn&gt;&lt;label&gt;Microplastics&lt;/label&gt;&lt;urls&gt;&lt;related-urls&gt;&lt;url&gt;http://onlinelibrary.wiley.com/doi/10.1002/2014EF000240/epdf&lt;/url&gt;&lt;/related-urls&gt;&lt;/urls&gt;&lt;custom2&gt;Pathway&lt;/custom2&gt;&lt;custom3&gt;Distribution&lt;/custom3&gt;&lt;custom4&gt;Impact&lt;/custom4&gt;&lt;custom6&gt;Crosscutting&lt;/custom6&gt;&lt;custom7&gt;Global&lt;/custom7&gt;&lt;electronic-resource-num&gt;10.1002/2014EF000240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1" w:tooltip="Obbard, 2014 #2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bbard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43D3D5DE" w14:textId="77777777" w:rsidTr="00EF2CE8">
        <w:trPr>
          <w:trHeight w:val="114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5A77F9C9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47B678F3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rctic basin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84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18.772′N, 149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03.533′W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E4AE675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5A77EAB9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hAnsi="Cambria Math" w:cs="Cambria Math"/>
                <w:color w:val="222222"/>
                <w:sz w:val="21"/>
                <w:szCs w:val="21"/>
                <w:shd w:val="clear" w:color="auto" w:fill="FFFFFF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 n/l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45749B57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578342B" w14:textId="0D39C632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ce cores (sample depth 135 cm)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 xml:space="preserve"> 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FTIR microscopy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F762E1D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4A1F30CF" w14:textId="77777777" w:rsidTr="00EF2CE8">
        <w:trPr>
          <w:trHeight w:val="753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30C07C7E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6374B541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rctic basin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78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17.493′N, 176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40.739′W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F5A6365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9A3D8EF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hAnsi="Cambria Math" w:cs="Cambria Math"/>
                <w:color w:val="222222"/>
                <w:sz w:val="21"/>
                <w:szCs w:val="21"/>
                <w:shd w:val="clear" w:color="auto" w:fill="FFFFFF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 n/l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DC607FD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12D5378" w14:textId="36F7C979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ce cores  (sample depths: 83 and 107 cm)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 xml:space="preserve"> 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FTIR microscopy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2E80546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5BA0F219" w14:textId="77777777" w:rsidTr="00EF2CE8">
        <w:trPr>
          <w:trHeight w:val="280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29A06212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8DF2376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rctic basin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68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18.19′N, 166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58.86′W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2" w:space="0" w:color="auto"/>
              <w:right w:val="single" w:sz="4" w:space="0" w:color="auto"/>
            </w:tcBorders>
            <w:vAlign w:val="center"/>
            <w:hideMark/>
          </w:tcPr>
          <w:p w14:paraId="73600DF3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7042A4C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hAnsi="Cambria Math" w:cs="Cambria Math"/>
                <w:color w:val="222222"/>
                <w:sz w:val="21"/>
                <w:szCs w:val="21"/>
                <w:shd w:val="clear" w:color="auto" w:fill="FFFFFF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 n/l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5D78BBE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9189B3E" w14:textId="1A4D8A10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ce cores  (sample depths: 95, 105, and 115 cm)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 xml:space="preserve"> 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FTIR microscopy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0085B3D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3B0CB602" w14:textId="77777777" w:rsidTr="00EF2CE8">
        <w:trPr>
          <w:trHeight w:val="416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4874991A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vMerge w:val="restart"/>
            <w:tcBorders>
              <w:top w:val="double" w:sz="6" w:space="0" w:color="auto"/>
              <w:left w:val="nil"/>
              <w:bottom w:val="thinThickSmallGap" w:sz="24" w:space="0" w:color="auto"/>
              <w:right w:val="single" w:sz="2" w:space="0" w:color="auto"/>
            </w:tcBorders>
            <w:vAlign w:val="center"/>
            <w:hideMark/>
          </w:tcPr>
          <w:p w14:paraId="3C2250C3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reenland Sea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Fram Strait)</w:t>
            </w:r>
          </w:p>
        </w:tc>
        <w:tc>
          <w:tcPr>
            <w:tcW w:w="709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noWrap/>
            <w:vAlign w:val="center"/>
            <w:hideMark/>
          </w:tcPr>
          <w:p w14:paraId="0B812C46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417" w:type="dxa"/>
            <w:tcBorders>
              <w:top w:val="double" w:sz="6" w:space="0" w:color="auto"/>
              <w:left w:val="single" w:sz="2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58C2E53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 x 1000000 n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</w:p>
        </w:tc>
        <w:tc>
          <w:tcPr>
            <w:tcW w:w="1316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DDA2F80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565CF307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k ice cores</w:t>
            </w:r>
          </w:p>
        </w:tc>
        <w:tc>
          <w:tcPr>
            <w:tcW w:w="1925" w:type="dxa"/>
            <w:vMerge w:val="restart"/>
            <w:tcBorders>
              <w:top w:val="double" w:sz="6" w:space="0" w:color="auto"/>
              <w:left w:val="single" w:sz="4" w:space="0" w:color="auto"/>
              <w:bottom w:val="double" w:sz="4" w:space="0" w:color="auto"/>
              <w:right w:val="single" w:sz="6" w:space="0" w:color="auto"/>
            </w:tcBorders>
            <w:noWrap/>
            <w:vAlign w:val="center"/>
            <w:hideMark/>
          </w:tcPr>
          <w:p w14:paraId="46E42FDB" w14:textId="6EF74109" w:rsidR="00EF2CE8" w:rsidRDefault="00EF2CE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246&lt;/RecNum&gt;&lt;DisplayText&gt;(Bergmann et al., 2017b)&lt;/DisplayText&gt;&lt;record&gt;&lt;rec-number&gt;246&lt;/rec-number&gt;&lt;foreign-keys&gt;&lt;key app="EN" db-id="rfftxfrp5xxvp1eedz6vpfs7t95sssfzz5pf" timestamp="1519031258"&gt;246&lt;/key&gt;&lt;/foreign-keys&gt;&lt;ref-type name="Book Section"&gt;5&lt;/ref-type&gt;&lt;contributors&gt;&lt;authors&gt;&lt;author&gt;Bergmann, M.&lt;/author&gt;&lt;author&gt;Peeken, I.&lt;/author&gt;&lt;author&gt;Beyer, B.&lt;/author&gt;&lt;author&gt;Krumpen, T.&lt;/author&gt;&lt;author&gt;Primpke, S.&lt;/author&gt;&lt;author&gt;Tekman, M. B.&lt;/author&gt;&lt;author&gt;Gerdts, G.&lt;/author&gt;&lt;/authors&gt;&lt;/contributors&gt;&lt;titles&gt;&lt;title&gt;Vast Quantities of Microplastics in Arctic Sea Ice - A Prime Temporary Sink for Plastic Litter and a Medium of Transport&lt;/title&gt;&lt;secondary-title&gt;Fate and Impact of Microplastics in Marine Ecosystems&lt;/secondary-title&gt;&lt;tertiary-title&gt;FRAM Pollution Observatory&lt;/tertiary-title&gt;&lt;/titles&gt;&lt;dates&gt;&lt;year&gt;2017&lt;/year&gt;&lt;/dates&gt;&lt;publisher&gt;Elsevier&lt;/publisher&gt;&lt;label&gt;Microplastics&lt;/label&gt;&lt;urls&gt;&lt;related-urls&gt;&lt;url&gt;http://www.sciencedirect.com/science/article/pii/B9780128122716000739&lt;/url&gt;&lt;/related-urls&gt;&lt;/urls&gt;&lt;custom1&gt;Sources&lt;/custom1&gt;&lt;custom2&gt;Pathway&lt;/custom2&gt;&lt;custom3&gt;Distribution&lt;/custom3&gt;&lt;custom6&gt;Crosscutting&lt;/custom6&gt;&lt;custom7&gt;Global&lt;/custom7&gt;&lt;electronic-resource-num&gt;10.1016/B978-0-12-812271-6.00073-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" w:tooltip="Bergmann, 2017 #24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b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7CF20BDC" w14:textId="77777777" w:rsidTr="00EF2CE8">
        <w:trPr>
          <w:trHeight w:val="83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71AF2F35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nil"/>
              <w:bottom w:val="double" w:sz="4" w:space="0" w:color="auto"/>
              <w:right w:val="single" w:sz="2" w:space="0" w:color="auto"/>
            </w:tcBorders>
            <w:vAlign w:val="center"/>
            <w:hideMark/>
          </w:tcPr>
          <w:p w14:paraId="68B30534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tcBorders>
              <w:top w:val="single" w:sz="2" w:space="0" w:color="auto"/>
              <w:left w:val="nil"/>
              <w:bottom w:val="doub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6DB8CF5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FBB7084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 x 10000 n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74D845CD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27FABF1D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and-locked ice cores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4" w:space="0" w:color="auto"/>
              <w:right w:val="single" w:sz="6" w:space="0" w:color="auto"/>
            </w:tcBorders>
            <w:vAlign w:val="center"/>
            <w:hideMark/>
          </w:tcPr>
          <w:p w14:paraId="598275E7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72D24AF2" w14:textId="77777777" w:rsidTr="00EF2CE8">
        <w:trPr>
          <w:trHeight w:val="83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4BAF26A4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single" w:sz="4" w:space="0" w:color="auto"/>
              <w:right w:val="single" w:sz="2" w:space="0" w:color="auto"/>
            </w:tcBorders>
            <w:vAlign w:val="center"/>
          </w:tcPr>
          <w:p w14:paraId="196A3DF8" w14:textId="0F9FC1D0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78,27N 14,71W)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BD80526" w14:textId="19F52B82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417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94A432B" w14:textId="06D3127D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1± 2.0×106 n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</w:tc>
        <w:tc>
          <w:tcPr>
            <w:tcW w:w="1316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0FFA396" w14:textId="61053A2B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33789A" w14:textId="7468B8D0" w:rsidR="00EF2CE8" w:rsidRPr="00272452" w:rsidRDefault="00EF2CE8" w:rsidP="00215471">
            <w:pPr>
              <w:spacing w:before="0" w:after="0" w:line="240" w:lineRule="auto"/>
              <w:jc w:val="center"/>
              <w:rPr>
                <w:rFonts w:ascii="Times New Roman" w:hAnsi="Times New Roman"/>
                <w:sz w:val="20"/>
              </w:rPr>
            </w:pPr>
            <w:r w:rsidRPr="00272452">
              <w:rPr>
                <w:rStyle w:val="fontstyle01"/>
                <w:rFonts w:ascii="Times New Roman" w:hAnsi="Times New Roman"/>
                <w:sz w:val="20"/>
              </w:rPr>
              <w:t>Land-fast ice</w:t>
            </w:r>
            <w:r>
              <w:rPr>
                <w:rStyle w:val="fontstyle01"/>
                <w:rFonts w:ascii="Times New Roman" w:hAnsi="Times New Roman"/>
                <w:sz w:val="20"/>
              </w:rPr>
              <w:t xml:space="preserve"> 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 w:val="restart"/>
            <w:tcBorders>
              <w:top w:val="double" w:sz="4" w:space="0" w:color="auto"/>
              <w:left w:val="single" w:sz="4" w:space="0" w:color="auto"/>
              <w:right w:val="single" w:sz="6" w:space="0" w:color="auto"/>
            </w:tcBorders>
            <w:vAlign w:val="center"/>
          </w:tcPr>
          <w:p w14:paraId="13A66DE3" w14:textId="64D925BF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eeken&lt;/Author&gt;&lt;Year&gt;2018&lt;/Year&gt;&lt;RecNum&gt;582&lt;/RecNum&gt;&lt;DisplayText&gt;(Peeken et al., 2018)&lt;/DisplayText&gt;&lt;record&gt;&lt;rec-number&gt;582&lt;/rec-number&gt;&lt;foreign-keys&gt;&lt;key app="EN" db-id="rfftxfrp5xxvp1eedz6vpfs7t95sssfzz5pf" timestamp="1525707389"&gt;582&lt;/key&gt;&lt;/foreign-keys&gt;&lt;ref-type name="Journal Article"&gt;17&lt;/ref-type&gt;&lt;contributors&gt;&lt;authors&gt;&lt;author&gt;Peeken, I.&lt;/author&gt;&lt;author&gt;Primpke, S.&lt;/author&gt;&lt;author&gt;Beyer, B.&lt;/author&gt;&lt;author&gt;Gutermann, J.&lt;/author&gt;&lt;author&gt;Katlein, C.&lt;/author&gt;&lt;author&gt;Krumpen, T.&lt;/author&gt;&lt;author&gt;Bergmann, M.&lt;/author&gt;&lt;author&gt;Hehemann, L.&lt;/author&gt;&lt;author&gt;Gerdts, G.&lt;/author&gt;&lt;/authors&gt;&lt;/contributors&gt;&lt;auth-address&gt;Alfred-Wegener-Institut Helmholtz-Zentrum fur Polar- und Meeresforschung, Am Handelshafen 12, Bremerhaven, 27570, Germany. ilka.peeken@awi.de.&amp;#xD;Alfred-Wegener-Institut Helmholtz-Zentrum fur Polar- und Meeresforschung, Am Handelshafen 12, Bremerhaven, 27570, Germany.&lt;/auth-address&gt;&lt;titles&gt;&lt;title&gt;Arctic sea ice is an important temporal sink and means of transport for microplastic&lt;/title&gt;&lt;secondary-title&gt;Nat Commun&lt;/secondary-title&gt;&lt;/titles&gt;&lt;periodical&gt;&lt;full-title&gt;Nat Commun&lt;/full-title&gt;&lt;/periodical&gt;&lt;pages&gt;1505&lt;/pages&gt;&lt;volume&gt;9&lt;/volume&gt;&lt;number&gt;1&lt;/number&gt;&lt;edition&gt;2018/04/26&lt;/edition&gt;&lt;dates&gt;&lt;year&gt;2018&lt;/year&gt;&lt;pub-dates&gt;&lt;date&gt;Apr 24&lt;/date&gt;&lt;/pub-dates&gt;&lt;/dates&gt;&lt;isbn&gt;2041-1723 (Electronic)&amp;#xD;2041-1723 (Linking)&lt;/isbn&gt;&lt;accession-num&gt;29692405&lt;/accession-num&gt;&lt;urls&gt;&lt;related-urls&gt;&lt;url&gt;https://www.ncbi.nlm.nih.gov/pubmed/29692405&lt;/url&gt;&lt;/related-urls&gt;&lt;/urls&gt;&lt;custom2&gt;PMC5915590&lt;/custom2&gt;&lt;electronic-resource-num&gt;10.1038/s41467-018-03825-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4" w:tooltip="Peeken, 2018 #58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eeken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34F24A38" w14:textId="77777777" w:rsidTr="00EF2CE8">
        <w:trPr>
          <w:trHeight w:val="83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4485B4A0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2" w:space="0" w:color="auto"/>
            </w:tcBorders>
            <w:vAlign w:val="center"/>
          </w:tcPr>
          <w:p w14:paraId="586F25E8" w14:textId="0056E75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79,75N 4,30E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B0E0F92" w14:textId="7904B46D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5782929" w14:textId="691325CD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2±1.4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×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7 n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DCFCA90" w14:textId="20956481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79AA06B" w14:textId="62DC4C0D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ack ice </w:t>
            </w:r>
            <w:r>
              <w:rPr>
                <w:rStyle w:val="fontstyle01"/>
                <w:rFonts w:ascii="Times New Roman" w:hAnsi="Times New Roman"/>
                <w:sz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6" w:space="0" w:color="auto"/>
            </w:tcBorders>
            <w:vAlign w:val="center"/>
          </w:tcPr>
          <w:p w14:paraId="02092C39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020760AF" w14:textId="77777777" w:rsidTr="00EF2CE8">
        <w:trPr>
          <w:trHeight w:val="83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7E5A8C22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2" w:space="0" w:color="auto"/>
            </w:tcBorders>
            <w:vAlign w:val="center"/>
          </w:tcPr>
          <w:p w14:paraId="72BEF2C1" w14:textId="6B0FCEC9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of Svalbard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81,94 13,57E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273C070" w14:textId="6A0158A8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DAA58EF" w14:textId="161C0D75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9 ± 2.4×106 n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B22B745" w14:textId="1E3D7D63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DDA1DE" w14:textId="19B2E46B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ack ice </w:t>
            </w:r>
            <w:r>
              <w:rPr>
                <w:rStyle w:val="fontstyle01"/>
                <w:rFonts w:ascii="Times New Roman" w:hAnsi="Times New Roman"/>
                <w:sz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6" w:space="0" w:color="auto"/>
            </w:tcBorders>
            <w:vAlign w:val="center"/>
          </w:tcPr>
          <w:p w14:paraId="5A978648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04FAF602" w14:textId="77777777" w:rsidTr="00EF2CE8">
        <w:trPr>
          <w:trHeight w:val="83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216B559A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2" w:space="0" w:color="auto"/>
            </w:tcBorders>
            <w:vAlign w:val="center"/>
          </w:tcPr>
          <w:p w14:paraId="2DBFA61A" w14:textId="3283258E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of Svalbard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81,24N 19,43E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C53ECEB" w14:textId="5B4B4DAA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A1658D3" w14:textId="77777777" w:rsidR="00EF2CE8" w:rsidRDefault="00EF2CE8" w:rsidP="003774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1±0.8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×106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  <w:p w14:paraId="2AB4B310" w14:textId="40C67F81" w:rsidR="00EF2CE8" w:rsidRDefault="00EF2CE8" w:rsidP="003774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1462F6C" w14:textId="37FFEE3F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962E6F" w14:textId="1474F56C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ack ice </w:t>
            </w:r>
            <w:r>
              <w:rPr>
                <w:rStyle w:val="fontstyle01"/>
                <w:rFonts w:ascii="Times New Roman" w:hAnsi="Times New Roman"/>
                <w:sz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6" w:space="0" w:color="auto"/>
            </w:tcBorders>
            <w:vAlign w:val="center"/>
          </w:tcPr>
          <w:p w14:paraId="188016E4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700D04B4" w14:textId="77777777" w:rsidTr="00EF2CE8">
        <w:trPr>
          <w:trHeight w:val="83"/>
        </w:trPr>
        <w:tc>
          <w:tcPr>
            <w:tcW w:w="905" w:type="dxa"/>
            <w:vMerge/>
            <w:tcBorders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</w:tcPr>
          <w:p w14:paraId="6AB97E6E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thinThickSmallGap" w:sz="24" w:space="0" w:color="auto"/>
              <w:right w:val="single" w:sz="2" w:space="0" w:color="auto"/>
            </w:tcBorders>
            <w:vAlign w:val="center"/>
          </w:tcPr>
          <w:p w14:paraId="693435B9" w14:textId="7CDA00FB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ansen Basi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85,09N 42,61E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noWrap/>
            <w:vAlign w:val="center"/>
          </w:tcPr>
          <w:p w14:paraId="12FDEC67" w14:textId="3533C886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noWrap/>
            <w:vAlign w:val="center"/>
          </w:tcPr>
          <w:p w14:paraId="3262D800" w14:textId="30C39426" w:rsidR="00EF2CE8" w:rsidRDefault="00EF2CE8" w:rsidP="003774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.4±1.0×106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 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</w:tcPr>
          <w:p w14:paraId="150554C4" w14:textId="7063B1F6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</w:tcPr>
          <w:p w14:paraId="089191BD" w14:textId="71019922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ack ice </w:t>
            </w:r>
            <w:r>
              <w:rPr>
                <w:rStyle w:val="fontstyle01"/>
                <w:rFonts w:ascii="Times New Roman" w:hAnsi="Times New Roman"/>
                <w:sz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  <w:tcBorders>
              <w:left w:val="single" w:sz="4" w:space="0" w:color="auto"/>
              <w:bottom w:val="thinThickSmallGap" w:sz="24" w:space="0" w:color="auto"/>
              <w:right w:val="single" w:sz="6" w:space="0" w:color="auto"/>
            </w:tcBorders>
            <w:vAlign w:val="center"/>
          </w:tcPr>
          <w:p w14:paraId="5390AB6B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02F6A860" w14:textId="77777777" w:rsidTr="00EF2CE8">
        <w:trPr>
          <w:trHeight w:val="781"/>
        </w:trPr>
        <w:tc>
          <w:tcPr>
            <w:tcW w:w="905" w:type="dxa"/>
            <w:vMerge w:val="restart"/>
            <w:tcBorders>
              <w:top w:val="thinThickSmallGap" w:sz="24" w:space="0" w:color="auto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4B6E6E6A" w14:textId="111BFCF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urface</w:t>
            </w:r>
          </w:p>
        </w:tc>
        <w:tc>
          <w:tcPr>
            <w:tcW w:w="1671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68EA575" w14:textId="77777777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Transect from Tromsø up to SW Svalbard (78.07°)</w:t>
            </w:r>
          </w:p>
        </w:tc>
        <w:tc>
          <w:tcPr>
            <w:tcW w:w="709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96E6840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417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BA2248E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 – 1.31 (0.34±0.31 SD) 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or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,028 n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1316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6615C76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202504E5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nta net (top 10–16 cm of the water column)</w:t>
            </w:r>
          </w:p>
        </w:tc>
        <w:tc>
          <w:tcPr>
            <w:tcW w:w="1925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739797E" w14:textId="353548F7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usher&lt;/Author&gt;&lt;Year&gt;2015&lt;/Year&gt;&lt;RecNum&gt;23&lt;/RecNum&gt;&lt;DisplayText&gt;(Lusher et al., 2015)&lt;/DisplayText&gt;&lt;record&gt;&lt;rec-number&gt;23&lt;/rec-number&gt;&lt;foreign-keys&gt;&lt;key app="EN" db-id="rfftxfrp5xxvp1eedz6vpfs7t95sssfzz5pf" timestamp="1517485786"&gt;23&lt;/key&gt;&lt;/foreign-keys&gt;&lt;ref-type name="Journal Article"&gt;17&lt;/ref-type&gt;&lt;contributors&gt;&lt;authors&gt;&lt;author&gt;Lusher, A. L.&lt;/author&gt;&lt;author&gt;Tirelli, V.&lt;/author&gt;&lt;author&gt;O&amp;apos;Connor, I.&lt;/author&gt;&lt;author&gt;Officer, R.&lt;/author&gt;&lt;/authors&gt;&lt;/contributors&gt;&lt;auth-address&gt;Marine and Freshwater Research Centre, Galway-Mayo Institute of Technology, Dublin Road, Galway, Ireland.&amp;#xD;OGS (Istituto Nazionale di Oceanografia e di Geofisica Sperimentale), Via A. Piccard 54, 3415, Trieste, Italy.&lt;/auth-address&gt;&lt;titles&gt;&lt;title&gt;Microplastics in Arctic polar waters: the first reported values of particles in surface and sub-surface samples&lt;/title&gt;&lt;secondary-title&gt;Sci Rep&lt;/secondary-title&gt;&lt;/titles&gt;&lt;periodical&gt;&lt;full-title&gt;Sci Rep&lt;/full-title&gt;&lt;/periodical&gt;&lt;pages&gt;14947&lt;/pages&gt;&lt;volume&gt;5&lt;/volume&gt;&lt;edition&gt;2015/10/09&lt;/edition&gt;&lt;dates&gt;&lt;year&gt;2015&lt;/year&gt;&lt;pub-dates&gt;&lt;date&gt;Oct 8&lt;/date&gt;&lt;/pub-dates&gt;&lt;/dates&gt;&lt;isbn&gt;2045-2322 (Electronic)&amp;#xD;2045-2322 (Linking)&lt;/isbn&gt;&lt;accession-num&gt;26446348&lt;/accession-num&gt;&lt;label&gt;Microplastics&lt;/label&gt;&lt;urls&gt;&lt;related-urls&gt;&lt;url&gt;https://www.ncbi.nlm.nih.gov/pubmed/26446348&lt;/url&gt;&lt;/related-urls&gt;&lt;/urls&gt;&lt;custom2&gt;Pathway&lt;/custom2&gt;&lt;custom3&gt;Distribution&lt;/custom3&gt;&lt;custom4&gt;Impact&lt;/custom4&gt;&lt;custom6&gt;Crosscutting&lt;/custom6&gt;&lt;custom7&gt;Norway&lt;/custom7&gt;&lt;electronic-resource-num&gt;10.1038/srep1494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8" w:tooltip="Lusher, 2015 #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usher et al., 201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3480CDAE" w14:textId="77777777" w:rsidTr="00EF2CE8">
        <w:trPr>
          <w:trHeight w:val="60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4BA616EF" w14:textId="77777777" w:rsidR="00EF2CE8" w:rsidRDefault="00EF2CE8" w:rsidP="00395DC0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DCAA12C" w14:textId="77777777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 and Greenland Sea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 (Fram Strait)</w:t>
            </w:r>
          </w:p>
        </w:tc>
        <w:tc>
          <w:tcPr>
            <w:tcW w:w="709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2195F75E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417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13F9796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-  0.216 n 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1</w:t>
            </w:r>
          </w:p>
        </w:tc>
        <w:tc>
          <w:tcPr>
            <w:tcW w:w="1316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FA6FF14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</w:t>
            </w:r>
          </w:p>
        </w:tc>
        <w:tc>
          <w:tcPr>
            <w:tcW w:w="1729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49474D6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sual observation from helicopter and vessel</w:t>
            </w:r>
          </w:p>
        </w:tc>
        <w:tc>
          <w:tcPr>
            <w:tcW w:w="1925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E531606" w14:textId="39D4ADCD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6&lt;/Year&gt;&lt;RecNum&gt;180&lt;/RecNum&gt;&lt;DisplayText&gt;(Bergmann et al., 2016)&lt;/DisplayText&gt;&lt;record&gt;&lt;rec-number&gt;180&lt;/rec-number&gt;&lt;foreign-keys&gt;&lt;key app="EN" db-id="rfftxfrp5xxvp1eedz6vpfs7t95sssfzz5pf" timestamp="1518165043"&gt;180&lt;/key&gt;&lt;/foreign-keys&gt;&lt;ref-type name="Journal Article"&gt;17&lt;/ref-type&gt;&lt;contributors&gt;&lt;authors&gt;&lt;author&gt;Bergmann, M.&lt;/author&gt;&lt;author&gt;Sandhop, N.&lt;/author&gt;&lt;author&gt;Schewe, I.&lt;/author&gt;&lt;author&gt;D’Hert, D.&lt;/author&gt;&lt;/authors&gt;&lt;/contributors&gt;&lt;titles&gt;&lt;title&gt;Observations of floating anthropogenic litter in the Barents Sea and Fram Strait, Arctic&lt;/title&gt;&lt;secondary-title&gt;Polar Biology&lt;/secondary-title&gt;&lt;/titles&gt;&lt;periodical&gt;&lt;full-title&gt;Polar Biology&lt;/full-title&gt;&lt;/periodical&gt;&lt;pages&gt;553-560&lt;/pages&gt;&lt;volume&gt;39&lt;/volume&gt;&lt;number&gt;3&lt;/number&gt;&lt;section&gt;553&lt;/section&gt;&lt;dates&gt;&lt;year&gt;2016&lt;/year&gt;&lt;pub-dates&gt;&lt;date&gt;March 01&lt;/date&gt;&lt;/pub-dates&gt;&lt;/dates&gt;&lt;isbn&gt;0722-4060&amp;#xD;1432-2056&lt;/isbn&gt;&lt;work-type&gt;journal article&lt;/work-type&gt;&lt;urls&gt;&lt;related-urls&gt;&lt;url&gt;https://link.springer.com/content/pdf/10.1007%2Fs00300-015-1795-8.pdf&lt;/url&gt;&lt;/related-urls&gt;&lt;/urls&gt;&lt;custom3&gt;Distribution&lt;/custom3&gt;&lt;custom6&gt;Crosscutting/Other&lt;/custom6&gt;&lt;custom7&gt;Norway&lt;/custom7&gt;&lt;electronic-resource-num&gt;10.1007/s00300-015-1795-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0" w:tooltip="Bergmann, 2016 #18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0C19C26F" w14:textId="77777777" w:rsidTr="00EF2CE8">
        <w:trPr>
          <w:trHeight w:val="442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4C5F5C75" w14:textId="77777777" w:rsidR="00EF2CE8" w:rsidRDefault="00EF2CE8" w:rsidP="00395DC0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16AE2F4" w14:textId="77777777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 and Greenland Sea</w:t>
            </w:r>
          </w:p>
        </w:tc>
        <w:tc>
          <w:tcPr>
            <w:tcW w:w="709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C915413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41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E5347E6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63 n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131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BFA369F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90E332D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anta net </w:t>
            </w:r>
          </w:p>
        </w:tc>
        <w:tc>
          <w:tcPr>
            <w:tcW w:w="1925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0CE0EC7" w14:textId="050948AA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Cózar&lt;/Author&gt;&lt;Year&gt;2017&lt;/Year&gt;&lt;RecNum&gt;15&lt;/RecNum&gt;&lt;DisplayText&gt;(Cózar et al., 2017)&lt;/DisplayText&gt;&lt;record&gt;&lt;rec-number&gt;15&lt;/rec-number&gt;&lt;foreign-keys&gt;&lt;key app="EN" db-id="rfftxfrp5xxvp1eedz6vpfs7t95sssfzz5pf" timestamp="1517485786"&gt;15&lt;/key&gt;&lt;/foreign-keys&gt;&lt;ref-type name="Journal Article"&gt;17&lt;/ref-type&gt;&lt;contributors&gt;&lt;authors&gt;&lt;author&gt;Cózar, A.&lt;/author&gt;&lt;author&gt;Martí, E.&lt;/author&gt;&lt;author&gt;Duarte, C. M.&lt;/author&gt;&lt;author&gt;García-de-Lomas, J.&lt;/author&gt;&lt;author&gt;Van Sebille, E.&lt;/author&gt;&lt;author&gt;Ballatore, T. J.&lt;/author&gt;&lt;author&gt;Eguíluz, V. M.&lt;/author&gt;&lt;author&gt;González-Gordillo, J. I.&lt;/author&gt;&lt;author&gt;Pedrotti, M. L.&lt;/author&gt;&lt;author&gt;Echevarría, F.&lt;/author&gt;&lt;/authors&gt;&lt;/contributors&gt;&lt;titles&gt;&lt;title&gt;The Arctic Ocean as a dead end for floating plastics in the North Atlantic branch of the Thermohaline Circulation&lt;/title&gt;&lt;secondary-title&gt;Science advances&lt;/secondary-title&gt;&lt;/titles&gt;&lt;periodical&gt;&lt;full-title&gt;Science advances&lt;/full-title&gt;&lt;/periodical&gt;&lt;pages&gt;e1600582&lt;/pages&gt;&lt;volume&gt;3&lt;/volume&gt;&lt;number&gt;4&lt;/number&gt;&lt;dates&gt;&lt;year&gt;2017&lt;/year&gt;&lt;/dates&gt;&lt;isbn&gt;2375-2548&lt;/isbn&gt;&lt;urls&gt;&lt;/urls&gt;&lt;custom1&gt;Sources&lt;/custom1&gt;&lt;custom2&gt;Pathway&lt;/custom2&gt;&lt;custom3&gt;Distribution&lt;/custom3&gt;&lt;custom6&gt;Crosscutting&lt;/custom6&gt;&lt;custom7&gt;Norway Green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7" w:tooltip="Cózar, 2017 #1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Cózar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6D9BD6F0" w14:textId="77777777" w:rsidTr="00EF2CE8">
        <w:trPr>
          <w:trHeight w:val="442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41D0871A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</w:tcPr>
          <w:p w14:paraId="77DBD179" w14:textId="59F3EA21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709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</w:tcPr>
          <w:p w14:paraId="470017C7" w14:textId="025340D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6</w:t>
            </w:r>
          </w:p>
        </w:tc>
        <w:tc>
          <w:tcPr>
            <w:tcW w:w="1417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9CFAD7" w14:textId="3349F40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S (plastic= 34.6±22.3% of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all marine litter)</w:t>
            </w:r>
          </w:p>
        </w:tc>
        <w:tc>
          <w:tcPr>
            <w:tcW w:w="131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</w:tcPr>
          <w:p w14:paraId="46500A3C" w14:textId="497DD0B0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macroplastics</w:t>
            </w:r>
          </w:p>
        </w:tc>
        <w:tc>
          <w:tcPr>
            <w:tcW w:w="1729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</w:tcPr>
          <w:p w14:paraId="07A56A81" w14:textId="16BC6AD6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 from vessel</w:t>
            </w:r>
          </w:p>
        </w:tc>
        <w:tc>
          <w:tcPr>
            <w:tcW w:w="1925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</w:tcPr>
          <w:p w14:paraId="6FF38E02" w14:textId="7CD948E8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røsvik&lt;/Author&gt;&lt;Year&gt;2018&lt;/Year&gt;&lt;RecNum&gt;426&lt;/RecNum&gt;&lt;DisplayText&gt;(Grøsvik et al., 2018)&lt;/DisplayText&gt;&lt;record&gt;&lt;rec-number&gt;426&lt;/rec-number&gt;&lt;foreign-keys&gt;&lt;key app="EN" db-id="rfftxfrp5xxvp1eedz6vpfs7t95sssfzz5pf" timestamp="1521645134"&gt;426&lt;/key&gt;&lt;/foreign-keys&gt;&lt;ref-type name="Journal Article"&gt;17&lt;/ref-type&gt;&lt;contributors&gt;&lt;authors&gt;&lt;author&gt;Grøsvik, B. E.&lt;/author&gt;&lt;author&gt;Prokhorova, T.&lt;/author&gt;&lt;author&gt;Eriksen, E.&lt;/author&gt;&lt;author&gt;Krivosheya, P.&lt;/author&gt;&lt;author&gt;Horneland, P. A.&lt;/author&gt;&lt;author&gt;Prozorkevich, D.&lt;/author&gt;&lt;/authors&gt;&lt;/contributors&gt;&lt;titles&gt;&lt;title&gt;Assessment of Marine Litter in the Barents Sea, a Part of the Joint Norwegian–Russian Ecosystem Survey&lt;/title&gt;&lt;secondary-title&gt;Frontiers in Marine Science&lt;/secondary-title&gt;&lt;/titles&gt;&lt;periodical&gt;&lt;full-title&gt;Frontiers in Marine Science&lt;/full-title&gt;&lt;/periodical&gt;&lt;volume&gt;5&lt;/volume&gt;&lt;dates&gt;&lt;year&gt;2018&lt;/year&gt;&lt;/dates&gt;&lt;isbn&gt;2296-7745&lt;/isbn&gt;&lt;urls&gt;&lt;/urls&gt;&lt;custom2&gt;Pathways&lt;/custom2&gt;&lt;custom3&gt;Distribution&lt;/custom3&gt;&lt;custom6&gt;Crosscutting&lt;/custom6&gt;&lt;electronic-resource-num&gt;10.3389/fmars.2018.0007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2" w:tooltip="Grøsvik, 2018 #4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røsvik et al</w:t>
              </w:r>
              <w:r w:rsidRPr="00EF2CE8">
                <w:rPr>
                  <w:rStyle w:val="Hyperlink"/>
                  <w:rFonts w:ascii="Times New Roman" w:eastAsia="Times New Roman" w:hAnsi="Times New Roman"/>
                  <w:noProof/>
                  <w:kern w:val="36"/>
                  <w:sz w:val="20"/>
                  <w:szCs w:val="20"/>
                  <w:lang w:eastAsia="en-GB"/>
                </w:rPr>
                <w:t>.</w:t>
              </w:r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1FDCF6C8" w14:textId="77777777" w:rsidTr="00EF2CE8">
        <w:trPr>
          <w:trHeight w:val="514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5344E381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vMerge w:val="restart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4D8BB22" w14:textId="77777777" w:rsidR="00EF2CE8" w:rsidRDefault="00EF2CE8" w:rsidP="008673AB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Sea</w:t>
            </w:r>
          </w:p>
        </w:tc>
        <w:tc>
          <w:tcPr>
            <w:tcW w:w="709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598FD713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417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E3AD7EE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23±0,19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27AB21C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 &gt;2.5 cm</w:t>
            </w:r>
          </w:p>
        </w:tc>
        <w:tc>
          <w:tcPr>
            <w:tcW w:w="1729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80F9E56" w14:textId="3B12BFD9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 from vessel</w:t>
            </w:r>
          </w:p>
        </w:tc>
        <w:tc>
          <w:tcPr>
            <w:tcW w:w="1925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A3A0BA0" w14:textId="565642C3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DisplayText&gt;(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4E0FD690" w14:textId="77777777" w:rsidTr="00EF2CE8">
        <w:trPr>
          <w:trHeight w:val="157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7AF421A8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2BC236B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A77D3E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4-7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7C5DE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8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2C8350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63mm-0.4 m)</w:t>
            </w:r>
          </w:p>
        </w:tc>
        <w:tc>
          <w:tcPr>
            <w:tcW w:w="17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B67B64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A8714F" w14:textId="6ED9D2CD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haw&lt;/Author&gt;&lt;Year&gt;1977&lt;/Year&gt;&lt;RecNum&gt;467&lt;/RecNum&gt;&lt;DisplayText&gt;(Shaw, 1977)&lt;/DisplayText&gt;&lt;record&gt;&lt;rec-number&gt;467&lt;/rec-number&gt;&lt;foreign-keys&gt;&lt;key app="EN" db-id="rfftxfrp5xxvp1eedz6vpfs7t95sssfzz5pf" timestamp="1525341881"&gt;467&lt;/key&gt;&lt;/foreign-keys&gt;&lt;ref-type name="Journal Article"&gt;17&lt;/ref-type&gt;&lt;contributors&gt;&lt;authors&gt;&lt;author&gt;Shaw, D. G.&lt;/author&gt;&lt;/authors&gt;&lt;/contributors&gt;&lt;titles&gt;&lt;title&gt;Pelagic tar and plastic in the Gulf of Alaska and Bering Sea: 1975&lt;/title&gt;&lt;secondary-title&gt;Science of The Total Environment&lt;/secondary-title&gt;&lt;/titles&gt;&lt;periodical&gt;&lt;full-title&gt;Science of the Total Environment&lt;/full-title&gt;&lt;/periodical&gt;&lt;pages&gt;13-20&lt;/pages&gt;&lt;volume&gt;8&lt;/volume&gt;&lt;number&gt;1&lt;/number&gt;&lt;section&gt;13&lt;/section&gt;&lt;dates&gt;&lt;year&gt;1977&lt;/year&gt;&lt;/dates&gt;&lt;isbn&gt;00489697&lt;/isbn&gt;&lt;urls&gt;&lt;/urls&gt;&lt;electronic-resource-num&gt;https://doi.org/10.1016/0048-9697(77)90058-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9" w:tooltip="Shaw, 1977 #46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haw, 197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7D1AE59C" w14:textId="77777777" w:rsidTr="00EF2CE8">
        <w:trPr>
          <w:trHeight w:val="623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50A73DAF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AF64794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524CCEA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D5DFC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0±190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F7E7E3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3mm-1.3 m)</w:t>
            </w:r>
          </w:p>
        </w:tc>
        <w:tc>
          <w:tcPr>
            <w:tcW w:w="1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87A137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40AC32" w14:textId="58B96D92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DisplayText&gt;(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6A7FA3B2" w14:textId="77777777" w:rsidTr="00EF2CE8">
        <w:trPr>
          <w:trHeight w:val="538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0BE77DA6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ACBF30A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D37A725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-8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B13E81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 xml:space="preserve">2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600 SD)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5BCB126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5mm- 0.5 m)</w:t>
            </w:r>
          </w:p>
        </w:tc>
        <w:tc>
          <w:tcPr>
            <w:tcW w:w="17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2E4C803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DD9E053" w14:textId="560AE0B9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90&lt;/Year&gt;&lt;RecNum&gt;115&lt;/RecNum&gt;&lt;DisplayText&gt;(Day et al., 1990)&lt;/DisplayText&gt;&lt;record&gt;&lt;rec-number&gt;115&lt;/rec-number&gt;&lt;foreign-keys&gt;&lt;key app="EN" db-id="rfftxfrp5xxvp1eedz6vpfs7t95sssfzz5pf" timestamp="1517485787"&gt;115&lt;/key&gt;&lt;/foreign-keys&gt;&lt;ref-type name="Conference Paper"&gt;47&lt;/ref-type&gt;&lt;contributors&gt;&lt;authors&gt;&lt;author&gt;Day, R. H.&lt;/author&gt;&lt;author&gt;Shaw, D. G.&lt;/author&gt;&lt;author&gt;Ignell, S. E.&lt;/author&gt;&lt;/authors&gt;&lt;/contributors&gt;&lt;titles&gt;&lt;title&gt;The quantitative distribution and characteristics of neuston plastic in the North Pacific Ocean, 1985-88&lt;/title&gt;&lt;secondary-title&gt;The Second International Conference on Marine Debris&lt;/secondary-title&gt;&lt;/titles&gt;&lt;pages&gt;247-266&lt;/pages&gt;&lt;dates&gt;&lt;year&gt;1990&lt;/year&gt;&lt;/dates&gt;&lt;pub-location&gt;Honolulu&lt;/pub-location&gt;&lt;urls&gt;&lt;related-urls&gt;&lt;url&gt;http://www.vliz.be/imisdocs/publications/135814.pdf&lt;/url&gt;&lt;/related-urls&gt;&lt;/urls&gt;&lt;custom3&gt;Distribution&lt;/custom3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0" w:tooltip="Day, 1990 #11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7C987604" w14:textId="77777777" w:rsidTr="00EF2CE8">
        <w:trPr>
          <w:trHeight w:val="129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3DB7D1CF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FF8CC7D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6C9AC88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51EC9E1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7 (±0.010)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7D78E90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vMerge w:val="restart"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228FF514" w14:textId="2DE6CC55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euston nets ( 0.505 mm mesh, mouth opening of 30x50cm)</w:t>
            </w:r>
          </w:p>
        </w:tc>
        <w:tc>
          <w:tcPr>
            <w:tcW w:w="1925" w:type="dxa"/>
            <w:vMerge w:val="restart"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7B9C3C8" w14:textId="1697A375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oyle&lt;/Author&gt;&lt;Year&gt;2011&lt;/Year&gt;&lt;RecNum&gt;116&lt;/RecNum&gt;&lt;DisplayText&gt;(Doyle et al., 2011)&lt;/DisplayText&gt;&lt;record&gt;&lt;rec-number&gt;116&lt;/rec-number&gt;&lt;foreign-keys&gt;&lt;key app="EN" db-id="rfftxfrp5xxvp1eedz6vpfs7t95sssfzz5pf" timestamp="1517485787"&gt;116&lt;/key&gt;&lt;/foreign-keys&gt;&lt;ref-type name="Journal Article"&gt;17&lt;/ref-type&gt;&lt;contributors&gt;&lt;authors&gt;&lt;author&gt;Doyle, M. J.&lt;/author&gt;&lt;author&gt;Watson, W.&lt;/author&gt;&lt;author&gt;Bowlin, N. M.&lt;/author&gt;&lt;author&gt;Sheavly, S. B.&lt;/author&gt;&lt;/authors&gt;&lt;/contributors&gt;&lt;auth-address&gt;Joint Institute for the Study of the Atmosphere and Oceans, P.O. Box 355672, University of Washington, Seattle, WA 98195, USA. miriam.doyle@noaa.gov&lt;/auth-address&gt;&lt;titles&gt;&lt;title&gt;Plastic particles in coastal pelagic ecosystems of the Northeast Pacific ocean&lt;/title&gt;&lt;secondary-title&gt;Marine Environmental Research&lt;/secondary-title&gt;&lt;/titles&gt;&lt;periodical&gt;&lt;full-title&gt;Marine Environmental Research&lt;/full-title&gt;&lt;/periodical&gt;&lt;pages&gt;41-52&lt;/pages&gt;&lt;volume&gt;71&lt;/volume&gt;&lt;number&gt;1&lt;/number&gt;&lt;edition&gt;2010/11/26&lt;/edition&gt;&lt;dates&gt;&lt;year&gt;2011&lt;/year&gt;&lt;pub-dates&gt;&lt;date&gt;Feb&lt;/date&gt;&lt;/pub-dates&gt;&lt;/dates&gt;&lt;isbn&gt;1879-0291 (Electronic)&amp;#xD;0141-1136 (Linking)&lt;/isbn&gt;&lt;accession-num&gt;21093039&lt;/accession-num&gt;&lt;urls&gt;&lt;related-urls&gt;&lt;url&gt;https://www.ncbi.nlm.nih.gov/pubmed/21093039&lt;/url&gt;&lt;/related-urls&gt;&lt;/urls&gt;&lt;custom3&gt;Distribution&lt;/custom3&gt;&lt;custom4&gt;Impact&lt;/custom4&gt;&lt;custom6&gt;Crosscutting&lt;/custom6&gt;&lt;custom7&gt;Alaska&lt;/custom7&gt;&lt;electronic-resource-num&gt;10.1016/j.marenvres.2010.10.00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3" w:tooltip="Doyle, 2011 #1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oyle et al., 201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4965D93F" w14:textId="77777777" w:rsidTr="00EF2CE8">
        <w:trPr>
          <w:trHeight w:val="849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7FF477A7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09F39C7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577867B9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nil"/>
            </w:tcBorders>
            <w:vAlign w:val="center"/>
            <w:hideMark/>
          </w:tcPr>
          <w:p w14:paraId="41301BA5" w14:textId="55E1136E" w:rsidR="00EF2CE8" w:rsidRDefault="00EF2CE8" w:rsidP="00EF2CE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072 (±0.041)</w:t>
            </w: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DA150F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0AB431B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253A51EE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4BAD1010" w14:textId="77777777" w:rsidTr="00EF2CE8">
        <w:trPr>
          <w:trHeight w:val="555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634C3228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vMerge w:val="restart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D2D146D" w14:textId="77777777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ubarctic North Pacific </w:t>
            </w:r>
          </w:p>
        </w:tc>
        <w:tc>
          <w:tcPr>
            <w:tcW w:w="709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45758904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417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49163C30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15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50FE031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</w:t>
            </w:r>
          </w:p>
        </w:tc>
        <w:tc>
          <w:tcPr>
            <w:tcW w:w="1729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D18A11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Visual observation from vessel </w:t>
            </w:r>
          </w:p>
        </w:tc>
        <w:tc>
          <w:tcPr>
            <w:tcW w:w="1925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4E837AF" w14:textId="6C897776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Prefix&gt;Dahlberg and Day`, 1985 in &lt;/Prefix&gt;&lt;DisplayText&gt;(Dahlberg and Day, 1985 in 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hlberg and Day, 1985 in 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7AE2E482" w14:textId="77777777" w:rsidTr="00EF2CE8">
        <w:trPr>
          <w:trHeight w:val="379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494E0756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17C39B2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5BE382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D7C3B5C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94±1,22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1FDE514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 &gt; 2.5 cm</w:t>
            </w:r>
          </w:p>
        </w:tc>
        <w:tc>
          <w:tcPr>
            <w:tcW w:w="17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44A13F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Visual observation from vessel </w:t>
            </w:r>
          </w:p>
        </w:tc>
        <w:tc>
          <w:tcPr>
            <w:tcW w:w="192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8EDEE7D" w14:textId="0EC58083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DisplayText&gt;(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01778514" w14:textId="77777777" w:rsidTr="00EF2CE8">
        <w:trPr>
          <w:trHeight w:val="247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6D654AC8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1F2C8B9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A0B5AF7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6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60AD95F0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316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E5DFAB7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3mm-0.4 m)</w:t>
            </w:r>
          </w:p>
        </w:tc>
        <w:tc>
          <w:tcPr>
            <w:tcW w:w="1729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6683936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767BAD7" w14:textId="6C3C6171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haw&lt;/Author&gt;&lt;Year&gt;1979&lt;/Year&gt;&lt;RecNum&gt;433&lt;/RecNum&gt;&lt;DisplayText&gt;(Shaw and Mapes, 1979)&lt;/DisplayText&gt;&lt;record&gt;&lt;rec-number&gt;433&lt;/rec-number&gt;&lt;foreign-keys&gt;&lt;key app="EN" db-id="rfftxfrp5xxvp1eedz6vpfs7t95sssfzz5pf" timestamp="1521646457"&gt;433&lt;/key&gt;&lt;/foreign-keys&gt;&lt;ref-type name="Journal Article"&gt;17&lt;/ref-type&gt;&lt;contributors&gt;&lt;authors&gt;&lt;author&gt;Shaw, D. G.&lt;/author&gt;&lt;author&gt;Mapes, G. A.&lt;/author&gt;&lt;/authors&gt;&lt;/contributors&gt;&lt;titles&gt;&lt;title&gt;Surface circulation and the distribution of pelagic tar and plastic&lt;/title&gt;&lt;secondary-title&gt;Marine Pollution Bulletin&lt;/secondary-title&gt;&lt;/titles&gt;&lt;periodical&gt;&lt;full-title&gt;Marine Pollution Bulletin&lt;/full-title&gt;&lt;/periodical&gt;&lt;pages&gt;160-162&lt;/pages&gt;&lt;volume&gt;10&lt;/volume&gt;&lt;number&gt;6&lt;/number&gt;&lt;section&gt;160&lt;/section&gt;&lt;dates&gt;&lt;year&gt;1979&lt;/year&gt;&lt;/dates&gt;&lt;isbn&gt;0025326X&lt;/isbn&gt;&lt;urls&gt;&lt;/urls&gt;&lt;custom3&gt;Distribution&lt;/custom3&gt;&lt;electronic-resource-num&gt;10.1016/0025-326x(79)90421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0" w:tooltip="Shaw, 1979 #43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haw and Mapes, 197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17A1A1A5" w14:textId="77777777" w:rsidTr="00EF2CE8">
        <w:trPr>
          <w:trHeight w:val="402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613901DE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30984EE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F3D773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414B574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70±2380 items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59820FDC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3mm-1.3 m)</w:t>
            </w:r>
          </w:p>
        </w:tc>
        <w:tc>
          <w:tcPr>
            <w:tcW w:w="17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6DA75A56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48419944" w14:textId="2309074B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DisplayText&gt;(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115C3F47" w14:textId="77777777" w:rsidTr="00EF2CE8">
        <w:trPr>
          <w:trHeight w:val="712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2EC2E58C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5ED04F4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0E3B6FD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-8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6AF00A8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,800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22 300SD)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5D00E25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5mm- 0.5 m)</w:t>
            </w:r>
          </w:p>
        </w:tc>
        <w:tc>
          <w:tcPr>
            <w:tcW w:w="1729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9BB7117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6EE5C6A" w14:textId="4AD3D229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90&lt;/Year&gt;&lt;RecNum&gt;115&lt;/RecNum&gt;&lt;DisplayText&gt;(Day et al., 1990)&lt;/DisplayText&gt;&lt;record&gt;&lt;rec-number&gt;115&lt;/rec-number&gt;&lt;foreign-keys&gt;&lt;key app="EN" db-id="rfftxfrp5xxvp1eedz6vpfs7t95sssfzz5pf" timestamp="1517485787"&gt;115&lt;/key&gt;&lt;/foreign-keys&gt;&lt;ref-type name="Conference Paper"&gt;47&lt;/ref-type&gt;&lt;contributors&gt;&lt;authors&gt;&lt;author&gt;Day, R. H.&lt;/author&gt;&lt;author&gt;Shaw, D. G.&lt;/author&gt;&lt;author&gt;Ignell, S. E.&lt;/author&gt;&lt;/authors&gt;&lt;/contributors&gt;&lt;titles&gt;&lt;title&gt;The quantitative distribution and characteristics of neuston plastic in the North Pacific Ocean, 1985-88&lt;/title&gt;&lt;secondary-title&gt;The Second International Conference on Marine Debris&lt;/secondary-title&gt;&lt;/titles&gt;&lt;pages&gt;247-266&lt;/pages&gt;&lt;dates&gt;&lt;year&gt;1990&lt;/year&gt;&lt;/dates&gt;&lt;pub-location&gt;Honolulu&lt;/pub-location&gt;&lt;urls&gt;&lt;related-urls&gt;&lt;url&gt;http://www.vliz.be/imisdocs/publications/135814.pdf&lt;/url&gt;&lt;/related-urls&gt;&lt;/urls&gt;&lt;custom3&gt;Distribution&lt;/custom3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0" w:tooltip="Day, 1990 #11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0806EA89" w14:textId="77777777" w:rsidTr="00EF2CE8">
        <w:trPr>
          <w:trHeight w:val="276"/>
        </w:trPr>
        <w:tc>
          <w:tcPr>
            <w:tcW w:w="905" w:type="dxa"/>
            <w:vMerge/>
            <w:tcBorders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AF4486F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88B824C" w14:textId="77777777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709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B126B63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4-75</w:t>
            </w:r>
          </w:p>
        </w:tc>
        <w:tc>
          <w:tcPr>
            <w:tcW w:w="1417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CAE7D45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2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D08A4C6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63mm-0.4 m)</w:t>
            </w:r>
          </w:p>
        </w:tc>
        <w:tc>
          <w:tcPr>
            <w:tcW w:w="1729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FA5F834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D2FA62D" w14:textId="47BA4102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haw&lt;/Author&gt;&lt;Year&gt;1977&lt;/Year&gt;&lt;RecNum&gt;467&lt;/RecNum&gt;&lt;DisplayText&gt;(Shaw, 1977)&lt;/DisplayText&gt;&lt;record&gt;&lt;rec-number&gt;467&lt;/rec-number&gt;&lt;foreign-keys&gt;&lt;key app="EN" db-id="rfftxfrp5xxvp1eedz6vpfs7t95sssfzz5pf" timestamp="1525341881"&gt;467&lt;/key&gt;&lt;/foreign-keys&gt;&lt;ref-type name="Journal Article"&gt;17&lt;/ref-type&gt;&lt;contributors&gt;&lt;authors&gt;&lt;author&gt;Shaw, D. G.&lt;/author&gt;&lt;/authors&gt;&lt;/contributors&gt;&lt;titles&gt;&lt;title&gt;Pelagic tar and plastic in the Gulf of Alaska and Bering Sea: 1975&lt;/title&gt;&lt;secondary-title&gt;Science of The Total Environment&lt;/secondary-title&gt;&lt;/titles&gt;&lt;periodical&gt;&lt;full-title&gt;Science of the Total Environment&lt;/full-title&gt;&lt;/periodical&gt;&lt;pages&gt;13-20&lt;/pages&gt;&lt;volume&gt;8&lt;/volume&gt;&lt;number&gt;1&lt;/number&gt;&lt;section&gt;13&lt;/section&gt;&lt;dates&gt;&lt;year&gt;1977&lt;/year&gt;&lt;/dates&gt;&lt;isbn&gt;00489697&lt;/isbn&gt;&lt;urls&gt;&lt;/urls&gt;&lt;electronic-resource-num&gt;https://doi.org/10.1016/0048-9697(77)90058-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9" w:tooltip="Shaw, 1977 #46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haw, 197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8673AB" w14:paraId="285618E3" w14:textId="77777777" w:rsidTr="00EF2CE8">
        <w:trPr>
          <w:trHeight w:val="336"/>
        </w:trPr>
        <w:tc>
          <w:tcPr>
            <w:tcW w:w="905" w:type="dxa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0C60499D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ub surface</w:t>
            </w:r>
          </w:p>
        </w:tc>
        <w:tc>
          <w:tcPr>
            <w:tcW w:w="167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4F4B638" w14:textId="77777777" w:rsidR="008673AB" w:rsidRDefault="008673AB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Transect from Tromsø up to SW Svalbard (78.07°)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AFF664D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3045749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– 11.5 (2.68±2.95 SD)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8957803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92A0BE4" w14:textId="6F1D967E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n-board seawater pump, depth 6 m</w:t>
            </w:r>
          </w:p>
        </w:tc>
        <w:tc>
          <w:tcPr>
            <w:tcW w:w="1925" w:type="dxa"/>
            <w:tcBorders>
              <w:top w:val="nil"/>
              <w:left w:val="nil"/>
              <w:bottom w:val="single" w:sz="8" w:space="0" w:color="auto"/>
              <w:right w:val="single" w:sz="6" w:space="0" w:color="auto"/>
            </w:tcBorders>
            <w:vAlign w:val="center"/>
            <w:hideMark/>
          </w:tcPr>
          <w:p w14:paraId="6D170CE2" w14:textId="6D8689BC" w:rsidR="008673AB" w:rsidRDefault="008673AB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usher&lt;/Author&gt;&lt;Year&gt;2015&lt;/Year&gt;&lt;RecNum&gt;23&lt;/RecNum&gt;&lt;DisplayText&gt;(Lusher et al., 2015)&lt;/DisplayText&gt;&lt;record&gt;&lt;rec-number&gt;23&lt;/rec-number&gt;&lt;foreign-keys&gt;&lt;key app="EN" db-id="rfftxfrp5xxvp1eedz6vpfs7t95sssfzz5pf" timestamp="1517485786"&gt;23&lt;/key&gt;&lt;/foreign-keys&gt;&lt;ref-type name="Journal Article"&gt;17&lt;/ref-type&gt;&lt;contributors&gt;&lt;authors&gt;&lt;author&gt;Lusher, A. L.&lt;/author&gt;&lt;author&gt;Tirelli, V.&lt;/author&gt;&lt;author&gt;O&amp;apos;Connor, I.&lt;/author&gt;&lt;author&gt;Officer, R.&lt;/author&gt;&lt;/authors&gt;&lt;/contributors&gt;&lt;auth-address&gt;Marine and Freshwater Research Centre, Galway-Mayo Institute of Technology, Dublin Road, Galway, Ireland.&amp;#xD;OGS (Istituto Nazionale di Oceanografia e di Geofisica Sperimentale), Via A. Piccard 54, 3415, Trieste, Italy.&lt;/auth-address&gt;&lt;titles&gt;&lt;title&gt;Microplastics in Arctic polar waters: the first reported values of particles in surface and sub-surface samples&lt;/title&gt;&lt;secondary-title&gt;Sci Rep&lt;/secondary-title&gt;&lt;/titles&gt;&lt;periodical&gt;&lt;full-title&gt;Sci Rep&lt;/full-title&gt;&lt;/periodical&gt;&lt;pages&gt;14947&lt;/pages&gt;&lt;volume&gt;5&lt;/volume&gt;&lt;edition&gt;2015/10/09&lt;/edition&gt;&lt;dates&gt;&lt;year&gt;2015&lt;/year&gt;&lt;pub-dates&gt;&lt;date&gt;Oct 8&lt;/date&gt;&lt;/pub-dates&gt;&lt;/dates&gt;&lt;isbn&gt;2045-2322 (Electronic)&amp;#xD;2045-2322 (Linking)&lt;/isbn&gt;&lt;accession-num&gt;26446348&lt;/accession-num&gt;&lt;label&gt;Microplastics&lt;/label&gt;&lt;urls&gt;&lt;related-urls&gt;&lt;url&gt;https://www.ncbi.nlm.nih.gov/pubmed/26446348&lt;/url&gt;&lt;/related-urls&gt;&lt;/urls&gt;&lt;custom2&gt;Pathway&lt;/custom2&gt;&lt;custom3&gt;Distribution&lt;/custom3&gt;&lt;custom4&gt;Impact&lt;/custom4&gt;&lt;custom6&gt;Crosscutting&lt;/custom6&gt;&lt;custom7&gt;Norway&lt;/custom7&gt;&lt;electronic-resource-num&gt;10.1038/srep1494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8" w:tooltip="Lusher, 2015 #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usher et al., 201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8673AB" w14:paraId="0C12FC77" w14:textId="77777777" w:rsidTr="00EF2CE8">
        <w:trPr>
          <w:trHeight w:val="298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0A058DC4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21C4EC1" w14:textId="77777777" w:rsidR="008673AB" w:rsidRDefault="008673AB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ongsfjorden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Svalbar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305FE94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8046401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B7D7E50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86397F4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n-board seawater pump, depth 2 m</w:t>
            </w:r>
          </w:p>
        </w:tc>
        <w:tc>
          <w:tcPr>
            <w:tcW w:w="1925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FC96421" w14:textId="6D98283B" w:rsidR="008673AB" w:rsidRDefault="008673AB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7&lt;/Year&gt;&lt;RecNum&gt;399&lt;/RecNum&gt;&lt;DisplayText&gt;(Sundet et al., 2017)&lt;/DisplayText&gt;&lt;record&gt;&lt;rec-number&gt;399&lt;/rec-number&gt;&lt;foreign-keys&gt;&lt;key app="EN" db-id="rfftxfrp5xxvp1eedz6vpfs7t95sssfzz5pf" timestamp="1520862953"&gt;399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av mikroplastikk i sjøvann, bunnsedimenter, fjæresediment og i filtrerende bunnorganismer i nære kystområder på Svalbard.&lt;/title&gt;&lt;secondary-title&gt;Sluttrapport&lt;/secondary-title&gt;&lt;/titles&gt;&lt;pages&gt;10&lt;/pages&gt;&lt;dates&gt;&lt;year&gt;2017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4" w:tooltip="Sundet, 2017 #39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8673AB" w14:paraId="7D77DA6E" w14:textId="77777777" w:rsidTr="00EF2CE8">
        <w:trPr>
          <w:trHeight w:val="248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4F6C16BB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0B0D1F0" w14:textId="77777777" w:rsidR="008673AB" w:rsidRDefault="008673AB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dventfhorden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Svalbar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A729B0A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9B2809D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FFCCBEF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0285727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6A4705F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673AB" w14:paraId="64027335" w14:textId="77777777" w:rsidTr="00EF2CE8">
        <w:trPr>
          <w:trHeight w:val="326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7A0399B4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72C9662" w14:textId="77777777" w:rsidR="008673AB" w:rsidRDefault="008673AB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sfjorden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Svalbar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4922185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51C9ECA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-2 n/1000 l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604A36A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AFE1969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121AD4E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673AB" w14:paraId="22863476" w14:textId="77777777" w:rsidTr="00EF2CE8">
        <w:trPr>
          <w:trHeight w:val="60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4D0AAB58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D5C28CF" w14:textId="77777777" w:rsidR="008673AB" w:rsidRDefault="008673AB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reibogen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Svalbar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3965EDF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AC26A66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-2 n/1000 l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F78BFA5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65CE8B2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557C0A4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115E901A" w14:textId="77777777" w:rsidTr="00EF2CE8">
        <w:trPr>
          <w:trHeight w:val="946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5CFC34B9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vMerge w:val="restart"/>
            <w:tcBorders>
              <w:top w:val="double" w:sz="4" w:space="0" w:color="auto"/>
              <w:left w:val="nil"/>
              <w:right w:val="single" w:sz="4" w:space="0" w:color="auto"/>
            </w:tcBorders>
            <w:vAlign w:val="center"/>
          </w:tcPr>
          <w:p w14:paraId="527F8C06" w14:textId="6F8D2062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709" w:type="dxa"/>
            <w:vMerge w:val="restart"/>
            <w:tcBorders>
              <w:top w:val="double" w:sz="4" w:space="0" w:color="auto"/>
              <w:left w:val="nil"/>
              <w:right w:val="single" w:sz="4" w:space="0" w:color="auto"/>
            </w:tcBorders>
            <w:vAlign w:val="center"/>
          </w:tcPr>
          <w:p w14:paraId="022BB4D3" w14:textId="327E98FE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6</w:t>
            </w:r>
          </w:p>
        </w:tc>
        <w:tc>
          <w:tcPr>
            <w:tcW w:w="1417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1C4B2AE" w14:textId="454C2E9E" w:rsidR="00EF2CE8" w:rsidRPr="00EF2CE8" w:rsidRDefault="00EF2CE8" w:rsidP="00EF2CE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1 mg m</w:t>
            </w:r>
            <w:r w:rsidRPr="00EF2CE8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  <w:vMerge w:val="restart"/>
            <w:tcBorders>
              <w:top w:val="double" w:sz="4" w:space="0" w:color="auto"/>
              <w:left w:val="nil"/>
              <w:right w:val="single" w:sz="4" w:space="0" w:color="auto"/>
            </w:tcBorders>
            <w:vAlign w:val="center"/>
          </w:tcPr>
          <w:p w14:paraId="5207A79C" w14:textId="7584FA39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</w:t>
            </w:r>
          </w:p>
        </w:tc>
        <w:tc>
          <w:tcPr>
            <w:tcW w:w="0" w:type="auto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B5F9D2" w14:textId="297BA68C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15EE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elagic trawl hau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 (&lt;60 m), mouth opening 20x20m; 2265 trawls</w:t>
            </w:r>
          </w:p>
        </w:tc>
        <w:tc>
          <w:tcPr>
            <w:tcW w:w="0" w:type="auto"/>
            <w:vMerge w:val="restart"/>
            <w:tcBorders>
              <w:top w:val="doub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23DA138" w14:textId="2661906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røsvik&lt;/Author&gt;&lt;Year&gt;2018&lt;/Year&gt;&lt;RecNum&gt;426&lt;/RecNum&gt;&lt;DisplayText&gt;(Grøsvik et al., 2018)&lt;/DisplayText&gt;&lt;record&gt;&lt;rec-number&gt;426&lt;/rec-number&gt;&lt;foreign-keys&gt;&lt;key app="EN" db-id="rfftxfrp5xxvp1eedz6vpfs7t95sssfzz5pf" timestamp="1521645134"&gt;426&lt;/key&gt;&lt;/foreign-keys&gt;&lt;ref-type name="Journal Article"&gt;17&lt;/ref-type&gt;&lt;contributors&gt;&lt;authors&gt;&lt;author&gt;Grøsvik, B. E.&lt;/author&gt;&lt;author&gt;Prokhorova, T.&lt;/author&gt;&lt;author&gt;Eriksen, E.&lt;/author&gt;&lt;author&gt;Krivosheya, P.&lt;/author&gt;&lt;author&gt;Horneland, P. A.&lt;/author&gt;&lt;author&gt;Prozorkevich, D.&lt;/author&gt;&lt;/authors&gt;&lt;/contributors&gt;&lt;titles&gt;&lt;title&gt;Assessment of Marine Litter in the Barents Sea, a Part of the Joint Norwegian–Russian Ecosystem Survey&lt;/title&gt;&lt;secondary-title&gt;Frontiers in Marine Science&lt;/secondary-title&gt;&lt;/titles&gt;&lt;periodical&gt;&lt;full-title&gt;Frontiers in Marine Science&lt;/full-title&gt;&lt;/periodical&gt;&lt;volume&gt;5&lt;/volume&gt;&lt;dates&gt;&lt;year&gt;2018&lt;/year&gt;&lt;/dates&gt;&lt;isbn&gt;2296-7745&lt;/isbn&gt;&lt;urls&gt;&lt;/urls&gt;&lt;custom2&gt;Pathways&lt;/custom2&gt;&lt;custom3&gt;Distribution&lt;/custom3&gt;&lt;custom6&gt;Crosscutting&lt;/custom6&gt;&lt;electronic-resource-num&gt;10.3389/fmars.2018.0007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2" w:tooltip="Grøsvik, 2018 #4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røsvik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333A2266" w14:textId="77777777" w:rsidTr="00EF2CE8">
        <w:trPr>
          <w:trHeight w:val="946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23BEB898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BC6580" w14:textId="77777777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48EC7E0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496B730" w14:textId="5F66286D" w:rsidR="00EF2CE8" w:rsidRDefault="00EF2CE8" w:rsidP="00EF2CE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9 kg 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FE8BF9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4C99A3" w14:textId="7DF5231E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ottom</w:t>
            </w:r>
            <w:r w:rsidRPr="00915EE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rawl hau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 (&gt;60 m); 1860 trawls</w:t>
            </w:r>
          </w:p>
        </w:tc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AED550" w14:textId="372391F3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673AB" w14:paraId="77683DB6" w14:textId="77777777" w:rsidTr="00EF2CE8">
        <w:trPr>
          <w:trHeight w:val="946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60E48043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doub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39196A79" w14:textId="4B9EB469" w:rsidR="008673AB" w:rsidRPr="00BF35F2" w:rsidRDefault="008673AB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rctic Central Basin</w:t>
            </w: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1F167F86" w14:textId="50205FA3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417" w:type="dxa"/>
            <w:tcBorders>
              <w:top w:val="doub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3D26E9CF" w14:textId="380609C6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7.5 (median 0.7)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  <w:tcBorders>
              <w:top w:val="doub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18E47189" w14:textId="511BB89B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tcBorders>
              <w:top w:val="doub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0EE44540" w14:textId="07BF955A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n-board seawater pump, depth 8.5 m</w:t>
            </w:r>
          </w:p>
        </w:tc>
        <w:tc>
          <w:tcPr>
            <w:tcW w:w="0" w:type="auto"/>
            <w:vMerge w:val="restart"/>
            <w:tcBorders>
              <w:top w:val="doub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6416FBB" w14:textId="2EC66172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anhai&lt;/Author&gt;&lt;Year&gt;2018&lt;/Year&gt;&lt;RecNum&gt;428&lt;/RecNum&gt;&lt;DisplayText&gt;(Kanhai et al., 2018)&lt;/DisplayText&gt;&lt;record&gt;&lt;rec-number&gt;428&lt;/rec-number&gt;&lt;foreign-keys&gt;&lt;key app="EN" db-id="rfftxfrp5xxvp1eedz6vpfs7t95sssfzz5pf" timestamp="1521645559"&gt;428&lt;/key&gt;&lt;/foreign-keys&gt;&lt;ref-type name="Journal Article"&gt;17&lt;/ref-type&gt;&lt;contributors&gt;&lt;authors&gt;&lt;author&gt;Kanhai, L. D. K.&lt;/author&gt;&lt;author&gt;Gårdfeldt, K.&lt;/author&gt;&lt;author&gt;Lyashevska, O.&lt;/author&gt;&lt;author&gt;Hassellöv, M.&lt;/author&gt;&lt;author&gt;Thompson, R. C.&lt;/author&gt;&lt;author&gt;O&amp;apos;Connor, I.&lt;/author&gt;&lt;/authors&gt;&lt;/contributors&gt;&lt;titles&gt;&lt;title&gt;Microplastics in sub-surface waters of the Arctic Central Basin&lt;/title&gt;&lt;secondary-title&gt;Marine Pollution Bulletin&lt;/secondary-title&gt;&lt;/titles&gt;&lt;periodical&gt;&lt;full-title&gt;Marine Pollution Bulletin&lt;/full-title&gt;&lt;/periodical&gt;&lt;pages&gt;8-18&lt;/pages&gt;&lt;volume&gt;130&lt;/volume&gt;&lt;section&gt;8&lt;/section&gt;&lt;dates&gt;&lt;year&gt;2018&lt;/year&gt;&lt;/dates&gt;&lt;isbn&gt;0025326X&lt;/isbn&gt;&lt;urls&gt;&lt;/urls&gt;&lt;custom3&gt;Distribution&lt;/custom3&gt;&lt;electronic-resource-num&gt;10.1016/j.marpolbul.2018.03.01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0" w:tooltip="Kanhai, 2018 #4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anhai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8673AB" w14:paraId="1711CBB4" w14:textId="77777777" w:rsidTr="00EF2CE8">
        <w:trPr>
          <w:trHeight w:val="60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3FA11456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</w:tcPr>
          <w:p w14:paraId="21960CEC" w14:textId="09B4402C" w:rsidR="008673AB" w:rsidRDefault="008673AB" w:rsidP="008673AB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ar Mixed Layer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147A7FDF" w14:textId="07B05508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3A884216" w14:textId="470CF30D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375 (median 20.8)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185C290D" w14:textId="2F85FF7B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229F9025" w14:textId="77BC2A96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TD rosette sampler, depths 8–4369 m</w:t>
            </w: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E69ACAA" w14:textId="7012B244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673AB" w14:paraId="736C7717" w14:textId="77777777" w:rsidTr="00EF2CE8">
        <w:trPr>
          <w:trHeight w:val="60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5075293D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42" w:type="dxa"/>
            <w:gridSpan w:val="5"/>
            <w:tcBorders>
              <w:top w:val="nil"/>
              <w:left w:val="nil"/>
              <w:bottom w:val="dashed" w:sz="4" w:space="0" w:color="auto"/>
              <w:right w:val="single" w:sz="4" w:space="0" w:color="auto"/>
            </w:tcBorders>
          </w:tcPr>
          <w:p w14:paraId="28CD340D" w14:textId="69F5D2E1" w:rsidR="008673AB" w:rsidRPr="003D4CF2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D4CF2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Including abundance in various layers:</w:t>
            </w: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3529D61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673AB" w14:paraId="4C655EF2" w14:textId="77777777" w:rsidTr="00EF2CE8">
        <w:trPr>
          <w:trHeight w:val="60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220CC17A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dashed" w:sz="4" w:space="0" w:color="auto"/>
              <w:left w:val="nil"/>
              <w:bottom w:val="dashed" w:sz="4" w:space="0" w:color="auto"/>
              <w:right w:val="dashed" w:sz="4" w:space="0" w:color="auto"/>
            </w:tcBorders>
          </w:tcPr>
          <w:p w14:paraId="5E672D7A" w14:textId="13E5B8F6" w:rsidR="008673AB" w:rsidRPr="004D3A0F" w:rsidRDefault="008673AB" w:rsidP="008673AB">
            <w:pPr>
              <w:spacing w:after="0" w:line="240" w:lineRule="auto"/>
              <w:ind w:left="256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4D3A0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ar Mixed Layer (depth 8-51 m)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ed" w:sz="4" w:space="0" w:color="auto"/>
            </w:tcBorders>
            <w:vAlign w:val="center"/>
          </w:tcPr>
          <w:p w14:paraId="37487817" w14:textId="6482C3A0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ed" w:sz="4" w:space="0" w:color="auto"/>
            </w:tcBorders>
            <w:vAlign w:val="center"/>
          </w:tcPr>
          <w:p w14:paraId="7233CADE" w14:textId="4DF31504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375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ed" w:sz="4" w:space="0" w:color="auto"/>
            </w:tcBorders>
            <w:vAlign w:val="center"/>
          </w:tcPr>
          <w:p w14:paraId="47FA8F8C" w14:textId="3D9CF667" w:rsidR="008673AB" w:rsidRDefault="008673AB" w:rsidP="008673AB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single" w:sz="4" w:space="0" w:color="auto"/>
            </w:tcBorders>
            <w:vAlign w:val="center"/>
          </w:tcPr>
          <w:p w14:paraId="7261D316" w14:textId="41D108C1" w:rsidR="008673AB" w:rsidRPr="00DC544B" w:rsidRDefault="008673AB" w:rsidP="008673AB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 depths sampled</w:t>
            </w: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DEBDC0B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673AB" w14:paraId="1B822F84" w14:textId="77777777" w:rsidTr="00EF2CE8">
        <w:trPr>
          <w:trHeight w:val="60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37B9BE29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dashed" w:sz="4" w:space="0" w:color="auto"/>
              <w:left w:val="nil"/>
              <w:bottom w:val="dashed" w:sz="4" w:space="0" w:color="auto"/>
              <w:right w:val="dashed" w:sz="4" w:space="0" w:color="auto"/>
            </w:tcBorders>
          </w:tcPr>
          <w:p w14:paraId="6BC101A9" w14:textId="22421B17" w:rsidR="008673AB" w:rsidRPr="004D3A0F" w:rsidRDefault="008673AB" w:rsidP="008673AB">
            <w:pPr>
              <w:spacing w:after="0" w:line="240" w:lineRule="auto"/>
              <w:ind w:left="256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4D3A0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locline (Atlantic or Pacific) (depth 56-166 m)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ed" w:sz="4" w:space="0" w:color="auto"/>
            </w:tcBorders>
            <w:vAlign w:val="center"/>
          </w:tcPr>
          <w:p w14:paraId="66699745" w14:textId="0797AEB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ed" w:sz="4" w:space="0" w:color="auto"/>
            </w:tcBorders>
            <w:vAlign w:val="center"/>
          </w:tcPr>
          <w:p w14:paraId="7BDD1B0A" w14:textId="14EB2502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83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ed" w:sz="4" w:space="0" w:color="auto"/>
            </w:tcBorders>
            <w:vAlign w:val="center"/>
          </w:tcPr>
          <w:p w14:paraId="6C633AD4" w14:textId="49A59AF8" w:rsidR="008673AB" w:rsidRDefault="008673AB" w:rsidP="008673AB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single" w:sz="4" w:space="0" w:color="auto"/>
            </w:tcBorders>
            <w:vAlign w:val="center"/>
          </w:tcPr>
          <w:p w14:paraId="35D4BBF2" w14:textId="28E8ADDD" w:rsidR="008673AB" w:rsidRDefault="008673AB" w:rsidP="008673AB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 depths sampled</w:t>
            </w: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D3B002A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673AB" w14:paraId="452C52B3" w14:textId="77777777" w:rsidTr="00EF2CE8">
        <w:trPr>
          <w:trHeight w:val="60"/>
        </w:trPr>
        <w:tc>
          <w:tcPr>
            <w:tcW w:w="905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3152F70C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dashed" w:sz="4" w:space="0" w:color="auto"/>
              <w:left w:val="nil"/>
              <w:bottom w:val="dashed" w:sz="4" w:space="0" w:color="auto"/>
              <w:right w:val="dashed" w:sz="4" w:space="0" w:color="auto"/>
            </w:tcBorders>
          </w:tcPr>
          <w:p w14:paraId="56DC4FF7" w14:textId="00C238E9" w:rsidR="008673AB" w:rsidRPr="004D3A0F" w:rsidRDefault="008673AB" w:rsidP="008673AB">
            <w:pPr>
              <w:spacing w:after="0" w:line="240" w:lineRule="auto"/>
              <w:ind w:left="256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4D3A0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tlantic water (depth 251-850 m)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ed" w:sz="4" w:space="0" w:color="auto"/>
            </w:tcBorders>
            <w:vAlign w:val="center"/>
          </w:tcPr>
          <w:p w14:paraId="5CF490F1" w14:textId="611650EF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ed" w:sz="4" w:space="0" w:color="auto"/>
            </w:tcBorders>
            <w:vAlign w:val="center"/>
          </w:tcPr>
          <w:p w14:paraId="2D696211" w14:textId="15714BE6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95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ed" w:sz="4" w:space="0" w:color="auto"/>
            </w:tcBorders>
            <w:vAlign w:val="center"/>
          </w:tcPr>
          <w:p w14:paraId="3EE3EAF6" w14:textId="7136F5DB" w:rsidR="008673AB" w:rsidRDefault="008673AB" w:rsidP="008673AB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single" w:sz="4" w:space="0" w:color="auto"/>
            </w:tcBorders>
            <w:vAlign w:val="center"/>
          </w:tcPr>
          <w:p w14:paraId="48B9AF77" w14:textId="46B2CDA9" w:rsidR="008673AB" w:rsidRDefault="008673AB" w:rsidP="008673AB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 depths sampled</w:t>
            </w:r>
          </w:p>
        </w:tc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68D48BE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673AB" w14:paraId="66621429" w14:textId="77777777" w:rsidTr="00EF2CE8">
        <w:trPr>
          <w:trHeight w:val="60"/>
        </w:trPr>
        <w:tc>
          <w:tcPr>
            <w:tcW w:w="905" w:type="dxa"/>
            <w:vMerge/>
            <w:tcBorders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</w:tcPr>
          <w:p w14:paraId="2592E815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1" w:type="dxa"/>
            <w:tcBorders>
              <w:top w:val="dashed" w:sz="4" w:space="0" w:color="auto"/>
              <w:left w:val="nil"/>
              <w:bottom w:val="single" w:sz="8" w:space="0" w:color="auto"/>
              <w:right w:val="dashed" w:sz="4" w:space="0" w:color="auto"/>
            </w:tcBorders>
          </w:tcPr>
          <w:p w14:paraId="0FDE30C5" w14:textId="69E18182" w:rsidR="008673AB" w:rsidRPr="004D3A0F" w:rsidRDefault="008673AB" w:rsidP="008673AB">
            <w:pPr>
              <w:spacing w:after="0" w:line="240" w:lineRule="auto"/>
              <w:ind w:left="256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4D3A0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eep and bottom waters (depth 1001-4369 m)</w:t>
            </w:r>
          </w:p>
        </w:tc>
        <w:tc>
          <w:tcPr>
            <w:tcW w:w="709" w:type="dxa"/>
            <w:tcBorders>
              <w:top w:val="dashed" w:sz="4" w:space="0" w:color="auto"/>
              <w:left w:val="dashed" w:sz="4" w:space="0" w:color="auto"/>
              <w:bottom w:val="single" w:sz="8" w:space="0" w:color="auto"/>
              <w:right w:val="dashed" w:sz="4" w:space="0" w:color="auto"/>
            </w:tcBorders>
            <w:vAlign w:val="center"/>
          </w:tcPr>
          <w:p w14:paraId="5A019F73" w14:textId="302BD258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dashed" w:sz="4" w:space="0" w:color="auto"/>
              <w:left w:val="dashed" w:sz="4" w:space="0" w:color="auto"/>
              <w:bottom w:val="single" w:sz="8" w:space="0" w:color="auto"/>
              <w:right w:val="dashed" w:sz="4" w:space="0" w:color="auto"/>
            </w:tcBorders>
            <w:vAlign w:val="center"/>
          </w:tcPr>
          <w:p w14:paraId="0B4EED3A" w14:textId="59E73BB0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104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  <w:tcBorders>
              <w:top w:val="dashed" w:sz="4" w:space="0" w:color="auto"/>
              <w:left w:val="dashed" w:sz="4" w:space="0" w:color="auto"/>
              <w:bottom w:val="single" w:sz="8" w:space="0" w:color="auto"/>
              <w:right w:val="dashed" w:sz="4" w:space="0" w:color="auto"/>
            </w:tcBorders>
            <w:vAlign w:val="center"/>
          </w:tcPr>
          <w:p w14:paraId="6DEF7381" w14:textId="77777777" w:rsidR="008673AB" w:rsidRDefault="008673AB" w:rsidP="008673AB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dashed" w:sz="4" w:space="0" w:color="auto"/>
              <w:left w:val="dashed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162F06DD" w14:textId="181C376C" w:rsidR="008673AB" w:rsidRDefault="008673AB" w:rsidP="008673AB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 depths sampled</w:t>
            </w:r>
          </w:p>
        </w:tc>
        <w:tc>
          <w:tcPr>
            <w:tcW w:w="0" w:type="auto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14:paraId="25270E73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673AB" w14:paraId="1CA2BC79" w14:textId="77777777" w:rsidTr="00EF2CE8">
        <w:trPr>
          <w:trHeight w:val="445"/>
        </w:trPr>
        <w:tc>
          <w:tcPr>
            <w:tcW w:w="905" w:type="dxa"/>
            <w:vMerge w:val="restart"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1976764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Vertical tow</w:t>
            </w:r>
          </w:p>
        </w:tc>
        <w:tc>
          <w:tcPr>
            <w:tcW w:w="1671" w:type="dxa"/>
            <w:vMerge w:val="restart"/>
            <w:tcBorders>
              <w:top w:val="thinThickSmallGap" w:sz="2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7866169B" w14:textId="77777777" w:rsidR="008673AB" w:rsidRDefault="008673AB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reenland Sea </w:t>
            </w:r>
          </w:p>
        </w:tc>
        <w:tc>
          <w:tcPr>
            <w:tcW w:w="709" w:type="dxa"/>
            <w:tcBorders>
              <w:top w:val="thinThickSmallGap" w:sz="2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F7E29BF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1417" w:type="dxa"/>
            <w:tcBorders>
              <w:top w:val="thinThickSmallGap" w:sz="2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61484E4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5 – 2.64 (0.99±0.62)</w:t>
            </w:r>
          </w:p>
        </w:tc>
        <w:tc>
          <w:tcPr>
            <w:tcW w:w="1316" w:type="dxa"/>
            <w:tcBorders>
              <w:top w:val="thinThickSmallGap" w:sz="2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C3AE615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729" w:type="dxa"/>
            <w:vMerge w:val="restart"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7A99A9DD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P-2; opening 0.25 m2 mesh 500µm, 50m to surface</w:t>
            </w:r>
          </w:p>
        </w:tc>
        <w:tc>
          <w:tcPr>
            <w:tcW w:w="1925" w:type="dxa"/>
            <w:vMerge w:val="restart"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74167566" w14:textId="2BBC61DB" w:rsidR="008673AB" w:rsidRDefault="008673AB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" w:tooltip="Amelineau, 2016 #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melineau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8673AB" w14:paraId="6C3D51A0" w14:textId="77777777" w:rsidTr="00EF2CE8">
        <w:trPr>
          <w:trHeight w:val="253"/>
        </w:trPr>
        <w:tc>
          <w:tcPr>
            <w:tcW w:w="905" w:type="dxa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A252F85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F9CD8AE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F318378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417" w:type="dxa"/>
            <w:tcBorders>
              <w:top w:val="nil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98D80F6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1 – 4.52 n/m3 (2.38±1.11)</w:t>
            </w:r>
          </w:p>
        </w:tc>
        <w:tc>
          <w:tcPr>
            <w:tcW w:w="1316" w:type="dxa"/>
            <w:tcBorders>
              <w:top w:val="nil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4994CA3" w14:textId="77777777" w:rsidR="008673AB" w:rsidRDefault="008673AB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81DD8F1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C185338" w14:textId="77777777" w:rsidR="008673AB" w:rsidRDefault="008673AB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637F75AC" w14:textId="77777777" w:rsidR="00102222" w:rsidRDefault="00102222" w:rsidP="00102222">
      <w:pPr>
        <w:jc w:val="center"/>
        <w:rPr>
          <w:rFonts w:ascii="Times New Roman" w:hAnsi="Times New Roman"/>
          <w:b/>
          <w:szCs w:val="20"/>
        </w:rPr>
      </w:pPr>
    </w:p>
    <w:p w14:paraId="2BD243F1" w14:textId="77777777" w:rsidR="00102222" w:rsidRDefault="00102222" w:rsidP="00102222">
      <w:pPr>
        <w:jc w:val="center"/>
        <w:rPr>
          <w:rFonts w:ascii="Times New Roman" w:hAnsi="Times New Roman"/>
          <w:b/>
          <w:szCs w:val="20"/>
        </w:rPr>
      </w:pPr>
    </w:p>
    <w:p w14:paraId="3C854313" w14:textId="77777777" w:rsidR="00102222" w:rsidRDefault="00102222" w:rsidP="00102222">
      <w:pPr>
        <w:jc w:val="center"/>
        <w:rPr>
          <w:rFonts w:ascii="Times New Roman" w:hAnsi="Times New Roman"/>
          <w:b/>
          <w:szCs w:val="20"/>
        </w:rPr>
      </w:pPr>
    </w:p>
    <w:p w14:paraId="5F6B1787" w14:textId="77777777" w:rsidR="00102222" w:rsidRDefault="00102222" w:rsidP="00102222">
      <w:pPr>
        <w:jc w:val="center"/>
        <w:rPr>
          <w:rFonts w:ascii="Times New Roman" w:hAnsi="Times New Roman"/>
          <w:b/>
          <w:szCs w:val="20"/>
        </w:rPr>
      </w:pPr>
    </w:p>
    <w:p w14:paraId="657AFA7D" w14:textId="39E87FFA" w:rsidR="008C4B39" w:rsidRDefault="008C4B39" w:rsidP="00102222">
      <w:pPr>
        <w:jc w:val="center"/>
        <w:rPr>
          <w:rFonts w:ascii="Times New Roman" w:hAnsi="Times New Roman"/>
          <w:b/>
          <w:szCs w:val="20"/>
        </w:rPr>
      </w:pPr>
    </w:p>
    <w:p w14:paraId="2782693F" w14:textId="77777777" w:rsidR="008C4B39" w:rsidRDefault="008C4B39" w:rsidP="00102222">
      <w:pPr>
        <w:jc w:val="center"/>
        <w:rPr>
          <w:rFonts w:ascii="Times New Roman" w:hAnsi="Times New Roman"/>
          <w:b/>
          <w:szCs w:val="20"/>
        </w:rPr>
      </w:pPr>
    </w:p>
    <w:p w14:paraId="046E94F1" w14:textId="77777777" w:rsidR="00102222" w:rsidRDefault="00102222" w:rsidP="00102222">
      <w:pPr>
        <w:jc w:val="center"/>
        <w:rPr>
          <w:rFonts w:ascii="Times New Roman" w:hAnsi="Times New Roman"/>
          <w:b/>
          <w:szCs w:val="20"/>
        </w:rPr>
      </w:pPr>
    </w:p>
    <w:p w14:paraId="2154819F" w14:textId="77777777" w:rsidR="00102222" w:rsidRDefault="00102222" w:rsidP="00102222">
      <w:pPr>
        <w:jc w:val="center"/>
        <w:rPr>
          <w:rFonts w:ascii="Times New Roman" w:hAnsi="Times New Roman"/>
          <w:b/>
          <w:szCs w:val="20"/>
        </w:rPr>
      </w:pPr>
    </w:p>
    <w:p w14:paraId="41FD80B6" w14:textId="77777777" w:rsidR="00102222" w:rsidRDefault="00102222" w:rsidP="00102222">
      <w:pPr>
        <w:jc w:val="center"/>
        <w:rPr>
          <w:rFonts w:ascii="Times New Roman" w:hAnsi="Times New Roman"/>
          <w:b/>
          <w:szCs w:val="20"/>
        </w:rPr>
      </w:pPr>
    </w:p>
    <w:p w14:paraId="0E9C8706" w14:textId="6EA27E76" w:rsidR="00102222" w:rsidRDefault="00102222" w:rsidP="0016452D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lastRenderedPageBreak/>
        <w:t xml:space="preserve">Table </w:t>
      </w:r>
      <w:r w:rsidR="00DF5BF4">
        <w:rPr>
          <w:rFonts w:ascii="Times New Roman" w:hAnsi="Times New Roman"/>
          <w:b/>
        </w:rPr>
        <w:t>2.</w:t>
      </w:r>
      <w:r w:rsidR="003C0757">
        <w:rPr>
          <w:rFonts w:ascii="Times New Roman" w:hAnsi="Times New Roman"/>
          <w:b/>
        </w:rPr>
        <w:t>3</w:t>
      </w:r>
      <w:r>
        <w:rPr>
          <w:rFonts w:ascii="Times New Roman" w:hAnsi="Times New Roman"/>
          <w:b/>
        </w:rPr>
        <w:t>. Abundance of litter observed on seafloor</w:t>
      </w:r>
    </w:p>
    <w:tbl>
      <w:tblPr>
        <w:tblW w:w="10345" w:type="dxa"/>
        <w:tblLook w:val="04A0" w:firstRow="1" w:lastRow="0" w:firstColumn="1" w:lastColumn="0" w:noHBand="0" w:noVBand="1"/>
      </w:tblPr>
      <w:tblGrid>
        <w:gridCol w:w="1216"/>
        <w:gridCol w:w="1572"/>
        <w:gridCol w:w="683"/>
        <w:gridCol w:w="1059"/>
        <w:gridCol w:w="709"/>
        <w:gridCol w:w="1183"/>
        <w:gridCol w:w="1372"/>
        <w:gridCol w:w="1275"/>
        <w:gridCol w:w="1276"/>
      </w:tblGrid>
      <w:tr w:rsidR="00102222" w14:paraId="4DC98A54" w14:textId="77777777" w:rsidTr="00DF5BF4">
        <w:trPr>
          <w:cantSplit/>
          <w:trHeight w:val="1134"/>
          <w:tblHeader/>
        </w:trPr>
        <w:tc>
          <w:tcPr>
            <w:tcW w:w="1216" w:type="dxa"/>
            <w:tcBorders>
              <w:top w:val="single" w:sz="24" w:space="0" w:color="auto"/>
              <w:left w:val="single" w:sz="2" w:space="0" w:color="auto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25F4A123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Sea</w:t>
            </w:r>
          </w:p>
        </w:tc>
        <w:tc>
          <w:tcPr>
            <w:tcW w:w="1572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34D678C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683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22E46BE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Year</w:t>
            </w:r>
          </w:p>
        </w:tc>
        <w:tc>
          <w:tcPr>
            <w:tcW w:w="1059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300CF95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ensity (n/km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709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7CC6C982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Mean depth (m)</w:t>
            </w:r>
          </w:p>
        </w:tc>
        <w:tc>
          <w:tcPr>
            <w:tcW w:w="1183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712D7BEE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Method (area sampled (km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))</w:t>
            </w:r>
          </w:p>
        </w:tc>
        <w:tc>
          <w:tcPr>
            <w:tcW w:w="1372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78F8557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Composition</w:t>
            </w:r>
          </w:p>
        </w:tc>
        <w:tc>
          <w:tcPr>
            <w:tcW w:w="1275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69F3A7B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Main Sources</w:t>
            </w:r>
          </w:p>
        </w:tc>
        <w:tc>
          <w:tcPr>
            <w:tcW w:w="1276" w:type="dxa"/>
            <w:tcBorders>
              <w:top w:val="single" w:sz="24" w:space="0" w:color="auto"/>
              <w:left w:val="nil"/>
              <w:bottom w:val="single" w:sz="24" w:space="0" w:color="auto"/>
              <w:right w:val="single" w:sz="2" w:space="0" w:color="auto"/>
            </w:tcBorders>
            <w:vAlign w:val="center"/>
            <w:hideMark/>
          </w:tcPr>
          <w:p w14:paraId="43772B6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</w:t>
            </w:r>
          </w:p>
        </w:tc>
      </w:tr>
      <w:tr w:rsidR="00102222" w14:paraId="448A3C44" w14:textId="77777777" w:rsidTr="00102222">
        <w:trPr>
          <w:cantSplit/>
          <w:trHeight w:val="1134"/>
        </w:trPr>
        <w:tc>
          <w:tcPr>
            <w:tcW w:w="1216" w:type="dxa"/>
            <w:vMerge w:val="restart"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7CC85E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1572" w:type="dxa"/>
            <w:vMerge w:val="restart"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C3A5434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USGARTEN N3 and HG IV</w:t>
            </w:r>
          </w:p>
        </w:tc>
        <w:tc>
          <w:tcPr>
            <w:tcW w:w="683" w:type="dxa"/>
            <w:tcBorders>
              <w:top w:val="single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BCFB7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 (only HG IV)</w:t>
            </w:r>
          </w:p>
        </w:tc>
        <w:tc>
          <w:tcPr>
            <w:tcW w:w="1059" w:type="dxa"/>
            <w:tcBorders>
              <w:top w:val="single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082DB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23 ± 1354</w:t>
            </w:r>
          </w:p>
        </w:tc>
        <w:tc>
          <w:tcPr>
            <w:tcW w:w="709" w:type="dxa"/>
            <w:vMerge w:val="restart"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1CEC0B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00</w:t>
            </w:r>
          </w:p>
        </w:tc>
        <w:tc>
          <w:tcPr>
            <w:tcW w:w="1183" w:type="dxa"/>
            <w:tcBorders>
              <w:top w:val="single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C4E4C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1.926)</w:t>
            </w:r>
          </w:p>
        </w:tc>
        <w:tc>
          <w:tcPr>
            <w:tcW w:w="1372" w:type="dxa"/>
            <w:vMerge w:val="restart"/>
            <w:tcBorders>
              <w:top w:val="single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389A97F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9% of total plastic; 66.6% of total medium size</w:t>
            </w:r>
          </w:p>
        </w:tc>
        <w:tc>
          <w:tcPr>
            <w:tcW w:w="1275" w:type="dxa"/>
            <w:tcBorders>
              <w:top w:val="single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3822A2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276" w:type="dxa"/>
            <w:vMerge w:val="restart"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B959537" w14:textId="6B797A9C" w:rsidR="00102222" w:rsidRDefault="00D41BE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CZXJnbWFubjwvQXV0aG9yPjxZZWFyPjIwMTI8L1llYXI+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CZXJnbWFubjwvQXV0aG9yPjxZZWFyPjIwMTI8L1llYXI+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" w:tooltip="Bergmann, 2012 #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and Klages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85" w:tooltip="Tekman, 2017 #1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Tekma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102222" w14:paraId="69186FBF" w14:textId="77777777" w:rsidTr="00102222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636DC04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1A33ABB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10D10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2FE31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60 ± 337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628D8BB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0F47D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5.032)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D42D425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7D18AA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CBFE746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533405B5" w14:textId="77777777" w:rsidTr="00102222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983F463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643596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60CA6DC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50E3756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3 ± 376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11C4DD5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5E2B48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6.316)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5356CB4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97E30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6ED2869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575ED3F1" w14:textId="77777777" w:rsidTr="00102222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DCBC820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DC91F2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7BD2FD4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FE099E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61 ± 2130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67C199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1EF83F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2.622)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CA64BBC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2B43D32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rrelation with increase of shipping (including tourism) in Svalbard 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79C6F1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662454F5" w14:textId="77777777" w:rsidTr="00102222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BF5B7CA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C98A82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77F66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34882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91 ± 1141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A587652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EBFF125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6.298)</w:t>
            </w:r>
          </w:p>
        </w:tc>
        <w:tc>
          <w:tcPr>
            <w:tcW w:w="1372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92EB9D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7% of total were plastic; 57% of total had small siz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365B15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F511F22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4CF9D603" w14:textId="77777777" w:rsidTr="00102222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ADC33B7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CB8BED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7ECD6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 (only N3)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9B775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731 ± 1642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C3ED712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1CD8E6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2.020)</w:t>
            </w:r>
          </w:p>
        </w:tc>
        <w:tc>
          <w:tcPr>
            <w:tcW w:w="13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DDD0F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9A6D771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rift sea ice as a transport vehicle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0A3F4FA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682EDEB3" w14:textId="77777777" w:rsidTr="00102222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7941DF6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784E3D4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C91E7F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47CF5D4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566 ± 1422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8EF8CAC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8F4875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3.948)</w:t>
            </w:r>
          </w:p>
        </w:tc>
        <w:tc>
          <w:tcPr>
            <w:tcW w:w="1372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7F8DAD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thinThickSmallGap" w:sz="24" w:space="0" w:color="auto"/>
              <w:right w:val="nil"/>
            </w:tcBorders>
            <w:noWrap/>
            <w:vAlign w:val="center"/>
            <w:hideMark/>
          </w:tcPr>
          <w:p w14:paraId="60EF3EF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54F8F07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198D510B" w14:textId="77777777" w:rsidTr="00102222">
        <w:trPr>
          <w:cantSplit/>
          <w:trHeight w:val="1134"/>
        </w:trPr>
        <w:tc>
          <w:tcPr>
            <w:tcW w:w="1216" w:type="dxa"/>
            <w:vMerge w:val="restart"/>
            <w:tcBorders>
              <w:top w:val="thinThickSmallGap" w:sz="24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9226D1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572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8BFF30E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ast (119 locations)</w:t>
            </w:r>
          </w:p>
        </w:tc>
        <w:tc>
          <w:tcPr>
            <w:tcW w:w="683" w:type="dxa"/>
            <w:vMerge w:val="restart"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6DC48E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-2017</w:t>
            </w:r>
          </w:p>
        </w:tc>
        <w:tc>
          <w:tcPr>
            <w:tcW w:w="1059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E5F0E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6</w:t>
            </w:r>
          </w:p>
        </w:tc>
        <w:tc>
          <w:tcPr>
            <w:tcW w:w="709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57BB1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&lt;100-500</w:t>
            </w:r>
          </w:p>
        </w:tc>
        <w:tc>
          <w:tcPr>
            <w:tcW w:w="1183" w:type="dxa"/>
            <w:tcBorders>
              <w:top w:val="thinThickSmallGap" w:sz="2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3B12DD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deo (249.9)</w:t>
            </w:r>
          </w:p>
        </w:tc>
        <w:tc>
          <w:tcPr>
            <w:tcW w:w="1372" w:type="dxa"/>
            <w:vMerge w:val="restart"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F3915EF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ishing gear is prevalent, followed by unspecified and plastic litters </w:t>
            </w:r>
          </w:p>
        </w:tc>
        <w:tc>
          <w:tcPr>
            <w:tcW w:w="1275" w:type="dxa"/>
            <w:vMerge w:val="restart"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C0B3077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</w:t>
            </w:r>
          </w:p>
        </w:tc>
        <w:tc>
          <w:tcPr>
            <w:tcW w:w="1276" w:type="dxa"/>
            <w:vMerge w:val="restart"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44F195F" w14:textId="0F8FB31B" w:rsidR="00102222" w:rsidRDefault="00D41BEE" w:rsidP="00D41BE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uhl-Mortensen&lt;/Author&gt;&lt;Year&gt;2017&lt;/Year&gt;&lt;RecNum&gt;371&lt;/RecNum&gt;&lt;DisplayText&gt;(Buhl-Mortensen and Buhl-Mortensen, 2017)&lt;/DisplayText&gt;&lt;record&gt;&lt;rec-number&gt;371&lt;/rec-number&gt;&lt;foreign-keys&gt;&lt;key app="EN" db-id="rfftxfrp5xxvp1eedz6vpfs7t95sssfzz5pf" timestamp="1519212497"&gt;371&lt;/key&gt;&lt;/foreign-keys&gt;&lt;ref-type name="Journal Article"&gt;17&lt;/ref-type&gt;&lt;contributors&gt;&lt;authors&gt;&lt;author&gt;Buhl-Mortensen, L.&lt;/author&gt;&lt;author&gt;Buhl-Mortensen, P.&lt;/author&gt;&lt;/authors&gt;&lt;/contributors&gt;&lt;auth-address&gt;Institute of Marine Research (IMR), Nordnesgaten 50, 1005 Bergen, Norway. Electronic address: lenebu@imr.no.&amp;#xD;Institute of Marine Research (IMR), Nordnesgaten 50, 1005 Bergen, Norway.&lt;/auth-address&gt;&lt;titles&gt;&lt;title&gt;Marine litter in the Nordic Seas: Distribution composition and abundance&lt;/title&gt;&lt;secondary-title&gt;Mar Pollut Bull&lt;/secondary-title&gt;&lt;/titles&gt;&lt;periodical&gt;&lt;full-title&gt;Mar Pollut Bull&lt;/full-title&gt;&lt;/periodical&gt;&lt;pages&gt;260-270&lt;/pages&gt;&lt;volume&gt;125&lt;/volume&gt;&lt;number&gt;1-2&lt;/number&gt;&lt;edition&gt;2017/08/29&lt;/edition&gt;&lt;dates&gt;&lt;year&gt;2017&lt;/year&gt;&lt;pub-dates&gt;&lt;date&gt;Dec 15&lt;/date&gt;&lt;/pub-dates&gt;&lt;/dates&gt;&lt;isbn&gt;1879-3363 (Electronic)&amp;#xD;0025-326X (Linking)&lt;/isbn&gt;&lt;accession-num&gt;28844455&lt;/accession-num&gt;&lt;urls&gt;&lt;related-urls&gt;&lt;url&gt;https://www.ncbi.nlm.nih.gov/pubmed/28844455&lt;/url&gt;&lt;/related-urls&gt;&lt;/urls&gt;&lt;custom3&gt;Distribution&lt;/custom3&gt;&lt;custom7&gt;Norway&lt;/custom7&gt;&lt;electronic-resource-num&gt;https://doi.org/10.1016/j.marpolbul.2017.08.04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6" w:tooltip="Buhl-Mortensen, 2017 #37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uhl-Mortensen and Buhl-Mortensen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102222" w14:paraId="3C2E181B" w14:textId="77777777" w:rsidTr="00102222">
        <w:trPr>
          <w:cantSplit/>
          <w:trHeight w:val="1134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D6ACC77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bottom"/>
            <w:hideMark/>
          </w:tcPr>
          <w:p w14:paraId="6532D748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ffshore (1013 locations)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A79CE21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DE5B42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03E540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&lt;100-2700</w:t>
            </w:r>
          </w:p>
        </w:tc>
        <w:tc>
          <w:tcPr>
            <w:tcW w:w="1183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229778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deo (2,127.3)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BDBC66C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957D630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C0955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0975FDFB" w14:textId="77777777" w:rsidTr="00102222">
        <w:trPr>
          <w:cantSplit/>
          <w:trHeight w:val="1134"/>
        </w:trPr>
        <w:tc>
          <w:tcPr>
            <w:tcW w:w="121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F5F8D2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</w:t>
            </w:r>
          </w:p>
        </w:tc>
        <w:tc>
          <w:tcPr>
            <w:tcW w:w="1572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  <w:hideMark/>
          </w:tcPr>
          <w:p w14:paraId="1FB6FB6B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ast (16 locations)</w:t>
            </w:r>
          </w:p>
        </w:tc>
        <w:tc>
          <w:tcPr>
            <w:tcW w:w="683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9D80113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9-201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EAE217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947FF0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&lt;100-500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A10373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deo (33.6)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B231A50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CB54707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172BAD2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04542292" w14:textId="77777777" w:rsidTr="00102222">
        <w:trPr>
          <w:cantSplit/>
          <w:trHeight w:val="1134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E9D4B0C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bottom"/>
            <w:hideMark/>
          </w:tcPr>
          <w:p w14:paraId="4354BC10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ffshore (630 locations)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4BF8E33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3BF12F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1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4468E4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&lt;100-2700</w:t>
            </w:r>
          </w:p>
        </w:tc>
        <w:tc>
          <w:tcPr>
            <w:tcW w:w="1183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1CD14C2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deo (1,325.1)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3A21D96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D55C56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E83E0CE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7EBF859A" w14:textId="77777777" w:rsidTr="00102222">
        <w:trPr>
          <w:cantSplit/>
          <w:trHeight w:val="1215"/>
        </w:trPr>
        <w:tc>
          <w:tcPr>
            <w:tcW w:w="1216" w:type="dxa"/>
            <w:vMerge w:val="restart"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nil"/>
            </w:tcBorders>
            <w:vAlign w:val="center"/>
            <w:hideMark/>
          </w:tcPr>
          <w:p w14:paraId="2ABEE573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ering Sea </w:t>
            </w:r>
          </w:p>
        </w:tc>
        <w:tc>
          <w:tcPr>
            <w:tcW w:w="1572" w:type="dxa"/>
            <w:vMerge w:val="restart"/>
            <w:tcBorders>
              <w:top w:val="thinThickSmallGap" w:sz="24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8753F45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 Eastern Bering Sea</w:t>
            </w:r>
          </w:p>
        </w:tc>
        <w:tc>
          <w:tcPr>
            <w:tcW w:w="6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0939B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5</w:t>
            </w:r>
          </w:p>
        </w:tc>
        <w:tc>
          <w:tcPr>
            <w:tcW w:w="1059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F91BA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5% of total hauls contained debris</w:t>
            </w:r>
          </w:p>
        </w:tc>
        <w:tc>
          <w:tcPr>
            <w:tcW w:w="709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A658D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0AA158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12.2m x ~3.25km)</w:t>
            </w:r>
          </w:p>
        </w:tc>
        <w:tc>
          <w:tcPr>
            <w:tcW w:w="1372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08C072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7.5% of total trawls had plastic </w:t>
            </w:r>
          </w:p>
        </w:tc>
        <w:tc>
          <w:tcPr>
            <w:tcW w:w="1275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nil"/>
            </w:tcBorders>
            <w:vAlign w:val="center"/>
            <w:hideMark/>
          </w:tcPr>
          <w:p w14:paraId="32CBBE8A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</w:t>
            </w:r>
          </w:p>
        </w:tc>
        <w:tc>
          <w:tcPr>
            <w:tcW w:w="1276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4D5987E7" w14:textId="07D91618" w:rsidR="00102222" w:rsidRDefault="00D41BEE" w:rsidP="00D41BE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eder&lt;/Author&gt;&lt;Year&gt;1978&lt;/Year&gt;&lt;RecNum&gt;112&lt;/RecNum&gt;&lt;DisplayText&gt;(Feder et al., 1978)&lt;/DisplayText&gt;&lt;record&gt;&lt;rec-number&gt;112&lt;/rec-number&gt;&lt;foreign-keys&gt;&lt;key app="EN" db-id="rfftxfrp5xxvp1eedz6vpfs7t95sssfzz5pf" timestamp="1517485787"&gt;112&lt;/key&gt;&lt;/foreign-keys&gt;&lt;ref-type name="Journal Article"&gt;17&lt;/ref-type&gt;&lt;contributors&gt;&lt;authors&gt;&lt;author&gt;Feder, H. M.&lt;/author&gt;&lt;author&gt;Jewett, S. C.&lt;/author&gt;&lt;author&gt;Hilsinger, J. R.&lt;/author&gt;&lt;/authors&gt;&lt;/contributors&gt;&lt;titles&gt;&lt;title&gt;Man-made debris on the Bering Sea floor&lt;/title&gt;&lt;secondary-title&gt;Marine Pollution Bulletin&lt;/secondary-title&gt;&lt;/titles&gt;&lt;periodical&gt;&lt;full-title&gt;Marine Pollution Bulletin&lt;/full-title&gt;&lt;/periodical&gt;&lt;pages&gt;52-53&lt;/pages&gt;&lt;volume&gt;9&lt;/volume&gt;&lt;number&gt;2&lt;/number&gt;&lt;dates&gt;&lt;year&gt;1978&lt;/year&gt;&lt;/dates&gt;&lt;isbn&gt;0025-326X&lt;/isbn&gt;&lt;urls&gt;&lt;/urls&gt;&lt;custom3&gt;Distribution&lt;/custom3&gt;&lt;custom7&gt;Alaska&lt;/custom7&gt;&lt;electronic-resource-num&gt;https://doi.org/10.1016/0025-326X(78)90534-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5" w:tooltip="Feder, 1978 #11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eder et al., 197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102222" w14:paraId="3B49A8D2" w14:textId="77777777" w:rsidTr="00102222">
        <w:trPr>
          <w:cantSplit/>
          <w:trHeight w:val="133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nil"/>
            </w:tcBorders>
            <w:vAlign w:val="center"/>
            <w:hideMark/>
          </w:tcPr>
          <w:p w14:paraId="1475593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4ED2909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94C411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6</w:t>
            </w:r>
          </w:p>
        </w:tc>
        <w:tc>
          <w:tcPr>
            <w:tcW w:w="1059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D6A154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% of total hauls contained debris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9BE28C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F2FC6D7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6EC10CD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6% of total trawls had plastic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nil"/>
            </w:tcBorders>
            <w:vAlign w:val="center"/>
            <w:hideMark/>
          </w:tcPr>
          <w:p w14:paraId="594D7B7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0C873D5C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00550EC9" w14:textId="77777777" w:rsidTr="00102222">
        <w:trPr>
          <w:cantSplit/>
          <w:trHeight w:val="121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nil"/>
            </w:tcBorders>
            <w:vAlign w:val="center"/>
            <w:hideMark/>
          </w:tcPr>
          <w:p w14:paraId="13DE5530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double" w:sz="6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376BE32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Bering Sea</w:t>
            </w:r>
          </w:p>
        </w:tc>
        <w:tc>
          <w:tcPr>
            <w:tcW w:w="683" w:type="dxa"/>
            <w:vMerge w:val="restart"/>
            <w:tcBorders>
              <w:top w:val="double" w:sz="6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D6B610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1059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7518D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52</w:t>
            </w:r>
          </w:p>
        </w:tc>
        <w:tc>
          <w:tcPr>
            <w:tcW w:w="709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47A44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7661C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6.6)</w:t>
            </w:r>
          </w:p>
        </w:tc>
        <w:tc>
          <w:tcPr>
            <w:tcW w:w="1372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92FB25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% plastic; 27% metal</w:t>
            </w:r>
          </w:p>
        </w:tc>
        <w:tc>
          <w:tcPr>
            <w:tcW w:w="1275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6B99615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% Galley wastes, 24% fisheries, 23% engineering and processing</w:t>
            </w:r>
          </w:p>
        </w:tc>
        <w:tc>
          <w:tcPr>
            <w:tcW w:w="1276" w:type="dxa"/>
            <w:vMerge w:val="restart"/>
            <w:tcBorders>
              <w:top w:val="double" w:sz="6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8BF5CBA" w14:textId="43FB0E42" w:rsidR="00102222" w:rsidRDefault="00D41BEE" w:rsidP="00D41BE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June&lt;/Author&gt;&lt;Year&gt;1990&lt;/Year&gt;&lt;RecNum&gt;113&lt;/RecNum&gt;&lt;DisplayText&gt;(June, 1990)&lt;/DisplayText&gt;&lt;record&gt;&lt;rec-number&gt;113&lt;/rec-number&gt;&lt;foreign-keys&gt;&lt;key app="EN" db-id="rfftxfrp5xxvp1eedz6vpfs7t95sssfzz5pf" timestamp="1517485787"&gt;113&lt;/key&gt;&lt;/foreign-keys&gt;&lt;ref-type name="Conference Paper"&gt;47&lt;/ref-type&gt;&lt;contributors&gt;&lt;authors&gt;&lt;author&gt;June, J. A.&lt;/author&gt;&lt;/authors&gt;&lt;/contributors&gt;&lt;titles&gt;&lt;title&gt;Type, source, and abundance of trawl-caught marine debris off Oregon, in the eastern Bering Sea, and in Norton Sound in 1988&lt;/title&gt;&lt;secondary-title&gt;The Second International Conference on Marine Debris&lt;/secondary-title&gt;&lt;/titles&gt;&lt;pages&gt;279-301&lt;/pages&gt;&lt;dates&gt;&lt;year&gt;1990&lt;/year&gt;&lt;/dates&gt;&lt;pub-location&gt;Honolulu&lt;/pub-location&gt;&lt;urls&gt;&lt;related-urls&gt;&lt;url&gt;https://swfsc.noaa.gov/publications/TM/SWFSC/NOAA-TM-NMFS-SWFSC-154_P279.PDF&lt;/url&gt;&lt;/related-urls&gt;&lt;/urls&gt;&lt;custom1&gt;Sources&lt;/custom1&gt;&lt;custom3&gt;Distribution&lt;/custom3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9" w:tooltip="June, 1990 #11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Jun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102222" w14:paraId="2498FF49" w14:textId="77777777" w:rsidTr="00102222">
        <w:trPr>
          <w:cantSplit/>
          <w:trHeight w:val="121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nil"/>
            </w:tcBorders>
            <w:vAlign w:val="center"/>
            <w:hideMark/>
          </w:tcPr>
          <w:p w14:paraId="5A24E5DF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single" w:sz="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bottom"/>
            <w:hideMark/>
          </w:tcPr>
          <w:p w14:paraId="54938656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rton Sound 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A956FC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1EEEE2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4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633307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4D777C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4.2)</w:t>
            </w:r>
          </w:p>
        </w:tc>
        <w:tc>
          <w:tcPr>
            <w:tcW w:w="1372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91B2E17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9% metal, 12% plastic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thinThickSmallGap" w:sz="24" w:space="0" w:color="auto"/>
              <w:right w:val="nil"/>
            </w:tcBorders>
            <w:vAlign w:val="center"/>
            <w:hideMark/>
          </w:tcPr>
          <w:p w14:paraId="42C3FA8D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8% engineering and processing, 36% galley waste, 26% personal use items 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36FD706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5622F256" w14:textId="77777777" w:rsidTr="00102222">
        <w:trPr>
          <w:cantSplit/>
          <w:trHeight w:val="1134"/>
        </w:trPr>
        <w:tc>
          <w:tcPr>
            <w:tcW w:w="1216" w:type="dxa"/>
            <w:vMerge w:val="restart"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8661F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1572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bottom"/>
            <w:hideMark/>
          </w:tcPr>
          <w:p w14:paraId="6A6947C0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odiak Island Inlets</w:t>
            </w:r>
          </w:p>
        </w:tc>
        <w:tc>
          <w:tcPr>
            <w:tcW w:w="6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F276B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1059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C19F93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8.475</w:t>
            </w:r>
          </w:p>
        </w:tc>
        <w:tc>
          <w:tcPr>
            <w:tcW w:w="709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13BAB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EF096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36)</w:t>
            </w:r>
          </w:p>
        </w:tc>
        <w:tc>
          <w:tcPr>
            <w:tcW w:w="1372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485EC1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26.3 n/km2; metal 23.7 n/km2</w:t>
            </w:r>
          </w:p>
        </w:tc>
        <w:tc>
          <w:tcPr>
            <w:tcW w:w="1275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67DDA5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 25 n/km2;</w:t>
            </w:r>
          </w:p>
        </w:tc>
        <w:tc>
          <w:tcPr>
            <w:tcW w:w="1276" w:type="dxa"/>
            <w:vMerge w:val="restart"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CAEBA03" w14:textId="3A8C29F4" w:rsidR="00102222" w:rsidRDefault="00D41BEE" w:rsidP="00D41BE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Hess&lt;/Author&gt;&lt;Year&gt;1999&lt;/Year&gt;&lt;RecNum&gt;178&lt;/RecNum&gt;&lt;DisplayText&gt;(Hess et al., 1999)&lt;/DisplayText&gt;&lt;record&gt;&lt;rec-number&gt;178&lt;/rec-number&gt;&lt;foreign-keys&gt;&lt;key app="EN" db-id="rfftxfrp5xxvp1eedz6vpfs7t95sssfzz5pf" timestamp="1518126278"&gt;178&lt;/key&gt;&lt;/foreign-keys&gt;&lt;ref-type name="Journal Article"&gt;17&lt;/ref-type&gt;&lt;contributors&gt;&lt;authors&gt;&lt;author&gt;Hess, N. A.&lt;/author&gt;&lt;author&gt;Ribic, C. A.&lt;/author&gt;&lt;author&gt;Vining, I.&lt;/author&gt;&lt;/authors&gt;&lt;/contributors&gt;&lt;titles&gt;&lt;title&gt;Benthic Marine Debris, with an Emphasis on Fishery-Related Items, Surrounding Kodiak Island, Alaska, 1994–1996&lt;/title&gt;&lt;secondary-title&gt;Marine Pollution Bulletin&lt;/secondary-title&gt;&lt;/titles&gt;&lt;periodical&gt;&lt;full-title&gt;Marine Pollution Bulletin&lt;/full-title&gt;&lt;/periodical&gt;&lt;pages&gt;885-890&lt;/pages&gt;&lt;volume&gt;38&lt;/volume&gt;&lt;number&gt;10&lt;/number&gt;&lt;section&gt;885&lt;/section&gt;&lt;dates&gt;&lt;year&gt;1999&lt;/year&gt;&lt;/dates&gt;&lt;isbn&gt;0025326X&lt;/isbn&gt;&lt;urls&gt;&lt;/urls&gt;&lt;custom3&gt;Distribution&lt;/custom3&gt;&lt;custom7&gt;Alaska&lt;/custom7&gt;&lt;electronic-resource-num&gt;10.1016/s0025-326x(99)00087-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6" w:tooltip="Hess, 1999 #1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ess et al., 199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102222" w14:paraId="2F66544B" w14:textId="77777777" w:rsidTr="00102222">
        <w:trPr>
          <w:cantSplit/>
          <w:trHeight w:val="121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B7A0CA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0A02D2A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F17E8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5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9095F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2.397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D67ED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CD1B4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42)</w:t>
            </w: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9D5C79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31.5 n/km2;  metal 21.1 n/km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F15F68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 24.4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AE5DD45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71DD28F4" w14:textId="77777777" w:rsidTr="00102222">
        <w:trPr>
          <w:cantSplit/>
          <w:trHeight w:val="1134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BC8BE1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34EE6EA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4FD975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6</w:t>
            </w:r>
          </w:p>
        </w:tc>
        <w:tc>
          <w:tcPr>
            <w:tcW w:w="1059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FA3DA04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2.209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BEFBD7E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745764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49)</w:t>
            </w:r>
          </w:p>
        </w:tc>
        <w:tc>
          <w:tcPr>
            <w:tcW w:w="137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ED80E2F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22.1 n/km2; metal 22.1 n/km2</w:t>
            </w:r>
          </w:p>
        </w:tc>
        <w:tc>
          <w:tcPr>
            <w:tcW w:w="1275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1A51357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fisheries 20.1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4E3CA85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7BDBB6E4" w14:textId="77777777" w:rsidTr="00102222">
        <w:trPr>
          <w:cantSplit/>
          <w:trHeight w:val="1134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791446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vMerge w:val="restart"/>
            <w:tcBorders>
              <w:top w:val="double" w:sz="6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0B902E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odiak Island Open sea</w:t>
            </w:r>
          </w:p>
        </w:tc>
        <w:tc>
          <w:tcPr>
            <w:tcW w:w="6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A70AE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1059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592F3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.417</w:t>
            </w:r>
          </w:p>
        </w:tc>
        <w:tc>
          <w:tcPr>
            <w:tcW w:w="709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75CDF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6A526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1.92)</w:t>
            </w:r>
          </w:p>
        </w:tc>
        <w:tc>
          <w:tcPr>
            <w:tcW w:w="1372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E8B1BB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7.8 n/km2; metal 2.1 n/km2</w:t>
            </w:r>
          </w:p>
        </w:tc>
        <w:tc>
          <w:tcPr>
            <w:tcW w:w="1275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F736A1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fisheries 6.8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7F778A2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6E1381E1" w14:textId="77777777" w:rsidTr="00102222">
        <w:trPr>
          <w:cantSplit/>
          <w:trHeight w:val="1134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043314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284F9F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8359E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5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1DF12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.256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B8478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9C8C9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07)</w:t>
            </w: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C94296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18.8 n/km2; metal 1.4 n/km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0C38E8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fisheries 11.1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34EFC98A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11821B9B" w14:textId="77777777" w:rsidTr="00102222">
        <w:trPr>
          <w:cantSplit/>
          <w:trHeight w:val="121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6A9144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53D9B5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D3E645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6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35C61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004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FD8F8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786E8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23)</w:t>
            </w: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354998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8.5 n/km2;  metal 2.7 n/km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554588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 4.5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25928E1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0C6B02FD" w14:textId="77777777" w:rsidTr="00102222">
        <w:trPr>
          <w:cantSplit/>
          <w:trHeight w:val="1170"/>
        </w:trPr>
        <w:tc>
          <w:tcPr>
            <w:tcW w:w="1216" w:type="dxa"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69BF55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 (Continental slope)</w:t>
            </w:r>
          </w:p>
        </w:tc>
        <w:tc>
          <w:tcPr>
            <w:tcW w:w="1572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DDF84B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usgarten</w:t>
            </w:r>
          </w:p>
        </w:tc>
        <w:tc>
          <w:tcPr>
            <w:tcW w:w="6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8B3BF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9-2011</w:t>
            </w:r>
          </w:p>
        </w:tc>
        <w:tc>
          <w:tcPr>
            <w:tcW w:w="1059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889A6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6+-7.9  n/ha-1</w:t>
            </w:r>
          </w:p>
        </w:tc>
        <w:tc>
          <w:tcPr>
            <w:tcW w:w="709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98E85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50</w:t>
            </w:r>
          </w:p>
        </w:tc>
        <w:tc>
          <w:tcPr>
            <w:tcW w:w="11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1639E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; Towed camera system (72.2 ha)</w:t>
            </w:r>
          </w:p>
        </w:tc>
        <w:tc>
          <w:tcPr>
            <w:tcW w:w="1372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B84D21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0% Plastic</w:t>
            </w:r>
          </w:p>
        </w:tc>
        <w:tc>
          <w:tcPr>
            <w:tcW w:w="1275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473A847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; transported land-based waste</w:t>
            </w:r>
          </w:p>
        </w:tc>
        <w:tc>
          <w:tcPr>
            <w:tcW w:w="1276" w:type="dxa"/>
            <w:vMerge w:val="restart"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40B9BF6" w14:textId="77AD8F6D" w:rsidR="00102222" w:rsidRDefault="00D41BEE" w:rsidP="00D41BE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ham&lt;/Author&gt;&lt;Year&gt;2014&lt;/Year&gt;&lt;RecNum&gt;349&lt;/RecNum&gt;&lt;DisplayText&gt;(Pham et al., 2014)&lt;/DisplayText&gt;&lt;record&gt;&lt;rec-number&gt;349&lt;/rec-number&gt;&lt;foreign-keys&gt;&lt;key app="EN" db-id="rfftxfrp5xxvp1eedz6vpfs7t95sssfzz5pf" timestamp="1519212496"&gt;349&lt;/key&gt;&lt;/foreign-keys&gt;&lt;ref-type name="Journal Article"&gt;17&lt;/ref-type&gt;&lt;contributors&gt;&lt;authors&gt;&lt;author&gt;Pham, C. K.&lt;/author&gt;&lt;author&gt;Ramirez-Llodra, E.&lt;/author&gt;&lt;author&gt;Alt, C. H. S.&lt;/author&gt;&lt;author&gt;Amaro, T.&lt;/author&gt;&lt;author&gt;Bergmann, M.&lt;/author&gt;&lt;author&gt;Canals, M.&lt;/author&gt;&lt;author&gt;Davies, J.&lt;/author&gt;&lt;author&gt;Duineveld, G.&lt;/author&gt;&lt;author&gt;Galgani, F.&lt;/author&gt;&lt;author&gt;Howell, K. L.&lt;/author&gt;&lt;/authors&gt;&lt;/contributors&gt;&lt;titles&gt;&lt;title&gt;Marine litter distribution and density in European seas, from the shelves to deep basins&lt;/title&gt;&lt;secondary-title&gt;PLoS One&lt;/secondary-title&gt;&lt;/titles&gt;&lt;periodical&gt;&lt;full-title&gt;PLoS One&lt;/full-title&gt;&lt;/periodical&gt;&lt;pages&gt;e95839&lt;/pages&gt;&lt;volume&gt;9&lt;/volume&gt;&lt;number&gt;4&lt;/number&gt;&lt;dates&gt;&lt;year&gt;2014&lt;/year&gt;&lt;/dates&gt;&lt;isbn&gt;1932-6203&lt;/isbn&gt;&lt;urls&gt;&lt;/urls&gt;&lt;custom3&gt;Distribution&lt;/custom3&gt;&lt;custom7&gt;Norway&lt;/custom7&gt;&lt;electronic-resource-num&gt;https://doi.org/10.1371/journal.pone.009583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5" w:tooltip="Pham, 2014 #34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ham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102222" w14:paraId="5E6DF072" w14:textId="77777777" w:rsidTr="00102222">
        <w:trPr>
          <w:cantSplit/>
          <w:trHeight w:val="1170"/>
        </w:trPr>
        <w:tc>
          <w:tcPr>
            <w:tcW w:w="1216" w:type="dxa"/>
            <w:vMerge w:val="restart"/>
            <w:tcBorders>
              <w:top w:val="nil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05E567E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 (Continental slope)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28C430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Faroe-Shetland Channel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FB49E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4F947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3+-0.2  n/ha-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004A43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57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2DD7C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2.3 ha)</w:t>
            </w: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BC2624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% Fishing gear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F101109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66A7DEF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4F1E50AD" w14:textId="77777777" w:rsidTr="00102222">
        <w:trPr>
          <w:cantSplit/>
          <w:trHeight w:val="117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AAE2F37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75616BD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rth-East Faroe Shetland Channel </w:t>
            </w:r>
          </w:p>
        </w:tc>
        <w:tc>
          <w:tcPr>
            <w:tcW w:w="6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CB32E9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1059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1105B1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+-1.0  n/ha-1</w:t>
            </w:r>
          </w:p>
        </w:tc>
        <w:tc>
          <w:tcPr>
            <w:tcW w:w="709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B822B5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1</w:t>
            </w:r>
          </w:p>
        </w:tc>
        <w:tc>
          <w:tcPr>
            <w:tcW w:w="11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BC64B4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1.2 ha)</w:t>
            </w:r>
          </w:p>
        </w:tc>
        <w:tc>
          <w:tcPr>
            <w:tcW w:w="137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141C67E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% Fishing gear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368AD5B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1CF773E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3B8589C7" w14:textId="77777777" w:rsidTr="00102222">
        <w:trPr>
          <w:cantSplit/>
          <w:trHeight w:val="1170"/>
        </w:trPr>
        <w:tc>
          <w:tcPr>
            <w:tcW w:w="1216" w:type="dxa"/>
            <w:tcBorders>
              <w:top w:val="double" w:sz="6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909DDCE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 (Continental shelf)</w:t>
            </w:r>
          </w:p>
        </w:tc>
        <w:tc>
          <w:tcPr>
            <w:tcW w:w="1572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A8F0352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Margin</w:t>
            </w:r>
          </w:p>
        </w:tc>
        <w:tc>
          <w:tcPr>
            <w:tcW w:w="683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B7F58AE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</w:t>
            </w:r>
          </w:p>
        </w:tc>
        <w:tc>
          <w:tcPr>
            <w:tcW w:w="1059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2F79B04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7+-3.8  n/ha-1</w:t>
            </w:r>
          </w:p>
        </w:tc>
        <w:tc>
          <w:tcPr>
            <w:tcW w:w="709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A6D507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4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EB3CA0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nned submersible (0.6 ha)</w:t>
            </w:r>
          </w:p>
        </w:tc>
        <w:tc>
          <w:tcPr>
            <w:tcW w:w="1372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25B4E1B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0% Fishing gear; 20% Plastic</w:t>
            </w:r>
          </w:p>
        </w:tc>
        <w:tc>
          <w:tcPr>
            <w:tcW w:w="1275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3D0458B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; transported land-based waste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8088FE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65D6E8E2" w14:textId="77777777" w:rsidTr="00102222">
        <w:trPr>
          <w:cantSplit/>
          <w:trHeight w:val="1170"/>
        </w:trPr>
        <w:tc>
          <w:tcPr>
            <w:tcW w:w="1216" w:type="dxa"/>
            <w:vMerge w:val="restart"/>
            <w:tcBorders>
              <w:top w:val="double" w:sz="6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D03709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rth-Eastern Atlantic </w:t>
            </w:r>
          </w:p>
          <w:p w14:paraId="5803D7E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Ocean Ridges)</w:t>
            </w:r>
          </w:p>
        </w:tc>
        <w:tc>
          <w:tcPr>
            <w:tcW w:w="1572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7F9556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yville-Thomson Ridge</w:t>
            </w:r>
          </w:p>
        </w:tc>
        <w:tc>
          <w:tcPr>
            <w:tcW w:w="6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90CFD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1059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8275D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.9+-4.3  n/ha-1</w:t>
            </w:r>
          </w:p>
        </w:tc>
        <w:tc>
          <w:tcPr>
            <w:tcW w:w="709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F0D522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0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2D737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1.2 ha)</w:t>
            </w:r>
          </w:p>
        </w:tc>
        <w:tc>
          <w:tcPr>
            <w:tcW w:w="1372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B438E1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.7% Fishing gear; 14.3% Metal</w:t>
            </w:r>
          </w:p>
        </w:tc>
        <w:tc>
          <w:tcPr>
            <w:tcW w:w="1275" w:type="dxa"/>
            <w:vMerge w:val="restart"/>
            <w:tcBorders>
              <w:top w:val="double" w:sz="6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4CF711F7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D78FEE2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64569936" w14:textId="77777777" w:rsidTr="00102222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0B11C91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A1A0D2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Charlie Gibbs Fracture Zone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A37055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193C44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+-0.3 n/ha-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29D485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300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CAC7A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 (2.4 ha)</w:t>
            </w: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5A73F7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21F8ED7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FB7AC3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1EE39A9E" w14:textId="77777777" w:rsidTr="00102222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940A7A6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06C6EE2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 Charlie Gibbs Fracture Zone</w:t>
            </w:r>
          </w:p>
        </w:tc>
        <w:tc>
          <w:tcPr>
            <w:tcW w:w="6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AE6BD4E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59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0F90DB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9+-1.4 n/ha-1</w:t>
            </w:r>
          </w:p>
        </w:tc>
        <w:tc>
          <w:tcPr>
            <w:tcW w:w="709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D8FD7AE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00</w:t>
            </w:r>
          </w:p>
        </w:tc>
        <w:tc>
          <w:tcPr>
            <w:tcW w:w="11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25222E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 (2.4 ha)</w:t>
            </w:r>
          </w:p>
        </w:tc>
        <w:tc>
          <w:tcPr>
            <w:tcW w:w="137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410BE2B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.6% Plastic; 28.6% Glass; 28.6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15C6CCF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1C71E57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66177F88" w14:textId="77777777" w:rsidTr="00102222">
        <w:trPr>
          <w:cantSplit/>
          <w:trHeight w:val="1170"/>
        </w:trPr>
        <w:tc>
          <w:tcPr>
            <w:tcW w:w="1216" w:type="dxa"/>
            <w:vMerge w:val="restart"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CAF5CE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rth-Eastern Atlantic </w:t>
            </w:r>
          </w:p>
          <w:p w14:paraId="0E8C5BB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Seamounts, banks and mounds)</w:t>
            </w:r>
          </w:p>
        </w:tc>
        <w:tc>
          <w:tcPr>
            <w:tcW w:w="1572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A76C19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nton Dohm Seamount</w:t>
            </w:r>
          </w:p>
        </w:tc>
        <w:tc>
          <w:tcPr>
            <w:tcW w:w="6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EAD525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-2009</w:t>
            </w:r>
          </w:p>
        </w:tc>
        <w:tc>
          <w:tcPr>
            <w:tcW w:w="1059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FFD304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+-1.0 n/ha-1</w:t>
            </w:r>
          </w:p>
        </w:tc>
        <w:tc>
          <w:tcPr>
            <w:tcW w:w="709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4F33D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92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84B4D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2.2 ha)</w:t>
            </w:r>
          </w:p>
        </w:tc>
        <w:tc>
          <w:tcPr>
            <w:tcW w:w="1372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199D79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% Metal</w:t>
            </w:r>
          </w:p>
        </w:tc>
        <w:tc>
          <w:tcPr>
            <w:tcW w:w="1275" w:type="dxa"/>
            <w:vMerge w:val="restart"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center"/>
            <w:hideMark/>
          </w:tcPr>
          <w:p w14:paraId="16BB2C36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59BD3C2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0F48D097" w14:textId="77777777" w:rsidTr="00102222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E847E3E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EBD157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arwin Mounds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CAAEA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9B116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7+-2.9 n/ha-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F7D3B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7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81126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 (1.8 ha)</w:t>
            </w: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AAEE5A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0% Plastic; 15% Metal; 10% Fishing gear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D86C7B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6A97DB7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1EAC151F" w14:textId="77777777" w:rsidTr="00102222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776F50A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A365B6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tton Bank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81D24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-201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6DD65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+-0.8 n/ha-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C4F044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06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425C0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; Towed camera system (4 ha)</w:t>
            </w: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D19E5D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.5% Fishing gear; 12.5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9B50823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10602F4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1069938C" w14:textId="77777777" w:rsidTr="00102222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AB30EDE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4E34DC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ckhall Bank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4ED07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-201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9F1D7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7+-0.5 n/ha-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3A7B0E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02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8FA8A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; Towed camera system (2.4 ha)</w:t>
            </w: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468721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3% Fishing gear; 66.7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6BAE31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AA7BF7A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261C2177" w14:textId="77777777" w:rsidTr="00102222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D4E2ED0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B66A9F1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semary Bank</w:t>
            </w:r>
          </w:p>
        </w:tc>
        <w:tc>
          <w:tcPr>
            <w:tcW w:w="68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C926E3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89B5B4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3+-2.3 n/ha-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B0A3D3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77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2DC23B3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1.1 ha)</w:t>
            </w:r>
          </w:p>
        </w:tc>
        <w:tc>
          <w:tcPr>
            <w:tcW w:w="13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252825D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6.7% Fishing gear; 33.3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25FF8B0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6D435A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32EF598D" w14:textId="77777777" w:rsidR="003C0757" w:rsidRDefault="00DF5BF4" w:rsidP="003C0757">
      <w:pPr>
        <w:rPr>
          <w:rFonts w:ascii="Times New Roman" w:hAnsi="Times New Roman"/>
          <w:b/>
          <w:szCs w:val="20"/>
        </w:rPr>
      </w:pPr>
      <w:r>
        <w:rPr>
          <w:rFonts w:ascii="Times New Roman" w:hAnsi="Times New Roman"/>
          <w:b/>
        </w:rPr>
        <w:br w:type="page"/>
      </w:r>
    </w:p>
    <w:p w14:paraId="234B50AA" w14:textId="59EB0862" w:rsidR="003C0757" w:rsidRDefault="003C0757" w:rsidP="003C0757">
      <w:pPr>
        <w:jc w:val="center"/>
        <w:outlineLvl w:val="0"/>
        <w:rPr>
          <w:rFonts w:ascii="Times New Roman" w:hAnsi="Times New Roman"/>
          <w:b/>
          <w:szCs w:val="20"/>
        </w:rPr>
      </w:pPr>
      <w:r>
        <w:rPr>
          <w:rFonts w:ascii="Times New Roman" w:hAnsi="Times New Roman"/>
          <w:b/>
          <w:szCs w:val="20"/>
        </w:rPr>
        <w:lastRenderedPageBreak/>
        <w:t>Table 2.4 Abundance of microplastics observed in sediments</w:t>
      </w:r>
    </w:p>
    <w:tbl>
      <w:tblPr>
        <w:tblW w:w="11040" w:type="dxa"/>
        <w:tblInd w:w="-10" w:type="dxa"/>
        <w:tblLayout w:type="fixed"/>
        <w:tblLook w:val="04A0" w:firstRow="1" w:lastRow="0" w:firstColumn="1" w:lastColumn="0" w:noHBand="0" w:noVBand="1"/>
      </w:tblPr>
      <w:tblGrid>
        <w:gridCol w:w="979"/>
        <w:gridCol w:w="1133"/>
        <w:gridCol w:w="1290"/>
        <w:gridCol w:w="692"/>
        <w:gridCol w:w="1276"/>
        <w:gridCol w:w="1134"/>
        <w:gridCol w:w="1134"/>
        <w:gridCol w:w="1134"/>
        <w:gridCol w:w="1134"/>
        <w:gridCol w:w="1134"/>
      </w:tblGrid>
      <w:tr w:rsidR="003C0757" w14:paraId="213C7AEA" w14:textId="77777777" w:rsidTr="003559BB">
        <w:trPr>
          <w:trHeight w:val="293"/>
          <w:tblHeader/>
        </w:trPr>
        <w:tc>
          <w:tcPr>
            <w:tcW w:w="979" w:type="dxa"/>
            <w:tcBorders>
              <w:top w:val="single" w:sz="8" w:space="0" w:color="auto"/>
              <w:left w:val="single" w:sz="8" w:space="0" w:color="auto"/>
              <w:bottom w:val="single" w:sz="24" w:space="0" w:color="auto"/>
              <w:right w:val="single" w:sz="8" w:space="0" w:color="auto"/>
            </w:tcBorders>
            <w:vAlign w:val="center"/>
            <w:hideMark/>
          </w:tcPr>
          <w:p w14:paraId="1B624674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Sampling site</w:t>
            </w:r>
          </w:p>
        </w:tc>
        <w:tc>
          <w:tcPr>
            <w:tcW w:w="1133" w:type="dxa"/>
            <w:tcBorders>
              <w:top w:val="single" w:sz="8" w:space="0" w:color="auto"/>
              <w:left w:val="single" w:sz="8" w:space="0" w:color="auto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24358890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Sea</w:t>
            </w:r>
          </w:p>
        </w:tc>
        <w:tc>
          <w:tcPr>
            <w:tcW w:w="1290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34C4CD8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692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7D0DD6B5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Year 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16F2EB12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ensity (n/kg or n/l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0030DB33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Width/ Depth (m) 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6D55D5D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ing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br/>
              <w:t>method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10F9A0A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e/ total leght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5394FF2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plicates (n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8" w:space="0" w:color="auto"/>
            </w:tcBorders>
            <w:vAlign w:val="center"/>
            <w:hideMark/>
          </w:tcPr>
          <w:p w14:paraId="160D8F3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</w:t>
            </w:r>
          </w:p>
        </w:tc>
      </w:tr>
      <w:tr w:rsidR="003559BB" w14:paraId="6DB8CB6E" w14:textId="77777777" w:rsidTr="00EC373F">
        <w:trPr>
          <w:trHeight w:val="667"/>
        </w:trPr>
        <w:tc>
          <w:tcPr>
            <w:tcW w:w="979" w:type="dxa"/>
            <w:vMerge w:val="restart"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8442A7E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re line</w:t>
            </w:r>
          </w:p>
        </w:tc>
        <w:tc>
          <w:tcPr>
            <w:tcW w:w="1133" w:type="dxa"/>
            <w:vMerge w:val="restart"/>
            <w:tcBorders>
              <w:top w:val="single" w:sz="24" w:space="0" w:color="auto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5A1EE230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Atlantic Ocean</w:t>
            </w:r>
          </w:p>
        </w:tc>
        <w:tc>
          <w:tcPr>
            <w:tcW w:w="1290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6DD8310A" w14:textId="77777777" w:rsidR="003559BB" w:rsidRDefault="003559BB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ern Iceland</w:t>
            </w:r>
          </w:p>
        </w:tc>
        <w:tc>
          <w:tcPr>
            <w:tcW w:w="692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19DE322A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1276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72D87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4.84 n/l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1307 items in total)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6BDA7DB1" w14:textId="3A94FE4C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S 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3814CDA3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vel (counted microplastics size5-1 mm)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1121B412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x2m, top 2cm = 7.5 l 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5505BF73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6 (3 quandrates on 12 sites)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8" w:space="0" w:color="auto"/>
            </w:tcBorders>
            <w:vAlign w:val="center"/>
            <w:hideMark/>
          </w:tcPr>
          <w:p w14:paraId="588E7F5C" w14:textId="2A1A7458" w:rsidR="003559BB" w:rsidRDefault="003559BB" w:rsidP="00D41BE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ippo&lt;/Author&gt;&lt;Year&gt;2012&lt;/Year&gt;&lt;RecNum&gt;121&lt;/RecNum&gt;&lt;DisplayText&gt;(Dippo, 2012)&lt;/DisplayText&gt;&lt;record&gt;&lt;rec-number&gt;121&lt;/rec-number&gt;&lt;foreign-keys&gt;&lt;key app="EN" db-id="rfftxfrp5xxvp1eedz6vpfs7t95sssfzz5pf" timestamp="1517485787"&gt;121&lt;/key&gt;&lt;/foreign-keys&gt;&lt;ref-type name="Thesis"&gt;32&lt;/ref-type&gt;&lt;contributors&gt;&lt;authors&gt;&lt;author&gt;Dippo, B.&lt;/author&gt;&lt;/authors&gt;&lt;/contributors&gt;&lt;titles&gt;&lt;title&gt;Microplastics in the coastal environment of West Iceland&lt;/title&gt;&lt;secondary-title&gt;Faculty of Business and Science&lt;/secondary-title&gt;&lt;/titles&gt;&lt;pages&gt;66&lt;/pages&gt;&lt;dates&gt;&lt;year&gt;2012&lt;/year&gt;&lt;/dates&gt;&lt;publisher&gt;University of Akureyri&lt;/publisher&gt;&lt;label&gt;Microplastics&lt;/label&gt;&lt;urls&gt;&lt;related-urls&gt;&lt;url&gt;https://skemman.is/bitstream/1946/12287/1/Microplastic_secure.pdf&lt;/url&gt;&lt;/related-urls&gt;&lt;/urls&gt;&lt;custom3&gt;Distribution&lt;/custom3&gt;&lt;custom7&gt;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2" w:tooltip="Dippo, 2012 #12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ippo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C373F" w14:paraId="1E72DBE3" w14:textId="77777777" w:rsidTr="005C4D42">
        <w:trPr>
          <w:trHeight w:val="667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</w:tcPr>
          <w:p w14:paraId="080B01AC" w14:textId="77777777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294BD0D1" w14:textId="77777777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C96B7A4" w14:textId="5738C260" w:rsidR="00EC373F" w:rsidRDefault="00EC373F" w:rsidP="00EC373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isimiut areas (</w:t>
            </w:r>
            <w:r w:rsidRPr="00EC373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mpacted by urban and boat activities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692" w:type="dxa"/>
            <w:vMerge w:val="restart"/>
            <w:tcBorders>
              <w:top w:val="double" w:sz="4" w:space="0" w:color="auto"/>
              <w:left w:val="nil"/>
              <w:right w:val="single" w:sz="4" w:space="0" w:color="auto"/>
            </w:tcBorders>
            <w:vAlign w:val="center"/>
          </w:tcPr>
          <w:p w14:paraId="1D1006FE" w14:textId="44B377B4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276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E8EDC8" w14:textId="2F4BFA7C" w:rsidR="00EC373F" w:rsidRP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C373F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4600-15000 n/kg</w:t>
            </w:r>
            <w:r>
              <w:t xml:space="preserve"> </w:t>
            </w:r>
            <w:r w:rsidRPr="00EC373F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dw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F6CB47" w14:textId="05E26CA4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E1306C" w14:textId="5A6E7A23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C0B599B" w14:textId="5B507125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vMerge w:val="restart"/>
            <w:tcBorders>
              <w:top w:val="double" w:sz="4" w:space="0" w:color="auto"/>
              <w:left w:val="nil"/>
              <w:right w:val="single" w:sz="4" w:space="0" w:color="auto"/>
            </w:tcBorders>
            <w:vAlign w:val="center"/>
          </w:tcPr>
          <w:p w14:paraId="7A7955E3" w14:textId="7ACE2E49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134" w:type="dxa"/>
            <w:vMerge w:val="restart"/>
            <w:tcBorders>
              <w:top w:val="double" w:sz="4" w:space="0" w:color="auto"/>
              <w:left w:val="nil"/>
              <w:right w:val="single" w:sz="8" w:space="0" w:color="auto"/>
            </w:tcBorders>
            <w:vAlign w:val="center"/>
          </w:tcPr>
          <w:p w14:paraId="1BE0E9B7" w14:textId="40765564" w:rsidR="00EC373F" w:rsidRDefault="00EC373F" w:rsidP="003559B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trand&lt;/Author&gt;&lt;Year&gt;in prep.&lt;/Year&gt;&lt;RecNum&gt;452&lt;/RecNum&gt;&lt;DisplayText&gt;(Strand and et al., in prep.)&lt;/DisplayText&gt;&lt;record&gt;&lt;rec-number&gt;452&lt;/rec-number&gt;&lt;foreign-keys&gt;&lt;key app="EN" db-id="rfftxfrp5xxvp1eedz6vpfs7t95sssfzz5pf" timestamp="1521666393"&gt;452&lt;/key&gt;&lt;/foreign-keys&gt;&lt;ref-type name="Unpublished Work"&gt;34&lt;/ref-type&gt;&lt;contributors&gt;&lt;authors&gt;&lt;author&gt;Strand, J. &lt;/author&gt;&lt;author&gt;et al.,&lt;/author&gt;&lt;/authors&gt;&lt;/contributors&gt;&lt;titles&gt;&lt;title&gt;Marine litter data available for Greenland regarding beach litter, fulmar stomach content and microplastic in sediment – generated within SUMAG-project 2016-2017&lt;/title&gt;&lt;/titles&gt;&lt;dates&gt;&lt;year&gt;in prep.&lt;/year&gt;&lt;/dates&gt;&lt;publisher&gt;Danish Center for Environment and Energy at Aarhus University&lt;/publisher&gt;&lt;label&gt;Microplasctics&lt;/label&gt;&lt;work-type&gt;Report&lt;/work-type&gt;&lt;urls&gt;&lt;/urls&gt;&lt;custom3&gt;Distribution&lt;/custom3&gt;&lt;custom4&gt;Impact&lt;/custom4&gt;&lt;custom6&gt;Crosscutting&lt;/custom6&gt;&lt;custom7&gt;Green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1" w:tooltip="Strand, in prep. #45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trand and et al., in prep.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C373F" w14:paraId="5A52B576" w14:textId="77777777" w:rsidTr="005C4D42">
        <w:trPr>
          <w:trHeight w:val="667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</w:tcPr>
          <w:p w14:paraId="501563A3" w14:textId="77777777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5F9C4B64" w14:textId="77777777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0A0519BE" w14:textId="28984DCE" w:rsidR="00EC373F" w:rsidRDefault="00EC373F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isimiut area</w:t>
            </w:r>
          </w:p>
        </w:tc>
        <w:tc>
          <w:tcPr>
            <w:tcW w:w="692" w:type="dxa"/>
            <w:vMerge/>
            <w:tcBorders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00B93C69" w14:textId="0208834F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4F25F7" w14:textId="7FEF28BA" w:rsidR="00EC373F" w:rsidRP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90-860</w:t>
            </w:r>
            <w:r w:rsidRPr="00EC373F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n/kg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</w:t>
            </w:r>
            <w:r w:rsidRPr="00EC373F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dw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407059CF" w14:textId="0415555D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313240C7" w14:textId="47C2FC96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6FEBDF51" w14:textId="037CE639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vMerge/>
            <w:tcBorders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46E31C23" w14:textId="4028DDB5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left w:val="nil"/>
              <w:bottom w:val="single" w:sz="18" w:space="0" w:color="auto"/>
              <w:right w:val="single" w:sz="8" w:space="0" w:color="auto"/>
            </w:tcBorders>
            <w:vAlign w:val="center"/>
          </w:tcPr>
          <w:p w14:paraId="11BB5258" w14:textId="10CF6107" w:rsidR="00EC373F" w:rsidRDefault="00EC373F" w:rsidP="003559B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444FF2B7" w14:textId="77777777" w:rsidTr="00CB04F9">
        <w:trPr>
          <w:trHeight w:val="1053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5612116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5A3F3902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67AF0C5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 Svalbard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Adventdalen</w:t>
            </w:r>
          </w:p>
        </w:tc>
        <w:tc>
          <w:tcPr>
            <w:tcW w:w="692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57396B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E6B0DC7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– 6.3 n/kg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BFC76D1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t given 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F66FC94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hovel 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CF48CA2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~1 l 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CC41F01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0AE668D2" w14:textId="1D3722BA" w:rsidR="003C0757" w:rsidRDefault="00D41BEE" w:rsidP="00D41BE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6&lt;/Year&gt;&lt;RecNum&gt;400&lt;/RecNum&gt;&lt;DisplayText&gt;(Sundet et al., 2016)&lt;/DisplayText&gt;&lt;record&gt;&lt;rec-number&gt;400&lt;/rec-number&gt;&lt;foreign-keys&gt;&lt;key app="EN" db-id="rfftxfrp5xxvp1eedz6vpfs7t95sssfzz5pf" timestamp="1520863731"&gt;400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og kilder av mikroplastikk i sediment, og konsekvenser for bunnlevende fisk og evertebrater på Svalbard.&lt;/title&gt;&lt;secondary-title&gt;Sluttrapport&lt;/secondary-title&gt;&lt;/titles&gt;&lt;pages&gt;13&lt;/pages&gt;&lt;dates&gt;&lt;year&gt;2016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3" w:tooltip="Sundet, 2016 #40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C0757" w14:paraId="510E75F3" w14:textId="77777777" w:rsidTr="00CB04F9">
        <w:trPr>
          <w:trHeight w:val="247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A1F39AF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2AF4DB4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vMerge w:val="restart"/>
            <w:tcBorders>
              <w:top w:val="double" w:sz="6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E8DBB98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 Svalbard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Breibogen</w:t>
            </w:r>
          </w:p>
        </w:tc>
        <w:tc>
          <w:tcPr>
            <w:tcW w:w="692" w:type="dxa"/>
            <w:vMerge w:val="restart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E62668C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04E8C4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1 n/l sediment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62943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bove high tide mark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DD338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hovel 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0FE186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~2 l 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4B8CB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34" w:type="dxa"/>
            <w:vMerge w:val="restart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79627424" w14:textId="0416E946" w:rsidR="003C0757" w:rsidRDefault="00D41BEE" w:rsidP="00D41BE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7&lt;/Year&gt;&lt;RecNum&gt;399&lt;/RecNum&gt;&lt;DisplayText&gt;(Sundet et al., 2017)&lt;/DisplayText&gt;&lt;record&gt;&lt;rec-number&gt;399&lt;/rec-number&gt;&lt;foreign-keys&gt;&lt;key app="EN" db-id="rfftxfrp5xxvp1eedz6vpfs7t95sssfzz5pf" timestamp="1520862953"&gt;399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av mikroplastikk i sjøvann, bunnsedimenter, fjæresediment og i filtrerende bunnorganismer i nære kystområder på Svalbard.&lt;/title&gt;&lt;secondary-title&gt;Sluttrapport&lt;/secondary-title&gt;&lt;/titles&gt;&lt;pages&gt;10&lt;/pages&gt;&lt;dates&gt;&lt;year&gt;2017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4" w:tooltip="Sundet, 2017 #39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C0757" w14:paraId="72B43BB0" w14:textId="77777777" w:rsidTr="00CB04F9">
        <w:trPr>
          <w:trHeight w:val="150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32CFC245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675CA67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vMerge/>
            <w:tcBorders>
              <w:top w:val="double" w:sz="6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86BBF95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92" w:type="dxa"/>
            <w:vMerge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8A19D7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B23562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-8 n/l sediment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5AD8B55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low high tide mark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DC7224D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hovel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B7BEFC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~2 l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CAAF020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34" w:type="dxa"/>
            <w:vMerge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04CACA01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521D35A3" w14:textId="77777777" w:rsidTr="00CB04F9">
        <w:trPr>
          <w:trHeight w:val="703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762B90A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single" w:sz="18" w:space="0" w:color="auto"/>
              <w:left w:val="single" w:sz="8" w:space="0" w:color="auto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71616FE6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Sea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20EBE65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Land Bridge National Preserve</w:t>
            </w:r>
          </w:p>
        </w:tc>
        <w:tc>
          <w:tcPr>
            <w:tcW w:w="692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AAFBA3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8478F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5 n/kg of dry sand (22.5 SE)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121E3B7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w tide along a 50-meter transect parallel with the shore between the high and low tide lines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C29B59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vel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728B1C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quivalent volume approx. 736 cm3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F392185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DC7B951" w14:textId="2009B537" w:rsidR="003C0757" w:rsidRDefault="00DA3F33" w:rsidP="00DA3F3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hitmire&lt;/Author&gt;&lt;Year&gt;2017&lt;/Year&gt;&lt;RecNum&gt;198&lt;/RecNum&gt;&lt;DisplayText&gt;(Whitmire and Van Bloem, 2017)&lt;/DisplayText&gt;&lt;record&gt;&lt;rec-number&gt;198&lt;/rec-number&gt;&lt;foreign-keys&gt;&lt;key app="EN" db-id="rfftxfrp5xxvp1eedz6vpfs7t95sssfzz5pf" timestamp="1518428118"&gt;198&lt;/key&gt;&lt;/foreign-keys&gt;&lt;ref-type name="Report"&gt;27&lt;/ref-type&gt;&lt;contributors&gt;&lt;authors&gt;&lt;author&gt;Whitmire, S. L.&lt;/author&gt;&lt;author&gt;Van Bloem, S. J. &lt;/author&gt;&lt;/authors&gt;&lt;subsidiary-authors&gt;&lt;author&gt;NOAA Marine Debris Program&lt;/author&gt;&lt;/subsidiary-authors&gt;&lt;/contributors&gt;&lt;titles&gt;&lt;title&gt;Quantification of Microplastics on National Park Beaches&lt;/title&gt;&lt;/titles&gt;&lt;pages&gt;28&lt;/pages&gt;&lt;dates&gt;&lt;year&gt;2017&lt;/year&gt;&lt;/dates&gt;&lt;publisher&gt;NOAA Marine Debris Program National Park Service Clemson University&lt;/publisher&gt;&lt;label&gt;Microplastics&lt;/label&gt;&lt;urls&gt;&lt;related-urls&gt;&lt;url&gt;https://marinedebris.noaa.gov/sites/default/files/publications-files/Quantification_of_Microplastics_on_National_Park_Beaches.pd&lt;/url&gt;&lt;/related-urls&gt;&lt;/urls&gt;&lt;custom3&gt;Distribution&lt;/custom3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2" w:tooltip="Whitmire, 2017 #19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hitmire and Van Bloem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C0757" w14:paraId="20C61D32" w14:textId="77777777" w:rsidTr="00CB04F9">
        <w:trPr>
          <w:trHeight w:val="266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59F868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8" w:space="0" w:color="auto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13F9D559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hideMark/>
          </w:tcPr>
          <w:p w14:paraId="727A700D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Krusenstern National Monument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5E298FD1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B7F30B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3.8 n/kg of dry sand (24.6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97DF7D6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099AEA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2CEE5D6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654050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052BA69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67EFF9DD" w14:textId="77777777" w:rsidTr="00CB04F9">
        <w:trPr>
          <w:trHeight w:val="308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B5AD2D7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6576D7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1290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330FC666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niakchak National Monument &amp; Preserve</w:t>
            </w:r>
          </w:p>
        </w:tc>
        <w:tc>
          <w:tcPr>
            <w:tcW w:w="692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3B122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34D0A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.3 n/kg of dry sand (10.5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D35E9E4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85AAB64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96DF3D2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7A2F869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C4C589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00EB6B3B" w14:textId="77777777" w:rsidTr="00CB04F9">
        <w:trPr>
          <w:trHeight w:val="506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C517F07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D833763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0DF0B6F2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atmai National Park &amp; Preserve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A71D8E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25C0E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8.8  n/kg of dry sand (36.,1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7664279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910ECA8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953B48F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B42AF62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84F2FD9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5D0162C7" w14:textId="77777777" w:rsidTr="00CB04F9">
        <w:trPr>
          <w:trHeight w:val="751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27D7047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1493654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hideMark/>
          </w:tcPr>
          <w:p w14:paraId="70B5EDFC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enai Fjords National Park</w:t>
            </w:r>
          </w:p>
        </w:tc>
        <w:tc>
          <w:tcPr>
            <w:tcW w:w="6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E77C29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3715C1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3.8 n/kg of dry sand (5.2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EE6EFD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C8CE7C0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4A36AE6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C48AB3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ADDE0A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0C9F2E1F" w14:textId="77777777" w:rsidTr="00CB04F9">
        <w:trPr>
          <w:trHeight w:val="226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93757F8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B36793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73D6298B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ake Clark National Park &amp; Preserve </w:t>
            </w:r>
          </w:p>
        </w:tc>
        <w:tc>
          <w:tcPr>
            <w:tcW w:w="69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04BA9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77583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 n/kg of dry sand (40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780580D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71BEC04A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DE3C15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57D9E3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F2C96BA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0CE86D58" w14:textId="77777777" w:rsidTr="00CB04F9">
        <w:trPr>
          <w:trHeight w:val="226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1B918DA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4FB48DF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hideMark/>
          </w:tcPr>
          <w:p w14:paraId="77277F81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Wrangell St. Elias National Park &amp; Preserve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15378A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A48F4E3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97.5 n/kg of dry sand (25.3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BE78E38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D47C773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5BB36B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A2F875D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C68D60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7C7E816E" w14:textId="77777777" w:rsidTr="00D96C93">
        <w:trPr>
          <w:trHeight w:val="743"/>
        </w:trPr>
        <w:tc>
          <w:tcPr>
            <w:tcW w:w="979" w:type="dxa"/>
            <w:vMerge w:val="restart"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BB77A7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allow water</w:t>
            </w:r>
          </w:p>
        </w:tc>
        <w:tc>
          <w:tcPr>
            <w:tcW w:w="1133" w:type="dxa"/>
            <w:vMerge w:val="restart"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8E33672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1290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FACAB3A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 Svalbard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Adventfjorden</w:t>
            </w:r>
          </w:p>
        </w:tc>
        <w:tc>
          <w:tcPr>
            <w:tcW w:w="692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3E31948E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F1CE62D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2 n/kg sediment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2B716F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40-70 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24F94B5D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ACD00C3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~1 l 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5A2E160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04AD03FC" w14:textId="4A5C9602" w:rsidR="003C0757" w:rsidRDefault="00DA3F3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6&lt;/Year&gt;&lt;RecNum&gt;400&lt;/RecNum&gt;&lt;DisplayText&gt;(Sundet et al., 2016)&lt;/DisplayText&gt;&lt;record&gt;&lt;rec-number&gt;400&lt;/rec-number&gt;&lt;foreign-keys&gt;&lt;key app="EN" db-id="rfftxfrp5xxvp1eedz6vpfs7t95sssfzz5pf" timestamp="1520863731"&gt;400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og kilder av mikroplastikk i sediment, og konsekvenser for bunnlevende fisk og evertebrater på Svalbard.&lt;/title&gt;&lt;secondary-title&gt;Sluttrapport&lt;/secondary-title&gt;&lt;/titles&gt;&lt;pages&gt;13&lt;/pages&gt;&lt;dates&gt;&lt;year&gt;2016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3" w:tooltip="Sundet, 2016 #40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C0757" w14:paraId="28BB12E0" w14:textId="77777777" w:rsidTr="00D96C93">
        <w:trPr>
          <w:trHeight w:val="60"/>
        </w:trPr>
        <w:tc>
          <w:tcPr>
            <w:tcW w:w="979" w:type="dxa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C386395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3A51001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double" w:sz="6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07DCF65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 Svalbard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Breibogen</w:t>
            </w:r>
          </w:p>
        </w:tc>
        <w:tc>
          <w:tcPr>
            <w:tcW w:w="692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noWrap/>
            <w:vAlign w:val="center"/>
            <w:hideMark/>
          </w:tcPr>
          <w:p w14:paraId="058A2964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06290A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-10 n/l sediment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0555BA0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40-60 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5A8B8A1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4BFD87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50 l 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EE075F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41A8708" w14:textId="6EA761E9" w:rsidR="003C0757" w:rsidRDefault="00DA3F3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7&lt;/Year&gt;&lt;RecNum&gt;399&lt;/RecNum&gt;&lt;DisplayText&gt;(Sundet et al., 2017)&lt;/DisplayText&gt;&lt;record&gt;&lt;rec-number&gt;399&lt;/rec-number&gt;&lt;foreign-keys&gt;&lt;key app="EN" db-id="rfftxfrp5xxvp1eedz6vpfs7t95sssfzz5pf" timestamp="1520862953"&gt;399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av mikroplastikk i sjøvann, bunnsedimenter, fjæresediment og i filtrerende bunnorganismer i nære kystområder på Svalbard.&lt;/title&gt;&lt;secondary-title&gt;Sluttrapport&lt;/secondary-title&gt;&lt;/titles&gt;&lt;pages&gt;10&lt;/pages&gt;&lt;dates&gt;&lt;year&gt;2017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4" w:tooltip="Sundet, 2017 #39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="003C075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D96C93" w14:paraId="4B9533E6" w14:textId="77777777" w:rsidTr="00D96C93">
        <w:trPr>
          <w:trHeight w:val="60"/>
        </w:trPr>
        <w:tc>
          <w:tcPr>
            <w:tcW w:w="979" w:type="dxa"/>
            <w:vMerge w:val="restart"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</w:tcPr>
          <w:p w14:paraId="0E935916" w14:textId="3E2C9855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eep sea</w:t>
            </w:r>
          </w:p>
        </w:tc>
        <w:tc>
          <w:tcPr>
            <w:tcW w:w="1133" w:type="dxa"/>
            <w:vMerge w:val="restart"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</w:tcPr>
          <w:p w14:paraId="45CD5272" w14:textId="00CFF801" w:rsidR="00D96C93" w:rsidRDefault="00D96C93" w:rsidP="00E16578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E0B4C1" w14:textId="4B05223B" w:rsidR="00D96C93" w:rsidRPr="00CC5FF7" w:rsidRDefault="00D96C93" w:rsidP="00CB04F9">
            <w:pPr>
              <w:spacing w:before="0" w:after="0" w:line="240" w:lineRule="auto"/>
              <w:jc w:val="left"/>
              <w:rPr>
                <w:rFonts w:ascii="Times New Roman" w:hAnsi="Times New Roman"/>
              </w:rPr>
            </w:pPr>
            <w:r>
              <w:rPr>
                <w:rStyle w:val="fontstyle01"/>
              </w:rPr>
              <w:t>Stangnestind</w:t>
            </w:r>
          </w:p>
        </w:tc>
        <w:tc>
          <w:tcPr>
            <w:tcW w:w="692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7834C0B" w14:textId="2A178F20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3092CA0" w14:textId="6425A39F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00 items/kg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019586" w14:textId="57FEBE09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1</w:t>
            </w:r>
          </w:p>
        </w:tc>
        <w:tc>
          <w:tcPr>
            <w:tcW w:w="1134" w:type="dxa"/>
            <w:tcBorders>
              <w:top w:val="thinThickSmallGap" w:sz="2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D1ED47" w14:textId="438D60C4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thinThickSmallGap" w:sz="2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140B13" w14:textId="3A3F0040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6 g</w:t>
            </w:r>
          </w:p>
          <w:p w14:paraId="4D88A518" w14:textId="60E00B08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thinThickSmallGap" w:sz="2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325D91" w14:textId="09A260AA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 w:val="restart"/>
            <w:tcBorders>
              <w:top w:val="thinThickSmallGap" w:sz="24" w:space="0" w:color="auto"/>
              <w:left w:val="single" w:sz="4" w:space="0" w:color="auto"/>
              <w:right w:val="single" w:sz="8" w:space="0" w:color="auto"/>
            </w:tcBorders>
            <w:vAlign w:val="center"/>
          </w:tcPr>
          <w:p w14:paraId="3D3C40F8" w14:textId="227D5B51" w:rsidR="00D96C93" w:rsidRDefault="00D96C93" w:rsidP="00E16578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oskeland&lt;/Author&gt;&lt;Year&gt;2018&lt;/Year&gt;&lt;RecNum&gt;580&lt;/RecNum&gt;&lt;DisplayText&gt;(Moskeland et al., 2018)&lt;/DisplayText&gt;&lt;record&gt;&lt;rec-number&gt;580&lt;/rec-number&gt;&lt;foreign-keys&gt;&lt;key app="EN" db-id="rfftxfrp5xxvp1eedz6vpfs7t95sssfzz5pf" timestamp="1525703663"&gt;580&lt;/key&gt;&lt;/foreign-keys&gt;&lt;ref-type name="Report"&gt;27&lt;/ref-type&gt;&lt;contributors&gt;&lt;authors&gt;&lt;author&gt;Moskeland, T.&lt;/author&gt;&lt;author&gt;Knutsen, H.&lt;/author&gt;&lt;author&gt;Arp, H. P.&lt;/author&gt;&lt;author&gt;Lilleeng, Ø.&lt;/author&gt;&lt;author&gt;Pettersen, A.&lt;/author&gt;&lt;/authors&gt;&lt;tertiary-authors&gt;&lt;author&gt;DNV GL&lt;/author&gt;&lt;/tertiary-authors&gt;&lt;/contributors&gt;&lt;titles&gt;&lt;title&gt;Microplastics in sediments on the Norwegian Continental Shelf&lt;/title&gt;&lt;/titles&gt;&lt;pages&gt;86&lt;/pages&gt;&lt;volume&gt;2018-0050, rev. 01&lt;/volume&gt;&lt;number&gt;115VXE2S-7&lt;/number&gt;&lt;dates&gt;&lt;year&gt;2018&lt;/year&gt;&lt;pub-dates&gt;&lt;date&gt;23.02.2018&lt;/date&gt;&lt;/pub-dates&gt;&lt;/dates&gt;&lt;pub-location&gt;Høvik&lt;/pub-location&gt;&lt;publisher&gt;DNV GL&lt;/publisher&gt;&lt;isbn&gt;2018-0050, rev. 01&lt;/isbn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7" w:tooltip="Moskeland, 2018 #58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oskeland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96C93" w14:paraId="3D7FB281" w14:textId="77777777" w:rsidTr="00D96C93">
        <w:trPr>
          <w:trHeight w:val="60"/>
        </w:trPr>
        <w:tc>
          <w:tcPr>
            <w:tcW w:w="979" w:type="dxa"/>
            <w:vMerge/>
            <w:tcBorders>
              <w:top w:val="single" w:sz="4" w:space="0" w:color="auto"/>
              <w:left w:val="single" w:sz="8" w:space="0" w:color="auto"/>
              <w:right w:val="single" w:sz="8" w:space="0" w:color="auto"/>
            </w:tcBorders>
            <w:vAlign w:val="center"/>
          </w:tcPr>
          <w:p w14:paraId="69C43B59" w14:textId="608A8C13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4" w:space="0" w:color="auto"/>
              <w:left w:val="single" w:sz="8" w:space="0" w:color="auto"/>
              <w:right w:val="single" w:sz="8" w:space="0" w:color="auto"/>
            </w:tcBorders>
            <w:vAlign w:val="center"/>
          </w:tcPr>
          <w:p w14:paraId="2825C05E" w14:textId="7777777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B51935D" w14:textId="7BF2430C" w:rsidR="00D96C93" w:rsidRPr="00CC5FF7" w:rsidRDefault="00D96C93" w:rsidP="00CC5FF7">
            <w:pPr>
              <w:spacing w:before="0" w:after="0" w:line="240" w:lineRule="auto"/>
              <w:jc w:val="left"/>
              <w:rPr>
                <w:rStyle w:val="fontstyle01"/>
                <w:rFonts w:ascii="Times New Roman" w:hAnsi="Times New Roman"/>
                <w:color w:val="auto"/>
                <w:sz w:val="24"/>
                <w:szCs w:val="24"/>
              </w:rPr>
            </w:pPr>
            <w:r>
              <w:rPr>
                <w:rStyle w:val="fontstyle01"/>
              </w:rPr>
              <w:t>Korpfjell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38F3FFD" w14:textId="382C752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968148" w14:textId="06D42AE0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00 items/k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EAA616" w14:textId="05F924C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F26871" w14:textId="21C6219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9D97B5" w14:textId="4E1ED999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46 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D1E0BC" w14:textId="356318EC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45A747F1" w14:textId="14F0FB28" w:rsidR="00D96C93" w:rsidRDefault="00D96C9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96C93" w14:paraId="3EF1E94C" w14:textId="77777777" w:rsidTr="00D96C93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7C4A8048" w14:textId="350BA682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51284184" w14:textId="7777777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0664C6F" w14:textId="16E399DF" w:rsidR="00D96C93" w:rsidRPr="00CC5FF7" w:rsidRDefault="00D96C93" w:rsidP="00CC5FF7">
            <w:pPr>
              <w:spacing w:before="0" w:after="0" w:line="240" w:lineRule="auto"/>
              <w:jc w:val="left"/>
              <w:rPr>
                <w:rStyle w:val="fontstyle01"/>
                <w:rFonts w:ascii="Times New Roman" w:hAnsi="Times New Roman"/>
                <w:color w:val="auto"/>
                <w:sz w:val="24"/>
                <w:szCs w:val="24"/>
              </w:rPr>
            </w:pPr>
            <w:r>
              <w:rPr>
                <w:rStyle w:val="fontstyle01"/>
              </w:rPr>
              <w:t>Scarecrow3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F8EEBE2" w14:textId="464645C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FC015C" w14:textId="406DB370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00 items/k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6CD1278" w14:textId="6DB8DEE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6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4A5C96" w14:textId="49033DED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CEBBE9" w14:textId="69E9CAC3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75 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0BB62E" w14:textId="35BFF44B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0558E911" w14:textId="7BDFF708" w:rsidR="00D96C93" w:rsidRDefault="00D96C9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96C93" w14:paraId="16EB66EF" w14:textId="77777777" w:rsidTr="00D96C93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64C84C96" w14:textId="7C847CBF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732F13EB" w14:textId="7777777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1C211E" w14:textId="3291A3BA" w:rsidR="00D96C93" w:rsidRPr="00CC5FF7" w:rsidRDefault="00D96C93" w:rsidP="00CC5FF7">
            <w:pPr>
              <w:spacing w:before="0" w:after="0" w:line="240" w:lineRule="auto"/>
              <w:jc w:val="left"/>
              <w:rPr>
                <w:rStyle w:val="fontstyle01"/>
                <w:rFonts w:ascii="Times New Roman" w:hAnsi="Times New Roman"/>
                <w:color w:val="auto"/>
                <w:sz w:val="24"/>
                <w:szCs w:val="24"/>
              </w:rPr>
            </w:pPr>
            <w:r>
              <w:rPr>
                <w:rStyle w:val="fontstyle01"/>
              </w:rPr>
              <w:t>Kråketind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22F7AC2" w14:textId="03E4281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850584" w14:textId="36AFBEE5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30 items/k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319D20" w14:textId="6281720A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4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65D56E" w14:textId="1C6B7D0C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B999BB" w14:textId="49148BE8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36 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4B5A52" w14:textId="200BC3EE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2FD4EF41" w14:textId="5A14F560" w:rsidR="00D96C93" w:rsidRDefault="00D96C9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96C93" w14:paraId="26E77D5B" w14:textId="77777777" w:rsidTr="00D96C93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4EFC92F1" w14:textId="0EB9A1E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4A9E0DE7" w14:textId="7777777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2C883567" w14:textId="0392D212" w:rsidR="00D96C93" w:rsidRDefault="00D96C93" w:rsidP="00CC5FF7">
            <w:pPr>
              <w:spacing w:before="0" w:after="0" w:line="240" w:lineRule="auto"/>
              <w:jc w:val="left"/>
              <w:rPr>
                <w:rStyle w:val="fontstyle01"/>
              </w:rPr>
            </w:pPr>
            <w:r>
              <w:rPr>
                <w:rStyle w:val="fontstyle01"/>
              </w:rPr>
              <w:t>Gråspett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</w:tcPr>
          <w:p w14:paraId="00758C22" w14:textId="6FB66EC4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388DB46B" w14:textId="1058B44D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900 items/k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2F4F2BF7" w14:textId="4AF16A6D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</w:tcPr>
          <w:p w14:paraId="0B565F6D" w14:textId="62A907EE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</w:tcPr>
          <w:p w14:paraId="0B979106" w14:textId="344820CB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86 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</w:tcPr>
          <w:p w14:paraId="50A33E0A" w14:textId="7E683D6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/>
            <w:tcBorders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218FDB94" w14:textId="71164D4C" w:rsidR="00D96C93" w:rsidRDefault="00D96C9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16578" w14:paraId="15CE69EC" w14:textId="77777777" w:rsidTr="00D96C93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2BCFF477" w14:textId="0AE07BF1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double" w:sz="4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63E251F2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</w:t>
            </w:r>
          </w:p>
        </w:tc>
        <w:tc>
          <w:tcPr>
            <w:tcW w:w="1290" w:type="dxa"/>
            <w:vMerge w:val="restart"/>
            <w:tcBorders>
              <w:top w:val="doub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C6E8D26" w14:textId="77777777" w:rsidR="00E16578" w:rsidRDefault="00E16578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W Svalbard</w:t>
            </w:r>
          </w:p>
        </w:tc>
        <w:tc>
          <w:tcPr>
            <w:tcW w:w="692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829DBA6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DC3810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 n/l sediment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5F7F99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0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1AEFCDB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egacorer/ boxcorer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127232B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=10 cm, top 1 cm</w:t>
            </w:r>
          </w:p>
        </w:tc>
        <w:tc>
          <w:tcPr>
            <w:tcW w:w="1134" w:type="dxa"/>
            <w:vMerge w:val="restart"/>
            <w:tcBorders>
              <w:top w:val="doub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57CF8A4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t given </w:t>
            </w:r>
          </w:p>
        </w:tc>
        <w:tc>
          <w:tcPr>
            <w:tcW w:w="1134" w:type="dxa"/>
            <w:vMerge w:val="restart"/>
            <w:tcBorders>
              <w:top w:val="double" w:sz="4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565BAB7B" w14:textId="0A98B83A" w:rsidR="00E16578" w:rsidRDefault="00E16578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oodall&lt;/Author&gt;&lt;Year&gt;2014&lt;/Year&gt;&lt;RecNum&gt;130&lt;/RecNum&gt;&lt;DisplayText&gt;(Woodall et al., 2014)&lt;/DisplayText&gt;&lt;record&gt;&lt;rec-number&gt;130&lt;/rec-number&gt;&lt;foreign-keys&gt;&lt;key app="EN" db-id="rfftxfrp5xxvp1eedz6vpfs7t95sssfzz5pf" timestamp="1517485787"&gt;130&lt;/key&gt;&lt;/foreign-keys&gt;&lt;ref-type name="Journal Article"&gt;17&lt;/ref-type&gt;&lt;contributors&gt;&lt;authors&gt;&lt;author&gt;Woodall, L. C.&lt;/author&gt;&lt;author&gt;Sanchez-Vidal, A.&lt;/author&gt;&lt;author&gt;Canals, M.&lt;/author&gt;&lt;author&gt;Paterson, G. L. J.&lt;/author&gt;&lt;author&gt;Coppock, R.&lt;/author&gt;&lt;author&gt;Sleight, V.&lt;/author&gt;&lt;author&gt;Calafat, A.&lt;/author&gt;&lt;author&gt;Rogers, A. D.&lt;/author&gt;&lt;author&gt;Narayanaswamy, B. E.&lt;/author&gt;&lt;author&gt;Thompson, R. C.&lt;/author&gt;&lt;/authors&gt;&lt;/contributors&gt;&lt;titles&gt;&lt;title&gt;The deep sea is a major sink for microplastic debris&lt;/title&gt;&lt;secondary-title&gt;Royal Society Open Science&lt;/secondary-title&gt;&lt;/titles&gt;&lt;periodical&gt;&lt;full-title&gt;Royal Society Open Science&lt;/full-title&gt;&lt;/periodical&gt;&lt;pages&gt;140317&lt;/pages&gt;&lt;volume&gt;1&lt;/volume&gt;&lt;number&gt;4&lt;/number&gt;&lt;dates&gt;&lt;year&gt;2014&lt;/year&gt;&lt;/dates&gt;&lt;isbn&gt;2054-5703&lt;/isbn&gt;&lt;label&gt;Microplastics&lt;/label&gt;&lt;urls&gt;&lt;/urls&gt;&lt;custom3&gt;Distribution&lt;/custom3&gt;&lt;custom7&gt;Global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3" w:tooltip="Woodall, 2014 #13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oodall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16578" w14:paraId="7AAAEFC2" w14:textId="77777777" w:rsidTr="00E16578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2AC24D37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thinThickSmallGap" w:sz="24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7B18FF95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vMerge/>
            <w:tcBorders>
              <w:top w:val="thinThickSmallGap" w:sz="2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911F7B6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92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1158A8E8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1549112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0 n/l sediment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44E0945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</w:t>
            </w:r>
          </w:p>
        </w:tc>
        <w:tc>
          <w:tcPr>
            <w:tcW w:w="1134" w:type="dxa"/>
            <w:vMerge/>
            <w:tcBorders>
              <w:top w:val="thinThickSmallGap" w:sz="2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0C6A2EF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thinThickSmallGap" w:sz="2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F65A93B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thinThickSmallGap" w:sz="2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4A1A0065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thinThickSmallGap" w:sz="24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628DF2DD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16578" w14:paraId="38FA4227" w14:textId="77777777" w:rsidTr="00E16578">
        <w:trPr>
          <w:trHeight w:val="630"/>
        </w:trPr>
        <w:tc>
          <w:tcPr>
            <w:tcW w:w="979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0ABCDFC3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0AE1001A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reenland Sea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Fram Starit)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4CDAB20" w14:textId="77777777" w:rsidR="00E16578" w:rsidRDefault="00E16578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usgarten</w:t>
            </w:r>
          </w:p>
        </w:tc>
        <w:tc>
          <w:tcPr>
            <w:tcW w:w="692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112AE7FC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6125DAD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4 - 3464 n/l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ediment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9A09959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300-5600 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127F3EE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lticorer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4C5AA09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=10 cm, top 5 cm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E18D410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 – 6 (depending on station)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198C5DE1" w14:textId="30A2DAC7" w:rsidR="00E16578" w:rsidRDefault="00E16578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CZXJnbWFubjwvQXV0aG9yPjxZZWFyPjIwMTc8L1llYXI+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CZXJnbWFubjwvQXV0aG9yPjxZZWFyPjIwMTc8L1llYXI+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1" w:tooltip="Bergmann, 2017 #10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c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0E9B41C4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4D5A9F41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11ED9E51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04CBCBA1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1E8C0AF9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3E3A9276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05F972A3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6096CEEC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048D7837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17510007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16B7BF63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03D7C8F4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58FD573B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7CE6F9A4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203C9020" w14:textId="2A6C39C5" w:rsidR="00F32F76" w:rsidRPr="00E07F63" w:rsidRDefault="00E07F63" w:rsidP="00E07F63">
      <w:pPr>
        <w:jc w:val="center"/>
        <w:rPr>
          <w:rFonts w:ascii="Times New Roman" w:hAnsi="Times New Roman"/>
          <w:b/>
        </w:rPr>
      </w:pPr>
      <w:r w:rsidRPr="00E07F63">
        <w:rPr>
          <w:rFonts w:ascii="Times New Roman" w:hAnsi="Times New Roman"/>
          <w:b/>
        </w:rPr>
        <w:lastRenderedPageBreak/>
        <w:t xml:space="preserve">Table </w:t>
      </w:r>
      <w:r w:rsidR="00DF5BF4">
        <w:rPr>
          <w:rFonts w:ascii="Times New Roman" w:hAnsi="Times New Roman"/>
          <w:b/>
        </w:rPr>
        <w:t>3.1</w:t>
      </w:r>
      <w:r w:rsidRPr="00E07F63">
        <w:rPr>
          <w:rFonts w:ascii="Times New Roman" w:hAnsi="Times New Roman"/>
          <w:b/>
        </w:rPr>
        <w:t>. Plastic ingest</w:t>
      </w:r>
      <w:r w:rsidR="00BD4D82">
        <w:rPr>
          <w:rFonts w:ascii="Times New Roman" w:hAnsi="Times New Roman"/>
          <w:b/>
        </w:rPr>
        <w:t>ed</w:t>
      </w:r>
      <w:r w:rsidRPr="00E07F63">
        <w:rPr>
          <w:rFonts w:ascii="Times New Roman" w:hAnsi="Times New Roman"/>
          <w:b/>
        </w:rPr>
        <w:t xml:space="preserve"> by </w:t>
      </w:r>
      <w:r w:rsidR="004C7702">
        <w:rPr>
          <w:rFonts w:ascii="Times New Roman" w:hAnsi="Times New Roman"/>
          <w:b/>
        </w:rPr>
        <w:t>seabirds</w:t>
      </w:r>
      <w:r w:rsidRPr="00E07F63">
        <w:rPr>
          <w:rFonts w:ascii="Times New Roman" w:hAnsi="Times New Roman"/>
          <w:b/>
        </w:rPr>
        <w:t xml:space="preserve"> in the Arctic</w:t>
      </w:r>
    </w:p>
    <w:tbl>
      <w:tblPr>
        <w:tblW w:w="10332" w:type="dxa"/>
        <w:tblLayout w:type="fixed"/>
        <w:tblLook w:val="04A0" w:firstRow="1" w:lastRow="0" w:firstColumn="1" w:lastColumn="0" w:noHBand="0" w:noVBand="1"/>
      </w:tblPr>
      <w:tblGrid>
        <w:gridCol w:w="1266"/>
        <w:gridCol w:w="1134"/>
        <w:gridCol w:w="1276"/>
        <w:gridCol w:w="992"/>
        <w:gridCol w:w="851"/>
        <w:gridCol w:w="850"/>
        <w:gridCol w:w="1134"/>
        <w:gridCol w:w="1084"/>
        <w:gridCol w:w="1745"/>
      </w:tblGrid>
      <w:tr w:rsidR="00E07F63" w:rsidRPr="00E07F63" w14:paraId="7C9D8799" w14:textId="77777777" w:rsidTr="00E71D9E">
        <w:trPr>
          <w:trHeight w:val="860"/>
          <w:tblHeader/>
        </w:trPr>
        <w:tc>
          <w:tcPr>
            <w:tcW w:w="1266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71D073" w14:textId="77777777" w:rsidR="00E07F63" w:rsidRPr="00E07F63" w:rsidRDefault="00E13582" w:rsidP="00F03DB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pecies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56A7C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gion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FCC52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E3AD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Year of study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23DD70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e size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F2E66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Frequency of occurrence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7EF482" w14:textId="7DF47D2A" w:rsidR="00E07F63" w:rsidRPr="00E07F63" w:rsidRDefault="00C01EE8" w:rsidP="00E71D9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M</w:t>
            </w:r>
            <w:r w:rsidR="00E07F63"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ass per</w:t>
            </w:r>
            <w:r w:rsidR="00E07F63"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br/>
              <w:t xml:space="preserve">individual </w:t>
            </w:r>
          </w:p>
        </w:tc>
        <w:tc>
          <w:tcPr>
            <w:tcW w:w="108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77047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Item per individual</w:t>
            </w:r>
          </w:p>
        </w:tc>
        <w:tc>
          <w:tcPr>
            <w:tcW w:w="1745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F2BF30" w14:textId="77777777" w:rsidR="00E07F63" w:rsidRPr="00851150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s</w:t>
            </w:r>
          </w:p>
        </w:tc>
      </w:tr>
      <w:tr w:rsidR="00745C2A" w:rsidRPr="00E07F63" w14:paraId="20E38A24" w14:textId="77777777" w:rsidTr="00745C2A">
        <w:trPr>
          <w:trHeight w:val="315"/>
        </w:trPr>
        <w:tc>
          <w:tcPr>
            <w:tcW w:w="1266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4267FFD4" w14:textId="77777777" w:rsidR="00745C2A" w:rsidRPr="00E07F63" w:rsidRDefault="00745C2A" w:rsidP="00745C2A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GB"/>
              </w:rPr>
              <w:t>Seabi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2ACE3C9C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44F80949" w14:textId="77777777" w:rsidR="00745C2A" w:rsidRPr="00E07F63" w:rsidRDefault="00745C2A" w:rsidP="00745C2A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7A88FC79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744AAEAE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701C4BCF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0895351F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5F238F8C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DEEAF6" w:themeFill="accent1" w:themeFillTint="33"/>
            <w:vAlign w:val="center"/>
            <w:hideMark/>
          </w:tcPr>
          <w:p w14:paraId="7246CAEB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</w:tr>
      <w:tr w:rsidR="00E07F63" w:rsidRPr="00E07F63" w14:paraId="39C98FCE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43748CA" w14:textId="77777777" w:rsidR="00E07F63" w:rsidRPr="00E07F63" w:rsidRDefault="00E07F63" w:rsidP="00E1358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rn fulmar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Fulmarus glacialis) </w:t>
            </w:r>
          </w:p>
        </w:tc>
        <w:tc>
          <w:tcPr>
            <w:tcW w:w="1134" w:type="dxa"/>
            <w:vMerge w:val="restart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F052A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 and Jan Mayen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A0F398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ADD6E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980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1A16B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E71AC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82.0%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FA9D6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756E4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148F49" w14:textId="02304501" w:rsidR="00E07F63" w:rsidRPr="00851150" w:rsidRDefault="00E07F63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Camphuysen &amp; Franeker 1997 in </w: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 w:rsidR="000E7CE2"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="000E7CE2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 w:rsidR="000E7CE2"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7CFC5B6" w14:textId="77777777" w:rsidTr="00745C2A">
        <w:trPr>
          <w:trHeight w:val="765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49E92BA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6FA896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A3531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B86A7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980 (regurgitate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8EC10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E4E85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B168B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0AB63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FCC9A0" w14:textId="334A91B1" w:rsidR="00E07F63" w:rsidRPr="00851150" w:rsidRDefault="00E07F63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Camphuysen &amp; Franeker 1997 in </w: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 w:rsidR="000E7CE2"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="000E7CE2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 w:rsidR="000E7CE2"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33AAC53" w14:textId="77777777" w:rsidTr="00F03DBB">
        <w:trPr>
          <w:trHeight w:val="30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E08EA3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CCF3E9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B5EC51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379B8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560AB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E600AB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3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B4996D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6EEDC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A5870D" w14:textId="1CF67BE0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584AE4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CF1EB9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E87219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6E0C4A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jørnøya, 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DA393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D2C88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62D38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2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5ACE7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B0A4C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5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AEE499" w14:textId="2E41C333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van Franeker&lt;/Author&gt;&lt;Year&gt;1985&lt;/Year&gt;&lt;RecNum&gt;376&lt;/RecNum&gt;&lt;DisplayText&gt;(van Franeker, 1985)&lt;/DisplayText&gt;&lt;record&gt;&lt;rec-number&gt;376&lt;/rec-number&gt;&lt;foreign-keys&gt;&lt;key app="EN" db-id="rfftxfrp5xxvp1eedz6vpfs7t95sssfzz5pf" timestamp="1519212498"&gt;376&lt;/key&gt;&lt;/foreign-keys&gt;&lt;ref-type name="Journal Article"&gt;17&lt;/ref-type&gt;&lt;contributors&gt;&lt;authors&gt;&lt;author&gt;van Franeker, J. A.&lt;/author&gt;&lt;/authors&gt;&lt;/contributors&gt;&lt;titles&gt;&lt;title&gt;Plastic ingestion in the North Atlantic fulmar&lt;/title&gt;&lt;secondary-title&gt;Marine Pollution Bulletin&lt;/secondary-title&gt;&lt;/titles&gt;&lt;periodical&gt;&lt;full-title&gt;Marine Pollution Bulletin&lt;/full-title&gt;&lt;/periodical&gt;&lt;pages&gt;367-369&lt;/pages&gt;&lt;volume&gt;16&lt;/volume&gt;&lt;number&gt;9&lt;/number&gt;&lt;section&gt;367&lt;/section&gt;&lt;dates&gt;&lt;year&gt;1985&lt;/year&gt;&lt;/dates&gt;&lt;isbn&gt;0025326X&lt;/isbn&gt;&lt;urls&gt;&lt;related-urls&gt;&lt;url&gt;https://www.sciencedirect.com/science/article/pii/0025326X85900906?via%3Dihub&lt;/url&gt;&lt;/related-urls&gt;&lt;/urls&gt;&lt;custom4&gt;Impact&lt;/custom4&gt;&lt;custom7&gt;Norway&lt;/custom7&gt;&lt;electronic-resource-num&gt;10.1016/0025-326x(85)90090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8" w:tooltip="van Franeker, 1985 #3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van Franeker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D49D89A" w14:textId="77777777" w:rsidTr="00F03DBB">
        <w:trPr>
          <w:trHeight w:val="30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1FAF50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958D1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5397E2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an Maye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F686B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9B6E4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E36CE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D6514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F81B4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7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3C605E" w14:textId="1FA040BB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van Franeker&lt;/Author&gt;&lt;Year&gt;1985&lt;/Year&gt;&lt;RecNum&gt;376&lt;/RecNum&gt;&lt;DisplayText&gt;(van Franeker, 1985)&lt;/DisplayText&gt;&lt;record&gt;&lt;rec-number&gt;376&lt;/rec-number&gt;&lt;foreign-keys&gt;&lt;key app="EN" db-id="rfftxfrp5xxvp1eedz6vpfs7t95sssfzz5pf" timestamp="1519212498"&gt;376&lt;/key&gt;&lt;/foreign-keys&gt;&lt;ref-type name="Journal Article"&gt;17&lt;/ref-type&gt;&lt;contributors&gt;&lt;authors&gt;&lt;author&gt;van Franeker, J. A.&lt;/author&gt;&lt;/authors&gt;&lt;/contributors&gt;&lt;titles&gt;&lt;title&gt;Plastic ingestion in the North Atlantic fulmar&lt;/title&gt;&lt;secondary-title&gt;Marine Pollution Bulletin&lt;/secondary-title&gt;&lt;/titles&gt;&lt;periodical&gt;&lt;full-title&gt;Marine Pollution Bulletin&lt;/full-title&gt;&lt;/periodical&gt;&lt;pages&gt;367-369&lt;/pages&gt;&lt;volume&gt;16&lt;/volume&gt;&lt;number&gt;9&lt;/number&gt;&lt;section&gt;367&lt;/section&gt;&lt;dates&gt;&lt;year&gt;1985&lt;/year&gt;&lt;/dates&gt;&lt;isbn&gt;0025326X&lt;/isbn&gt;&lt;urls&gt;&lt;related-urls&gt;&lt;url&gt;https://www.sciencedirect.com/science/article/pii/0025326X85900906?via%3Dihub&lt;/url&gt;&lt;/related-urls&gt;&lt;/urls&gt;&lt;custom4&gt;Impact&lt;/custom4&gt;&lt;custom7&gt;Norway&lt;/custom7&gt;&lt;electronic-resource-num&gt;10.1016/0025-326x(85)90090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8" w:tooltip="van Franeker, 1985 #3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van Franeker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DFF81FB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5077FB6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BB3505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EDDAB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Eastern sea, 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ED109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A1ACA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6A111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5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1E413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B9057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12A2E1" w14:textId="29E9A600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8FDB2B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2A57C5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75F563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53A21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7F39D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DB620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4D37F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68846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AD1BF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15DE4A" w14:textId="4D3665E2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12093CB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BF1884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1C2C3D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D9E10C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sfjord, 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9B6EB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F4194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7ACA1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A742D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8±0.02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BB5F4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.32 ± 5.51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443E8D" w14:textId="089E47BB" w:rsidR="00E07F63" w:rsidRPr="00851150" w:rsidRDefault="005618BE" w:rsidP="005618B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Trevail&lt;/Author&gt;&lt;Year&gt;2014&lt;/Year&gt;&lt;RecNum&gt;118&lt;/RecNum&gt;&lt;DisplayText&gt;(Trevail et al., 2014; Trevail et al., 2015)&lt;/DisplayText&gt;&lt;record&gt;&lt;rec-number&gt;118&lt;/rec-number&gt;&lt;foreign-keys&gt;&lt;key app="EN" db-id="rfftxfrp5xxvp1eedz6vpfs7t95sssfzz5pf" timestamp="1517485787"&gt;118&lt;/key&gt;&lt;/foreign-keys&gt;&lt;ref-type name="Book"&gt;6&lt;/ref-type&gt;&lt;contributors&gt;&lt;authors&gt;&lt;author&gt;Trevail, A. M.&lt;/author&gt;&lt;author&gt;Gabrielsen, G. W.&lt;/author&gt;&lt;author&gt;Kuhn, S.&lt;/author&gt;&lt;author&gt;Bock, A.&lt;/author&gt;&lt;author&gt;Van Franeker, J. A.&lt;/author&gt;&lt;/authors&gt;&lt;/contributors&gt;&lt;titles&gt;&lt;title&gt;Plastic Ingestion by Northern Fulmars, Fulmarus glacialis, in Svalbard and Iceland, and Relationships between Plastic Ingestion and Contaminant Uptake&lt;/title&gt;&lt;/titles&gt;&lt;number&gt;029&lt;/number&gt;&lt;dates&gt;&lt;year&gt;2014&lt;/year&gt;&lt;/dates&gt;&lt;publisher&gt;Norsk Polarinstitutt&lt;/publisher&gt;&lt;urls&gt;&lt;related-urls&gt;&lt;url&gt;http://hdl.handle.net/11250/2358012&lt;/url&gt;&lt;/related-urls&gt;&lt;/urls&gt;&lt;custom4&gt;Impact&lt;/custom4&gt;&lt;custom7&gt;Norway Iceland&lt;/custom7&gt;&lt;/record&gt;&lt;/Cite&gt;&lt;Cite&gt;&lt;Author&gt;Trevail&lt;/Author&gt;&lt;Year&gt;2015&lt;/Year&gt;&lt;RecNum&gt;25&lt;/RecNum&gt;&lt;record&gt;&lt;rec-number&gt;25&lt;/rec-number&gt;&lt;foreign-keys&gt;&lt;key app="EN" db-id="rfftxfrp5xxvp1eedz6vpfs7t95sssfzz5pf" timestamp="1517485786"&gt;25&lt;/key&gt;&lt;/foreign-keys&gt;&lt;ref-type name="Journal Article"&gt;17&lt;/ref-type&gt;&lt;contributors&gt;&lt;authors&gt;&lt;author&gt;Trevail, A. M.&lt;/author&gt;&lt;author&gt;Gabrielsen, G. W.&lt;/author&gt;&lt;author&gt;Kuhn, S.&lt;/author&gt;&lt;author&gt;Van Franeker, J. A.&lt;/author&gt;&lt;/authors&gt;&lt;/contributors&gt;&lt;titles&gt;&lt;title&gt;Elevated levels of ingested plastic in a high Arctic seabird, the northern fulmar (Fulmarus glacialis)&lt;/title&gt;&lt;secondary-title&gt;Polar Biology&lt;/secondary-title&gt;&lt;/titles&gt;&lt;periodical&gt;&lt;full-title&gt;Polar Biology&lt;/full-title&gt;&lt;/periodical&gt;&lt;pages&gt;975-981&lt;/pages&gt;&lt;volume&gt;38&lt;/volume&gt;&lt;number&gt;7&lt;/number&gt;&lt;dates&gt;&lt;year&gt;2015&lt;/year&gt;&lt;/dates&gt;&lt;isbn&gt;0722-4060&lt;/isbn&gt;&lt;urls&gt;&lt;related-urls&gt;&lt;url&gt;https://link.springer.com/article/10.1007/s00300-015-1657-4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6" w:tooltip="Trevail, 2014 #1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Trevail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87" w:tooltip="Trevail, 2015 #2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Trevail et al., 201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EDB9056" w14:textId="77777777" w:rsidTr="00F03DBB">
        <w:trPr>
          <w:trHeight w:val="765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D2B428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561B1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a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5A939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rn Norway, Barents Se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DD6F2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-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FE472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FD1D3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5632F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36 ± 0.176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EE67A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.4 ± 26.8 g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0A57EB" w14:textId="5811154A" w:rsidR="00E07F63" w:rsidRPr="00851150" w:rsidRDefault="005618BE" w:rsidP="005618B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c2s8L0F1dGhvcj48WWVhcj4yMDE2PC9ZZWFyPjxSZWNO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c2s8L0F1dGhvcj48WWVhcj4yMDE2PC9ZZWFyPjxSZWNO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" w:tooltip="Ask, 2016 #11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sk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35" w:tooltip="Herzke, 2016 #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erzke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50D1BA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83D1566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6AC1F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9F3D39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FCAB8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4CD1E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1C5FE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991A56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9405CB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AF318F" w14:textId="54C1514F" w:rsidR="00E07F63" w:rsidRPr="00851150" w:rsidRDefault="005618BE" w:rsidP="005618B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082CD39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EBCF3C" w14:textId="77777777" w:rsidR="00E07F63" w:rsidRPr="00E07F63" w:rsidRDefault="00E07F63" w:rsidP="00CC75E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79EF5C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E08FF7" w14:textId="77777777" w:rsidR="00E07F63" w:rsidRPr="00E07F63" w:rsidRDefault="00E07F63" w:rsidP="00CC75E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barctic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FFADCE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BB7EB8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F92C3D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23005F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1F8AE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8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3DFF94" w14:textId="343154A2" w:rsidR="00E07F63" w:rsidRPr="00851150" w:rsidRDefault="00CC75E0" w:rsidP="00CC75E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1E6BDA08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507D23B" w14:textId="77777777" w:rsidR="00E07F63" w:rsidRPr="00E07F63" w:rsidRDefault="00E07F63" w:rsidP="00CC75E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19090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7D664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barctic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CAA0B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84794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2D68BD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.2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18139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B48EA6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D16DBE" w14:textId="70C9A719" w:rsidR="00E07F63" w:rsidRPr="00851150" w:rsidRDefault="005618BE" w:rsidP="005618B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4AB52E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A982DBD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1F746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C1EEA8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ED8F4D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9F68F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89DBF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C75FBB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B03EB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6375D0" w14:textId="4AFF18EB" w:rsidR="00E07F63" w:rsidRPr="00851150" w:rsidRDefault="002014CF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CDA7C82" w14:textId="77777777" w:rsidTr="00745C2A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B9927E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9DF3DD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A11850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ian Arcit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2E834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197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6F79A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9A2E4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EDCEA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1CCDD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121C75" w14:textId="34F670DC" w:rsidR="00E07F63" w:rsidRPr="00851150" w:rsidRDefault="00E07F63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. S. V. Bradstreet unpub. in </w:t>
            </w:r>
            <w:r w:rsidR="002014C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2014C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5&lt;/Year&gt;&lt;RecNum&gt;109&lt;/RecNum&gt;&lt;DisplayText&gt;(Day et al., 1985)&lt;/DisplayText&gt;&lt;record&gt;&lt;rec-number&gt;109&lt;/rec-number&gt;&lt;foreign-keys&gt;&lt;key app="EN" db-id="rfftxfrp5xxvp1eedz6vpfs7t95sssfzz5pf" timestamp="1517485787"&gt;109&lt;/key&gt;&lt;/foreign-keys&gt;&lt;ref-type name="Conference Paper"&gt;47&lt;/ref-type&gt;&lt;contributors&gt;&lt;authors&gt;&lt;author&gt;Day, R. H.&lt;/author&gt;&lt;author&gt;Wehle, D. H. S.&lt;/author&gt;&lt;author&gt;Coleman, F. C.&lt;/author&gt;&lt;/authors&gt;&lt;/contributors&gt;&lt;titles&gt;&lt;title&gt;Ingestion of plastic pollutants by marine birds&lt;/title&gt;&lt;secondary-title&gt;The Workshop on the Fate and Impact of Marine Debris&lt;/secondary-title&gt;&lt;/titles&gt;&lt;pages&gt;334-386&lt;/pages&gt;&lt;volume&gt;2&lt;/volume&gt;&lt;dates&gt;&lt;year&gt;1985&lt;/year&gt;&lt;/dates&gt;&lt;pub-location&gt;Honolulu&lt;/pub-location&gt;&lt;publisher&gt;US Dep. Commer. NOAA Tech Memo NMFS Honolulu, Hawaii&lt;/publisher&gt;&lt;urls&gt;&lt;related-urls&gt;&lt;url&gt;https://www.st.nmfs.noaa.gov/tm/swfc/swfc054.pdf&lt;/url&gt;&lt;/related-urls&gt;&lt;/urls&gt;&lt;custom1&gt;Honolulu&lt;/custom1&gt;&lt;custom4&gt;Impact&lt;/custom4&gt;&lt;/record&gt;&lt;/Cite&gt;&lt;/EndNote&gt;</w:instrText>
            </w:r>
            <w:r w:rsidR="002014C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2014CF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1" w:tooltip="Day, 1985 #109" w:history="1">
              <w:r w:rsidR="002014CF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85</w:t>
              </w:r>
            </w:hyperlink>
            <w:r w:rsidR="002014CF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="002014C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01E87579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4E7766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B6D5F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3C330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avis Strait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7FB2B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828B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3FCA1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383EE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–0.31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2E5E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3 ± 2.3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C9FC80" w14:textId="17BCBD10" w:rsidR="00E07F63" w:rsidRPr="00851150" w:rsidRDefault="002014CF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allory&lt;/Author&gt;&lt;Year&gt;2006&lt;/Year&gt;&lt;RecNum&gt;92&lt;/RecNum&gt;&lt;DisplayText&gt;(Mallory et al., 2006)&lt;/DisplayText&gt;&lt;record&gt;&lt;rec-number&gt;92&lt;/rec-number&gt;&lt;foreign-keys&gt;&lt;key app="EN" db-id="rfftxfrp5xxvp1eedz6vpfs7t95sssfzz5pf" timestamp="1517485787"&gt;92&lt;/key&gt;&lt;/foreign-keys&gt;&lt;ref-type name="Journal Article"&gt;17&lt;/ref-type&gt;&lt;contributors&gt;&lt;authors&gt;&lt;author&gt;Mallory, M. L.&lt;/author&gt;&lt;author&gt;Roberston, G. J.&lt;/author&gt;&lt;author&gt;Moenting, A.&lt;/author&gt;&lt;/authors&gt;&lt;/contributors&gt;&lt;auth-address&gt;Canadian Wildlife Service, Iqaluit, NU, CANADA. mark.mallory@ec.gc.ca&lt;/auth-address&gt;&lt;titles&gt;&lt;title&gt;Marine plastic debris in northern fulmars from Davis Strait, Nunavut, Canada&lt;/title&gt;&lt;secondary-title&gt;Marine Pollution Bulletin&lt;/secondary-title&gt;&lt;/titles&gt;&lt;periodical&gt;&lt;full-title&gt;Marine Pollution Bulletin&lt;/full-title&gt;&lt;/periodical&gt;&lt;pages&gt;813-5&lt;/pages&gt;&lt;volume&gt;52&lt;/volume&gt;&lt;number&gt;7&lt;/number&gt;&lt;edition&gt;2006/06/07&lt;/edition&gt;&lt;dates&gt;&lt;year&gt;2006&lt;/year&gt;&lt;pub-dates&gt;&lt;date&gt;Jul&lt;/date&gt;&lt;/pub-dates&gt;&lt;/dates&gt;&lt;isbn&gt;0025-326X (Print)&amp;#xD;0025-326X (Linking)&lt;/isbn&gt;&lt;accession-num&gt;16753186&lt;/accession-num&gt;&lt;urls&gt;&lt;related-urls&gt;&lt;url&gt;https://www.ncbi.nlm.nih.gov/pubmed/16753186&lt;/url&gt;&lt;/related-urls&gt;&lt;/urls&gt;&lt;custom4&gt;Impact&lt;/custom4&gt;&lt;custom7&gt;Canada&lt;/custom7&gt;&lt;electronic-resource-num&gt;10.1016/j.marpolbul.2006.04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1" w:tooltip="Mallory, 2006 #9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allory et al., 200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3FE4747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DEF548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8BD53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801CC4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Vera, Northern Devon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DC471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3-200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9F5C6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A88D66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453B7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0689D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4 ± 2.1SE (of affected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E3AA04" w14:textId="4F718A48" w:rsidR="00E07F63" w:rsidRPr="00851150" w:rsidRDefault="002014CF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allory&lt;/Author&gt;&lt;Year&gt;2008&lt;/Year&gt;&lt;RecNum&gt;91&lt;/RecNum&gt;&lt;DisplayText&gt;(Mallory, 2008)&lt;/DisplayText&gt;&lt;record&gt;&lt;rec-number&gt;91&lt;/rec-number&gt;&lt;foreign-keys&gt;&lt;key app="EN" db-id="rfftxfrp5xxvp1eedz6vpfs7t95sssfzz5pf" timestamp="1517485787"&gt;91&lt;/key&gt;&lt;/foreign-keys&gt;&lt;ref-type name="Journal Article"&gt;17&lt;/ref-type&gt;&lt;contributors&gt;&lt;authors&gt;&lt;author&gt;Mallory, M. L.&lt;/author&gt;&lt;/authors&gt;&lt;/contributors&gt;&lt;auth-address&gt;Canadian Wildlife Service, P.O. Box 1714, Iqaluit, NU, Canada X0A 0H0. mark.mallory@ec.gc.ca&lt;/auth-address&gt;&lt;titles&gt;&lt;title&gt;Marine plastic debris in northern fulmars from the Canadian high Arctic&lt;/title&gt;&lt;secondary-title&gt;Marine Pollution Bulletin&lt;/secondary-title&gt;&lt;/titles&gt;&lt;periodical&gt;&lt;full-title&gt;Marine Pollution Bulletin&lt;/full-title&gt;&lt;/periodical&gt;&lt;pages&gt;1501-4&lt;/pages&gt;&lt;volume&gt;56&lt;/volume&gt;&lt;number&gt;8&lt;/number&gt;&lt;edition&gt;2008/05/27&lt;/edition&gt;&lt;dates&gt;&lt;year&gt;2008&lt;/year&gt;&lt;pub-dates&gt;&lt;date&gt;Aug&lt;/date&gt;&lt;/pub-dates&gt;&lt;/dates&gt;&lt;isbn&gt;0025-326X (Print)&amp;#xD;0025-326X (Linking)&lt;/isbn&gt;&lt;accession-num&gt;18501383&lt;/accession-num&gt;&lt;urls&gt;&lt;related-urls&gt;&lt;url&gt;https://www.ncbi.nlm.nih.gov/pubmed/18501383&lt;/url&gt;&lt;/related-urls&gt;&lt;/urls&gt;&lt;custom4&gt;Impact&lt;/custom4&gt;&lt;custom7&gt;Canada&lt;/custom7&gt;&lt;electronic-resource-num&gt;10.1016/j.marpolbul.2008.04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0" w:tooltip="Mallory, 2008 #9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allory, 200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3FD11667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D0130E1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BD0985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230EC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nce Leopold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FBC65B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F582D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AAA1D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0FA69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50 g (SD 0.099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7802B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5 (SD 3.5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0D2855" w14:textId="391EF483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09&lt;/Year&gt;&lt;RecNum&gt;245&lt;/RecNum&gt;&lt;DisplayText&gt;(Provencher et al., 2009)&lt;/DisplayText&gt;&lt;record&gt;&lt;rec-number&gt;245&lt;/rec-number&gt;&lt;foreign-keys&gt;&lt;key app="EN" db-id="rfftxfrp5xxvp1eedz6vpfs7t95sssfzz5pf" timestamp="1518787205"&gt;245&lt;/key&gt;&lt;/foreign-keys&gt;&lt;ref-type name="Journal Article"&gt;17&lt;/ref-type&gt;&lt;contributors&gt;&lt;authors&gt;&lt;author&gt;Provencher, J. F.&lt;/author&gt;&lt;author&gt;Gaston, A. J.&lt;/author&gt;&lt;author&gt;Mallory, M. L.&lt;/author&gt;&lt;/authors&gt;&lt;/contributors&gt;&lt;auth-address&gt;University of Victoria, Department of Biology, P.O. Box 3020, Station CSC, Victoria, BC, Canada V8W 3N5. jennipro@uvic.ca&lt;/auth-address&gt;&lt;titles&gt;&lt;title&gt;Evidence for increased ingestion of plastics by northern fulmars (Fulmarus glacialis) in the Canadian Arctic&lt;/title&gt;&lt;secondary-title&gt;Mar Pollut Bull&lt;/secondary-title&gt;&lt;/titles&gt;&lt;periodical&gt;&lt;full-title&gt;Mar Pollut Bull&lt;/full-title&gt;&lt;/periodical&gt;&lt;pages&gt;1092-5&lt;/pages&gt;&lt;volume&gt;58&lt;/volume&gt;&lt;number&gt;7&lt;/number&gt;&lt;edition&gt;2009/05/01&lt;/edition&gt;&lt;dates&gt;&lt;year&gt;2009&lt;/year&gt;&lt;pub-dates&gt;&lt;date&gt;Jul&lt;/date&gt;&lt;/pub-dates&gt;&lt;/dates&gt;&lt;isbn&gt;1879-3363 (Electronic)&amp;#xD;0025-326X (Linking)&lt;/isbn&gt;&lt;accession-num&gt;19403145&lt;/accession-num&gt;&lt;urls&gt;&lt;related-urls&gt;&lt;url&gt;https://www.ncbi.nlm.nih.gov/pubmed/19403145&lt;/url&gt;&lt;/related-urls&gt;&lt;/urls&gt;&lt;custom4&gt;Impact&lt;/custom4&gt;&lt;custom7&gt;Canada&lt;/custom7&gt;&lt;electronic-resource-num&gt;10.1016/j.marpolbul.2009.04.00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2" w:tooltip="Provencher, 2009 #24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0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62ECBFE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35538D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73997C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D3CEA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Searle, Eastern Baffin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AD08F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D82B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7CD3726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C95FE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24 g (SD 0.162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711C7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6 (SD 6.6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5E3BF4" w14:textId="6E1FDB3E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09&lt;/Year&gt;&lt;RecNum&gt;245&lt;/RecNum&gt;&lt;DisplayText&gt;(Provencher et al., 2009)&lt;/DisplayText&gt;&lt;record&gt;&lt;rec-number&gt;245&lt;/rec-number&gt;&lt;foreign-keys&gt;&lt;key app="EN" db-id="rfftxfrp5xxvp1eedz6vpfs7t95sssfzz5pf" timestamp="1518787205"&gt;245&lt;/key&gt;&lt;/foreign-keys&gt;&lt;ref-type name="Journal Article"&gt;17&lt;/ref-type&gt;&lt;contributors&gt;&lt;authors&gt;&lt;author&gt;Provencher, J. F.&lt;/author&gt;&lt;author&gt;Gaston, A. J.&lt;/author&gt;&lt;author&gt;Mallory, M. L.&lt;/author&gt;&lt;/authors&gt;&lt;/contributors&gt;&lt;auth-address&gt;University of Victoria, Department of Biology, P.O. Box 3020, Station CSC, Victoria, BC, Canada V8W 3N5. jennipro@uvic.ca&lt;/auth-address&gt;&lt;titles&gt;&lt;title&gt;Evidence for increased ingestion of plastics by northern fulmars (Fulmarus glacialis) in the Canadian Arctic&lt;/title&gt;&lt;secondary-title&gt;Mar Pollut Bull&lt;/secondary-title&gt;&lt;/titles&gt;&lt;periodical&gt;&lt;full-title&gt;Mar Pollut Bull&lt;/full-title&gt;&lt;/periodical&gt;&lt;pages&gt;1092-5&lt;/pages&gt;&lt;volume&gt;58&lt;/volume&gt;&lt;number&gt;7&lt;/number&gt;&lt;edition&gt;2009/05/01&lt;/edition&gt;&lt;dates&gt;&lt;year&gt;2009&lt;/year&gt;&lt;pub-dates&gt;&lt;date&gt;Jul&lt;/date&gt;&lt;/pub-dates&gt;&lt;/dates&gt;&lt;isbn&gt;1879-3363 (Electronic)&amp;#xD;0025-326X (Linking)&lt;/isbn&gt;&lt;accession-num&gt;19403145&lt;/accession-num&gt;&lt;urls&gt;&lt;related-urls&gt;&lt;url&gt;https://www.ncbi.nlm.nih.gov/pubmed/19403145&lt;/url&gt;&lt;/related-urls&gt;&lt;/urls&gt;&lt;custom4&gt;Impact&lt;/custom4&gt;&lt;custom7&gt;Canada&lt;/custom7&gt;&lt;electronic-resource-num&gt;10.1016/j.marpolbul.2009.04.00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2" w:tooltip="Provencher, 2009 #24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0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C37AA2F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C54ACA2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6FA921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B82E81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nce Leopold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DCEAB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494B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6A197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9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5F635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5+-0.025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72BF2D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4+-3.1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1CC829" w14:textId="5F355A77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oon&lt;/Author&gt;&lt;Year&gt;2017&lt;/Year&gt;&lt;RecNum&gt;16&lt;/RecNum&gt;&lt;DisplayText&gt;(Poon et al., 2017)&lt;/DisplayText&gt;&lt;record&gt;&lt;rec-number&gt;16&lt;/rec-number&gt;&lt;foreign-keys&gt;&lt;key app="EN" db-id="rfftxfrp5xxvp1eedz6vpfs7t95sssfzz5pf" timestamp="1517485786"&gt;16&lt;/key&gt;&lt;/foreign-keys&gt;&lt;ref-type name="Journal Article"&gt;17&lt;/ref-type&gt;&lt;contributors&gt;&lt;authors&gt;&lt;author&gt;Poon, F. E.&lt;/author&gt;&lt;author&gt;Provencher, J. F.&lt;/author&gt;&lt;author&gt;Mallory, M. L.&lt;/author&gt;&lt;author&gt;Braune, B. M.&lt;/author&gt;&lt;author&gt;Smith, P. A.&lt;/author&gt;&lt;/authors&gt;&lt;/contributors&gt;&lt;auth-address&gt;Department of Environmental Science, Carleton University, Ottawa, Ontario K1S 5B6, Canada. Electronic address: poon_florence@yahoo.com.&amp;#xD;Department of Biology, Carleton University, Ottawa, Ontario K1S 5B6, Canada.&amp;#xD;Department of Biology, Acadia University, Wolfville, Nova Scotia B4P 2R6, Canada.&amp;#xD;Environment and Climate Change Canada, National Wildlife Research Centre, Ottawa, Ontario K1S 5B6, Canada.&lt;/auth-address&gt;&lt;titles&gt;&lt;title&gt;Levels of ingested debris vary across species in Canadian Arctic seabirds&lt;/title&gt;&lt;secondary-title&gt;Marine Pollution Bulletin&lt;/secondary-title&gt;&lt;/titles&gt;&lt;periodical&gt;&lt;full-title&gt;Marine Pollution Bulletin&lt;/full-title&gt;&lt;/periodical&gt;&lt;pages&gt;517-520&lt;/pages&gt;&lt;volume&gt;116&lt;/volume&gt;&lt;number&gt;1-2&lt;/number&gt;&lt;edition&gt;2017/01/11&lt;/edition&gt;&lt;dates&gt;&lt;year&gt;2017&lt;/year&gt;&lt;pub-dates&gt;&lt;date&gt;Mar 15&lt;/date&gt;&lt;/pub-dates&gt;&lt;/dates&gt;&lt;isbn&gt;1879-3363 (Electronic)&amp;#xD;0025-326X (Linking)&lt;/isbn&gt;&lt;accession-num&gt;28069276&lt;/accession-num&gt;&lt;urls&gt;&lt;related-urls&gt;&lt;url&gt;https://www.ncbi.nlm.nih.gov/pubmed/28069276&lt;/url&gt;&lt;/related-urls&gt;&lt;/urls&gt;&lt;custom4&gt;Impact&lt;/custom4&gt;&lt;custom7&gt;Canada&lt;/custom7&gt;&lt;electronic-resource-num&gt;10.1016/j.marpolbul.2016.11.05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8" w:tooltip="Poon, 2017 #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F87136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888604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8A4975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30C6A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abrador Se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42A50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1D0A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6DFEE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4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D940F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4+-0.202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9DCAB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9+-10.8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760ABF" w14:textId="324B1C36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Avery-Gomm&lt;/Author&gt;&lt;Year&gt;2017&lt;/Year&gt;&lt;RecNum&gt;3&lt;/RecNum&gt;&lt;DisplayText&gt;(Avery-Gomm et al., 2017)&lt;/DisplayText&gt;&lt;record&gt;&lt;rec-number&gt;3&lt;/rec-number&gt;&lt;foreign-keys&gt;&lt;key app="EN" db-id="rfftxfrp5xxvp1eedz6vpfs7t95sssfzz5pf" timestamp="1517475493"&gt;3&lt;/key&gt;&lt;/foreign-keys&gt;&lt;ref-type name="Journal Article"&gt;17&lt;/ref-type&gt;&lt;contributors&gt;&lt;authors&gt;&lt;author&gt;Avery-Gomm, S.&lt;/author&gt;&lt;author&gt;Provencher, J. F.&lt;/author&gt;&lt;author&gt;Liboiron, M.&lt;/author&gt;&lt;author&gt;Poon, F. E.&lt;/author&gt;&lt;author&gt;Smith, P. A.&lt;/author&gt;&lt;/authors&gt;&lt;/contributors&gt;&lt;auth-address&gt;Centre of Excellence for Environmental Decisions, University of Queensland, St. Lucia, Brisbane, Queensland 4103, Australia. Electronic address: s.averygomm@uq.net.au.&amp;#xD;Acadia University, Biology Department, 15 University Drive, Wolfville, Nova Scotia B4P 2R6, Canada.&amp;#xD;Memorial University of Newfoundland, Department of Geography, St. John&amp;apos;s, Newfoundland A1B 3X9, Canada.&amp;#xD;University of Toronto, Department of Physical and Environmental Sciences, 1265 Military Trail, Scarborough, M1C 1A4, Canada.&amp;#xD;Wildlife Research Division, Environment and Climate Change Canada, 1125 Colonel By Drive, Ottawa K1S 5B6, Canada.&lt;/auth-address&gt;&lt;titles&gt;&lt;title&gt;Plastic pollution in the Labrador Sea: An assessment using the seabird northern fulmar Fulmarus glacialis as a biological monitoring species&lt;/title&gt;&lt;secondary-title&gt;Marine Pollution Bulletin&lt;/secondary-title&gt;&lt;/titles&gt;&lt;periodical&gt;&lt;full-title&gt;Marine Pollution Bulletin&lt;/full-title&gt;&lt;/periodical&gt;&lt;edition&gt;2017/10/23&lt;/edition&gt;&lt;dates&gt;&lt;year&gt;2017&lt;/year&gt;&lt;pub-dates&gt;&lt;date&gt;Oct 18&lt;/date&gt;&lt;/pub-dates&gt;&lt;/dates&gt;&lt;isbn&gt;1879-3363 (Electronic)&amp;#xD;0025-326X (Linking)&lt;/isbn&gt;&lt;accession-num&gt;29055560&lt;/accession-num&gt;&lt;urls&gt;&lt;related-urls&gt;&lt;url&gt;https://www.ncbi.nlm.nih.gov/pubmed/29055560&lt;/url&gt;&lt;/related-urls&gt;&lt;/urls&gt;&lt;custom3&gt;Distribution&lt;/custom3&gt;&lt;custom7&gt;Canada&lt;/custom7&gt;&lt;electronic-resource-num&gt;10.1016/j.marpolbul.2017.10.00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" w:tooltip="Avery-Gomm, 2017 #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very-Gomm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1942DF1F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C015F30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ADBAE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E93E76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0E145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2E9DB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65BFC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7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7B6C5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98+-0.311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F83C2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.7+-28.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28188F" w14:textId="417A1826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Avery-Gomm&lt;/Author&gt;&lt;Year&gt;2017&lt;/Year&gt;&lt;RecNum&gt;3&lt;/RecNum&gt;&lt;DisplayText&gt;(Avery-Gomm et al., 2017)&lt;/DisplayText&gt;&lt;record&gt;&lt;rec-number&gt;3&lt;/rec-number&gt;&lt;foreign-keys&gt;&lt;key app="EN" db-id="rfftxfrp5xxvp1eedz6vpfs7t95sssfzz5pf" timestamp="1517475493"&gt;3&lt;/key&gt;&lt;/foreign-keys&gt;&lt;ref-type name="Journal Article"&gt;17&lt;/ref-type&gt;&lt;contributors&gt;&lt;authors&gt;&lt;author&gt;Avery-Gomm, S.&lt;/author&gt;&lt;author&gt;Provencher, J. F.&lt;/author&gt;&lt;author&gt;Liboiron, M.&lt;/author&gt;&lt;author&gt;Poon, F. E.&lt;/author&gt;&lt;author&gt;Smith, P. A.&lt;/author&gt;&lt;/authors&gt;&lt;/contributors&gt;&lt;auth-address&gt;Centre of Excellence for Environmental Decisions, University of Queensland, St. Lucia, Brisbane, Queensland 4103, Australia. Electronic address: s.averygomm@uq.net.au.&amp;#xD;Acadia University, Biology Department, 15 University Drive, Wolfville, Nova Scotia B4P 2R6, Canada.&amp;#xD;Memorial University of Newfoundland, Department of Geography, St. John&amp;apos;s, Newfoundland A1B 3X9, Canada.&amp;#xD;University of Toronto, Department of Physical and Environmental Sciences, 1265 Military Trail, Scarborough, M1C 1A4, Canada.&amp;#xD;Wildlife Research Division, Environment and Climate Change Canada, 1125 Colonel By Drive, Ottawa K1S 5B6, Canada.&lt;/auth-address&gt;&lt;titles&gt;&lt;title&gt;Plastic pollution in the Labrador Sea: An assessment using the seabird northern fulmar Fulmarus glacialis as a biological monitoring species&lt;/title&gt;&lt;secondary-title&gt;Marine Pollution Bulletin&lt;/secondary-title&gt;&lt;/titles&gt;&lt;periodical&gt;&lt;full-title&gt;Marine Pollution Bulletin&lt;/full-title&gt;&lt;/periodical&gt;&lt;edition&gt;2017/10/23&lt;/edition&gt;&lt;dates&gt;&lt;year&gt;2017&lt;/year&gt;&lt;pub-dates&gt;&lt;date&gt;Oct 18&lt;/date&gt;&lt;/pub-dates&gt;&lt;/dates&gt;&lt;isbn&gt;1879-3363 (Electronic)&amp;#xD;0025-326X (Linking)&lt;/isbn&gt;&lt;accession-num&gt;29055560&lt;/accession-num&gt;&lt;urls&gt;&lt;related-urls&gt;&lt;url&gt;https://www.ncbi.nlm.nih.gov/pubmed/29055560&lt;/url&gt;&lt;/related-urls&gt;&lt;/urls&gt;&lt;custom3&gt;Distribution&lt;/custom3&gt;&lt;custom7&gt;Canada&lt;/custom7&gt;&lt;electronic-resource-num&gt;10.1016/j.marpolbul.2017.10.00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" w:tooltip="Avery-Gomm, 2017 #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very-Gomm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B00DF20" w14:textId="77777777" w:rsidTr="00421E93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963AA3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000000" w:fill="FFFFFF"/>
            <w:vAlign w:val="center"/>
          </w:tcPr>
          <w:p w14:paraId="4F855CB0" w14:textId="080C4D56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000000" w:fill="FFFFFF"/>
            <w:vAlign w:val="center"/>
          </w:tcPr>
          <w:p w14:paraId="4A41B6EF" w14:textId="2F6A352E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4C0C6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 Green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13D759" w14:textId="4B604B04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395A15" w14:textId="7174FDA5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D41AEEB" w14:textId="7994EA53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4.2% (EcoQO</w:t>
            </w:r>
            <w:r w:rsidRPr="00421E9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2</w:t>
            </w:r>
            <w:r w:rsidRPr="00421E9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BE05EA9" w14:textId="5C3C904F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99C6BCF" w14:textId="11CB69E5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745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10E0CC0E" w14:textId="232321AB" w:rsidR="00421E9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trand&lt;/Author&gt;&lt;Year&gt;in prep.&lt;/Year&gt;&lt;RecNum&gt;452&lt;/RecNum&gt;&lt;DisplayText&gt;(Strand and et al., in prep.)&lt;/DisplayText&gt;&lt;record&gt;&lt;rec-number&gt;452&lt;/rec-number&gt;&lt;foreign-keys&gt;&lt;key app="EN" db-id="rfftxfrp5xxvp1eedz6vpfs7t95sssfzz5pf" timestamp="1521666393"&gt;452&lt;/key&gt;&lt;/foreign-keys&gt;&lt;ref-type name="Unpublished Work"&gt;34&lt;/ref-type&gt;&lt;contributors&gt;&lt;authors&gt;&lt;author&gt;Strand, J. &lt;/author&gt;&lt;author&gt;et al.,&lt;/author&gt;&lt;/authors&gt;&lt;/contributors&gt;&lt;titles&gt;&lt;title&gt;Marine litter data available for Greenland regarding beach litter, fulmar stomach content and microplastic in sediment – generated within SUMAG-project 2016-2017&lt;/title&gt;&lt;/titles&gt;&lt;dates&gt;&lt;year&gt;in prep.&lt;/year&gt;&lt;/dates&gt;&lt;publisher&gt;Danish Center for Environment and Energy at Aarhus University&lt;/publisher&gt;&lt;label&gt;Microplasctics&lt;/label&gt;&lt;work-type&gt;Report&lt;/work-type&gt;&lt;urls&gt;&lt;/urls&gt;&lt;custom3&gt;Distribution&lt;/custom3&gt;&lt;custom4&gt;Impact&lt;/custom4&gt;&lt;custom6&gt;Crosscutting&lt;/custom6&gt;&lt;custom7&gt;Green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1" w:tooltip="Strand, in prep. #45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trand and et al., in prep.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593FF43" w14:textId="77777777" w:rsidTr="00421E93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6CB7B64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ED8641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E8567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E097D4" w14:textId="49E1086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2D834C" w14:textId="303396EF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212C7F1" w14:textId="57496B94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.7% (EcoQO</w:t>
            </w:r>
            <w:r w:rsidRPr="00421E9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34.9%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58D070C" w14:textId="2A54C9B8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E542E6E" w14:textId="43AA25B2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745" w:type="dxa"/>
            <w:vMerge/>
            <w:tcBorders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6E85FEFC" w14:textId="77777777" w:rsidR="00421E9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421E93" w:rsidRPr="00E07F63" w14:paraId="54677303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76727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112C2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ce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772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fjord, Ice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29BB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5D27C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CCDF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9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ABFC8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3+-0.04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02B29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+-0.9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8AEB09" w14:textId="7C9FCCF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uhn&lt;/Author&gt;&lt;Year&gt;2012&lt;/Year&gt;&lt;RecNum&gt;90&lt;/RecNum&gt;&lt;DisplayText&gt;(Kuhn and van Franeker, 2012)&lt;/DisplayText&gt;&lt;record&gt;&lt;rec-number&gt;90&lt;/rec-number&gt;&lt;foreign-keys&gt;&lt;key app="EN" db-id="rfftxfrp5xxvp1eedz6vpfs7t95sssfzz5pf" timestamp="1517485787"&gt;90&lt;/key&gt;&lt;/foreign-keys&gt;&lt;ref-type name="Journal Article"&gt;17&lt;/ref-type&gt;&lt;contributors&gt;&lt;authors&gt;&lt;author&gt;Kuhn, S.&lt;/author&gt;&lt;author&gt;van Franeker, J. A.&lt;/author&gt;&lt;/authors&gt;&lt;/contributors&gt;&lt;auth-address&gt;IMARES Wageningen UR, P.O. Box 167, 1790 AD Den Burg (Texel), The Netherlands. susanne.knhn@wur.nl&lt;/auth-address&gt;&lt;titles&gt;&lt;title&gt;Plastic ingestion by the northern fulmar (Fulmarus glacialis) in Iceland&lt;/title&gt;&lt;secondary-title&gt;Marine Pollution Bulletin&lt;/secondary-title&gt;&lt;/titles&gt;&lt;periodical&gt;&lt;full-title&gt;Marine Pollution Bulletin&lt;/full-title&gt;&lt;/periodical&gt;&lt;pages&gt;1252-4&lt;/pages&gt;&lt;volume&gt;64&lt;/volume&gt;&lt;number&gt;6&lt;/number&gt;&lt;edition&gt;2012/03/30&lt;/edition&gt;&lt;dates&gt;&lt;year&gt;2012&lt;/year&gt;&lt;pub-dates&gt;&lt;date&gt;Jun&lt;/date&gt;&lt;/pub-dates&gt;&lt;/dates&gt;&lt;isbn&gt;1879-3363 (Electronic)&amp;#xD;0025-326X (Linking)&lt;/isbn&gt;&lt;accession-num&gt;22455662&lt;/accession-num&gt;&lt;urls&gt;&lt;related-urls&gt;&lt;url&gt;https://www.ncbi.nlm.nih.gov/pubmed/22455662&lt;/url&gt;&lt;/related-urls&gt;&lt;/urls&gt;&lt;custom4&gt;Impact&lt;/custom4&gt;&lt;custom7&gt;Iceland&lt;/custom7&gt;&lt;electronic-resource-num&gt;10.1016/j.marpolbul.2012.02.02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4" w:tooltip="Kuhn, 2012 #9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uhn and van Franeker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33182C7" w14:textId="77777777" w:rsidTr="00745C2A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B4238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C3483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eroe Island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B6F20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eroe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EB9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CC52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8F8C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1C7A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98C1F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54D30D" w14:textId="779BA0F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urinck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55A90B9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D72B2B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43F90B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A0AD9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eroe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FD77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06  (fulmars with &gt;0.1 g plastic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69BB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54DE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3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F87D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9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02673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3EE16A" w14:textId="0465FA2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SPAR Commission&lt;/Author&gt;&lt;Year&gt;2009&lt;/Year&gt;&lt;RecNum&gt;124&lt;/RecNum&gt;&lt;DisplayText&gt;(OSPAR Commission, 2009)&lt;/DisplayText&gt;&lt;record&gt;&lt;rec-number&gt;124&lt;/rec-number&gt;&lt;foreign-keys&gt;&lt;key app="EN" db-id="rfftxfrp5xxvp1eedz6vpfs7t95sssfzz5pf" timestamp="1517485787"&gt;124&lt;/key&gt;&lt;/foreign-keys&gt;&lt;ref-type name="Report"&gt;27&lt;/ref-type&gt;&lt;contributors&gt;&lt;authors&gt;&lt;author&gt;OSPAR Commission,&lt;/author&gt;&lt;/authors&gt;&lt;/contributors&gt;&lt;titles&gt;&lt;title&gt;Marine litter in the North-East Atlantic Region: Assessment and priorities for response&lt;/title&gt;&lt;/titles&gt;&lt;section&gt;127&lt;/section&gt;&lt;dates&gt;&lt;year&gt;2009&lt;/year&gt;&lt;/dates&gt;&lt;pub-location&gt;London, United Kingdom&lt;/pub-location&gt;&lt;urls&gt;&lt;/urls&gt;&lt;custom1&gt;Sources&lt;/custom1&gt;&lt;custom3&gt;Distribution&lt;/custom3&gt;&lt;custom5&gt;Response&lt;/custom5&gt;&lt;custom6&gt;Crosscutting&lt;/custom6&gt;&lt;custom7&gt;Non-Arctic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2" w:tooltip="OSPAR Commission, 2009 #12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SPAR Commission, 200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25B0542" w14:textId="77777777" w:rsidTr="00745C2A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E6EF4A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1AC96A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1BE19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eroe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AAA7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-20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B333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9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C862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6958B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5 ± 0.01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7D3E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.3 ± 0.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CCA177" w14:textId="08CD935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van Franeker&lt;/Author&gt;&lt;Year&gt;2013&lt;/Year&gt;&lt;RecNum&gt;472&lt;/RecNum&gt;&lt;DisplayText&gt;(van Franeker and The SNS Fulmar Study Group, 2013)&lt;/DisplayText&gt;&lt;record&gt;&lt;rec-number&gt;472&lt;/rec-number&gt;&lt;foreign-keys&gt;&lt;key app="EN" db-id="rfftxfrp5xxvp1eedz6vpfs7t95sssfzz5pf" timestamp="1525343150"&gt;472&lt;/key&gt;&lt;/foreign-keys&gt;&lt;ref-type name="Report"&gt;27&lt;/ref-type&gt;&lt;contributors&gt;&lt;authors&gt;&lt;author&gt;van Franeker, J. A.&lt;/author&gt;&lt;author&gt;The SNS Fulmar Study Group,&lt;/author&gt;&lt;/authors&gt;&lt;tertiary-authors&gt;&lt;author&gt;IMARES&lt;/author&gt;&lt;/tertiary-authors&gt;&lt;/contributors&gt;&lt;titles&gt;&lt;title&gt;Fulmar Litter EcoQO monitoring along Dutch&amp;#xD;and North Sea coasts – Update 2010 and 2011&lt;/title&gt;&lt;secondary-title&gt;MARES Report&lt;/secondary-title&gt;&lt;/titles&gt;&lt;pages&gt;61pp&lt;/pages&gt;&lt;volume&gt;C076/13&lt;/volume&gt;&lt;dates&gt;&lt;year&gt;2013&lt;/year&gt;&lt;/dates&gt;&lt;pub-location&gt;Texel&lt;/pub-location&gt;&lt;publisher&gt;IMARES&lt;/publisher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9" w:tooltip="van Franeker, 2013 #47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van Franeker and The SNS Fulmar Study Group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3AFC656" w14:textId="77777777" w:rsidTr="00745C2A">
        <w:trPr>
          <w:trHeight w:val="78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E5833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7E744A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41573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eroe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BBAA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F5C66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C86C5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F18ED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3 ± 0.35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0289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9 ± 29.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6C7ACD" w14:textId="1FA2374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revail 2014; van Franeker et al. 2013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Ask&lt;/Author&gt;&lt;Year&gt;2016&lt;/Year&gt;&lt;RecNum&gt;119&lt;/RecNum&gt;&lt;DisplayText&gt;(Ask et al., 2016)&lt;/DisplayText&gt;&lt;record&gt;&lt;rec-number&gt;119&lt;/rec-number&gt;&lt;foreign-keys&gt;&lt;key app="EN" db-id="rfftxfrp5xxvp1eedz6vpfs7t95sssfzz5pf" timestamp="1517485787"&gt;119&lt;/key&gt;&lt;/foreign-keys&gt;&lt;ref-type name="Book"&gt;6&lt;/ref-type&gt;&lt;contributors&gt;&lt;authors&gt;&lt;author&gt;Ask, A.&lt;/author&gt;&lt;author&gt;Anker-Nilssen, T.&lt;/author&gt;&lt;author&gt;Herzke, D. &lt;/author&gt;&lt;author&gt;Trevail, A. M.&lt;/author&gt;&lt;author&gt;van Franeker, J. A.&lt;/author&gt;&lt;author&gt;Gabrielsen, G. W.&lt;/author&gt;&lt;/authors&gt;&lt;/contributors&gt;&lt;titles&gt;&lt;title&gt;Contaminants in northern fulmars (Fulmarus glacialis) exposed to plastic&lt;/title&gt;&lt;/titles&gt;&lt;dates&gt;&lt;year&gt;2016&lt;/year&gt;&lt;/dates&gt;&lt;pub-location&gt;Copenhagen K.&lt;/pub-location&gt;&lt;publisher&gt;Nordic Council of Ministers&lt;/publisher&gt;&lt;isbn&gt;928934704X&lt;/isbn&gt;&lt;urls&gt;&lt;related-urls&gt;&lt;url&gt;https://www.wur.nl/upload_mm/2/e/8/fb80d083-5264-4576-b6fd-34cb9addb092_Ask2016_FulmarPlasticIngChemicalReport_TemaNord543.pdf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" w:tooltip="Ask, 2016 #11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sk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20B6C9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3958D67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rünnich’s guillemot/ Thick-billed murre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Uria lomvia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286B9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B39FC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0634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0D28E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E6C50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20EC8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1F4C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B5EB2A" w14:textId="63D6FCD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73034B11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B50ED5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AED7D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AF86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390C3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978B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D36E0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20A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C963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07B6F8" w14:textId="7AABAEA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0AE597F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063B87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A9BA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77C7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1E737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3F6E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8C488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C7711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4B01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8A821D" w14:textId="0D06F95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3ACD90F1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BAC11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1A47C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41666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168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02ED7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5C76B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4278B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1E979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AB61A4" w14:textId="7058BA2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5&lt;/Year&gt;&lt;RecNum&gt;109&lt;/RecNum&gt;&lt;DisplayText&gt;(Day et al., 1985)&lt;/DisplayText&gt;&lt;record&gt;&lt;rec-number&gt;109&lt;/rec-number&gt;&lt;foreign-keys&gt;&lt;key app="EN" db-id="rfftxfrp5xxvp1eedz6vpfs7t95sssfzz5pf" timestamp="1517485787"&gt;109&lt;/key&gt;&lt;/foreign-keys&gt;&lt;ref-type name="Conference Paper"&gt;47&lt;/ref-type&gt;&lt;contributors&gt;&lt;authors&gt;&lt;author&gt;Day, R. H.&lt;/author&gt;&lt;author&gt;Wehle, D. H. S.&lt;/author&gt;&lt;author&gt;Coleman, F. C.&lt;/author&gt;&lt;/authors&gt;&lt;/contributors&gt;&lt;titles&gt;&lt;title&gt;Ingestion of plastic pollutants by marine birds&lt;/title&gt;&lt;secondary-title&gt;The Workshop on the Fate and Impact of Marine Debris&lt;/secondary-title&gt;&lt;/titles&gt;&lt;pages&gt;334-386&lt;/pages&gt;&lt;volume&gt;2&lt;/volume&gt;&lt;dates&gt;&lt;year&gt;1985&lt;/year&gt;&lt;/dates&gt;&lt;pub-location&gt;Honolulu&lt;/pub-location&gt;&lt;publisher&gt;US Dep. Commer. NOAA Tech Memo NMFS Honolulu, Hawaii&lt;/publisher&gt;&lt;urls&gt;&lt;related-urls&gt;&lt;url&gt;https://www.st.nmfs.noaa.gov/tm/swfc/swfc054.pdf&lt;/url&gt;&lt;/related-urls&gt;&lt;/urls&gt;&lt;custom1&gt;Honolulu&lt;/custom1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1" w:tooltip="Day, 1985 #10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1B273890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3E488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70B71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2BA2D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12537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18DBC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B3B86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B55A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65495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BC4170" w14:textId="20257AE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C8A28A3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AB19BB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B0A10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1ECE6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E03F9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F49AA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DF1E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913A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8325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343962" w14:textId="3D852D9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39F4729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B45CC5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BDA26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0C90C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ian Arcit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1BEF9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197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C2B1D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2D845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3A9B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5B2A6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765B74" w14:textId="2CB3EAA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. S. V. Bradstreet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5&lt;/Year&gt;&lt;RecNum&gt;109&lt;/RecNum&gt;&lt;DisplayText&gt;(Day et al., 1985)&lt;/DisplayText&gt;&lt;record&gt;&lt;rec-number&gt;109&lt;/rec-number&gt;&lt;foreign-keys&gt;&lt;key app="EN" db-id="rfftxfrp5xxvp1eedz6vpfs7t95sssfzz5pf" timestamp="1517485787"&gt;109&lt;/key&gt;&lt;/foreign-keys&gt;&lt;ref-type name="Conference Paper"&gt;47&lt;/ref-type&gt;&lt;contributors&gt;&lt;authors&gt;&lt;author&gt;Day, R. H.&lt;/author&gt;&lt;author&gt;Wehle, D. H. S.&lt;/author&gt;&lt;author&gt;Coleman, F. C.&lt;/author&gt;&lt;/authors&gt;&lt;/contributors&gt;&lt;titles&gt;&lt;title&gt;Ingestion of plastic pollutants by marine birds&lt;/title&gt;&lt;secondary-title&gt;The Workshop on the Fate and Impact of Marine Debris&lt;/secondary-title&gt;&lt;/titles&gt;&lt;pages&gt;334-386&lt;/pages&gt;&lt;volume&gt;2&lt;/volume&gt;&lt;dates&gt;&lt;year&gt;1985&lt;/year&gt;&lt;/dates&gt;&lt;pub-location&gt;Honolulu&lt;/pub-location&gt;&lt;publisher&gt;US Dep. Commer. NOAA Tech Memo NMFS Honolulu, Hawaii&lt;/publisher&gt;&lt;urls&gt;&lt;related-urls&gt;&lt;url&gt;https://www.st.nmfs.noaa.gov/tm/swfc/swfc054.pdf&lt;/url&gt;&lt;/related-urls&gt;&lt;/urls&gt;&lt;custom1&gt;Honolulu&lt;/custom1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1" w:tooltip="Day, 1985 #10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FF29179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079B77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7FA28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8AD02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ast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609AC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-198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1F5F2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4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9202E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7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8555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5+-0.041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DEC9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4+-0.70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AA3CFD" w14:textId="7977400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lliot et al. 1990 unpub, Heneman 1988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F1DA74E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7C3A77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FBAE1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533F0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ast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543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6-19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2C0C9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EC559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DA15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431B4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7A9E75" w14:textId="0484464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owe et al. 200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07A596F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7FA802A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B7B682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858BBE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rbour Breton,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Newfoundland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2D44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B8ACA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5C55E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FC97B8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F93B88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411B5435" w14:textId="5D65867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zafar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.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7365629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0C5CB8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F1E73A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E46C30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t. Mary’s Bay,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B5AD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D4AB8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0C520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57038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D3F5A1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426F69B0" w14:textId="705E7D4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zafar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.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412D3E9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A9438D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35550B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B05862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annet Island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F900C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A0A8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27B11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666FE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848E4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F672C14" w14:textId="24AF679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zafar 200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C0D5DC7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3158408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1B12FD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58479E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ats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44B0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40E4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88AC56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EC42EE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749159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9CDED16" w14:textId="45F6D2C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zafar 200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6A5AE1A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7D36DA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21F7F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3241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ats Island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07C0F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37C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4E3A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36E8F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32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9524C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4 (SD 0.20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B0AB3A" w14:textId="69ADB24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C2E4A36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D151A1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9623D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E9E03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he Minarets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4CB55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D6A0E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E6A76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B05E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003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13FC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6 (SD0.26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DBB7FE" w14:textId="1815557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0F499BB" w14:textId="77777777" w:rsidTr="00F03DBB">
        <w:trPr>
          <w:trHeight w:val="127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E1E9A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CCDAF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F9443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kpatok Island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BBEA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31196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A7AB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3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75CF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25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B0E11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9 (SD 0.64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B7A9AA" w14:textId="2C32A35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0AF7E5D" w14:textId="77777777" w:rsidTr="00F03DBB">
        <w:trPr>
          <w:trHeight w:val="127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BA4C8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17128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2F873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igges Sound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63E4B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4AD5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E46AC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E1C67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15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87791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7 (SD 0.69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3DCB5D" w14:textId="640D06D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7D7929E" w14:textId="77777777" w:rsidTr="00F03DBB">
        <w:trPr>
          <w:trHeight w:val="153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78F658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36477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60FAF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nce Leopold Island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7F7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3922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FE8AB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1C38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017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9FB6B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30 (SD 1.39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329DAB" w14:textId="6E241E7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D67EE2D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420AE0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C0712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15C274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willingate, St. Mary’s Bay, Conception Bay, Newfoundland, Canad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0707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-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C05A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64BFC7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C2052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03 ± 0.0162 g (with one common murre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F12244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91 ± 0.291 (with one common murre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6058910" w14:textId="6D21FD9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CB36A7D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28F3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0467C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0ECE0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rince Leopold Is. East Arctic Canada.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02E9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BE7F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34FE3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0973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944E1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852398" w14:textId="57E6E22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oon&lt;/Author&gt;&lt;Year&gt;2017&lt;/Year&gt;&lt;RecNum&gt;16&lt;/RecNum&gt;&lt;DisplayText&gt;(Poon et al., 2017)&lt;/DisplayText&gt;&lt;record&gt;&lt;rec-number&gt;16&lt;/rec-number&gt;&lt;foreign-keys&gt;&lt;key app="EN" db-id="rfftxfrp5xxvp1eedz6vpfs7t95sssfzz5pf" timestamp="1517485786"&gt;16&lt;/key&gt;&lt;/foreign-keys&gt;&lt;ref-type name="Journal Article"&gt;17&lt;/ref-type&gt;&lt;contributors&gt;&lt;authors&gt;&lt;author&gt;Poon, F. E.&lt;/author&gt;&lt;author&gt;Provencher, J. F.&lt;/author&gt;&lt;author&gt;Mallory, M. L.&lt;/author&gt;&lt;author&gt;Braune, B. M.&lt;/author&gt;&lt;author&gt;Smith, P. A.&lt;/author&gt;&lt;/authors&gt;&lt;/contributors&gt;&lt;auth-address&gt;Department of Environmental Science, Carleton University, Ottawa, Ontario K1S 5B6, Canada. Electronic address: poon_florence@yahoo.com.&amp;#xD;Department of Biology, Carleton University, Ottawa, Ontario K1S 5B6, Canada.&amp;#xD;Department of Biology, Acadia University, Wolfville, Nova Scotia B4P 2R6, Canada.&amp;#xD;Environment and Climate Change Canada, National Wildlife Research Centre, Ottawa, Ontario K1S 5B6, Canada.&lt;/auth-address&gt;&lt;titles&gt;&lt;title&gt;Levels of ingested debris vary across species in Canadian Arctic seabirds&lt;/title&gt;&lt;secondary-title&gt;Marine Pollution Bulletin&lt;/secondary-title&gt;&lt;/titles&gt;&lt;periodical&gt;&lt;full-title&gt;Marine Pollution Bulletin&lt;/full-title&gt;&lt;/periodical&gt;&lt;pages&gt;517-520&lt;/pages&gt;&lt;volume&gt;116&lt;/volume&gt;&lt;number&gt;1-2&lt;/number&gt;&lt;edition&gt;2017/01/11&lt;/edition&gt;&lt;dates&gt;&lt;year&gt;2017&lt;/year&gt;&lt;pub-dates&gt;&lt;date&gt;Mar 15&lt;/date&gt;&lt;/pub-dates&gt;&lt;/dates&gt;&lt;isbn&gt;1879-3363 (Electronic)&amp;#xD;0025-326X (Linking)&lt;/isbn&gt;&lt;accession-num&gt;28069276&lt;/accession-num&gt;&lt;urls&gt;&lt;related-urls&gt;&lt;url&gt;https://www.ncbi.nlm.nih.gov/pubmed/28069276&lt;/url&gt;&lt;/related-urls&gt;&lt;/urls&gt;&lt;custom4&gt;Impact&lt;/custom4&gt;&lt;custom7&gt;Canada&lt;/custom7&gt;&lt;electronic-resource-num&gt;10.1016/j.marpolbul.2016.11.05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8" w:tooltip="Poon, 2017 #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231ADCF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09294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8284C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2BBDC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west Green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1C30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19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B89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2B4B7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FBD3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DF4ED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9, 0 (0-3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E13EC3" w14:textId="1542882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alk&lt;/Author&gt;&lt;Year&gt;1993&lt;/Year&gt;&lt;RecNum&gt;415&lt;/RecNum&gt;&lt;DisplayText&gt;(Falk and Durinck, 1993)&lt;/DisplayText&gt;&lt;record&gt;&lt;rec-number&gt;415&lt;/rec-number&gt;&lt;foreign-keys&gt;&lt;key app="EN" db-id="rfftxfrp5xxvp1eedz6vpfs7t95sssfzz5pf" timestamp="1521640797"&gt;415&lt;/key&gt;&lt;/foreign-keys&gt;&lt;ref-type name="Journal Article"&gt;17&lt;/ref-type&gt;&lt;contributors&gt;&lt;authors&gt;&lt;author&gt;Falk, K.&lt;/author&gt;&lt;author&gt;Durinck, J.&lt;/author&gt;&lt;/authors&gt;&lt;/contributors&gt;&lt;titles&gt;&lt;title&gt;The winter diet of thick-billed murres, Uria lomvia, in western Greenland, 1988–1989&lt;/title&gt;&lt;secondary-title&gt;Canadian Journal of Zoology&lt;/secondary-title&gt;&lt;/titles&gt;&lt;periodical&gt;&lt;full-title&gt;Canadian Journal of Zoology&lt;/full-title&gt;&lt;/periodical&gt;&lt;pages&gt;264-272&lt;/pages&gt;&lt;volume&gt;71&lt;/volume&gt;&lt;number&gt;2&lt;/number&gt;&lt;section&gt;264&lt;/section&gt;&lt;dates&gt;&lt;year&gt;1993&lt;/year&gt;&lt;/dates&gt;&lt;isbn&gt;0008-4301&amp;#xD;1480-3283&lt;/isbn&gt;&lt;urls&gt;&lt;/urls&gt;&lt;custom4&gt;Impact&lt;/custom4&gt;&lt;electronic-resource-num&gt;10.1139/z93-03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4" w:tooltip="Falk, 1993 #41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alk and Durinck, 199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305ADA08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6E5B86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E088A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E7802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klyut Is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2D34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4FC9B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F9FCC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63E2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E49CC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5FB976" w14:textId="27A4D5D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lk unpub i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C3A3545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86B298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257BA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05C4C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5B03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34C3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7F594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91ED2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451A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2359D5" w14:textId="096DC0B3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zafar 2000 i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E9C576E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1A59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mmon murre/guillemo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Uria aalge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E1CD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9097E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FF2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BB4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280F7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E6756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324E6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F68D6D" w14:textId="7777777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ay 1980</w:t>
            </w:r>
          </w:p>
        </w:tc>
      </w:tr>
      <w:tr w:rsidR="00421E93" w:rsidRPr="00E07F63" w14:paraId="4EA4B598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D2DFB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DD57A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77A7E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1691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DA64B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5678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5D87A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2A1E7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DF53F4" w14:textId="5A002DF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EB9404C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D76F1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CDD49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6296A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ast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39612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6-19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51C82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783A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0468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4EAC0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 ± 0.02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2A02C7" w14:textId="6827E77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owe et al. 200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085E0AF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3E459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A43F4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1293D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t. Mary’s Bay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BF851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627EB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A4939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BDEE0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615FE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A90733" w14:textId="106B115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affar unpub data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FF605F7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09530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FC3B30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B8BC7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annet Island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23B4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DC92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F175F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4751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1E0E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276FBB" w14:textId="172EABE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zafar (2000)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44A591C" w14:textId="77777777" w:rsidTr="00745C2A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7C4FB4E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</w:tcPr>
          <w:p w14:paraId="18DD3DB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A95904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new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CD358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8C7E4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DD611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85D2C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98BDB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56379F4" w14:textId="0FAEE15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zafar (2000)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7B0343F" w14:textId="77777777" w:rsidTr="008E6DF4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496E5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31B2AB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438FC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willingate, St. Mary’s Bay, Conception Bay, Newfoundland, Canad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EF3CC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-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FA8DD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1FF66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1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3D898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D25A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9 ± 0.0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D6C77F" w14:textId="30C8C37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37BC4FA" w14:textId="77777777" w:rsidTr="00F03DBB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DD117F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ittle auk/dovekie 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lle alle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908E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B9D02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73379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288A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515BA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35897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E710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5F34DC" w14:textId="7B1CDA0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; Gjertz et al., 1985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Cite&gt;&lt;Author&gt;Gjertz&lt;/Author&gt;&lt;Year&gt;1985&lt;/Year&gt;&lt;RecNum&gt;423&lt;/RecNum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02B36B7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E40516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7FF18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618D5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78903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412B4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261D7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44E34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CEEE9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A4B7C7" w14:textId="07ACD12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C6FCA99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4DEFA2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2E69F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A4792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C9BFF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D724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D496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16E7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C26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5E870C" w14:textId="3E1C348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84A24A3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BC375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A48D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E59E3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ian Arcit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F31A5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197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455EB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F11F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"present"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70B36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04B1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6E94AB" w14:textId="3A23D16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E2BB2A9" w14:textId="77777777" w:rsidTr="00E71D9E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6C43C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7001F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08BCD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Shore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4283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C7A3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D341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3DC9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E1E47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06AD1A" w14:textId="20611805" w:rsidR="00421E93" w:rsidRPr="00E71D9E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Robertson et al. 2006 unpub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.</w:t>
            </w: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In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dmVyeS1Hb21tPC9BdXRob3I+PFllYXI+MjAxNjwvWWVh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dmVyeS1Hb21tPC9BdXRob3I+PFllYXI+MjAxNjwvWWVh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" w:tooltip="Avery-Gomm, 2016 #57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very-Gomm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E0B8836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71CCA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1C59CB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19846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centia Bay, N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F923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C78B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484DB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D9411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A2D54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DC573D" w14:textId="62BEDAF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Rosing-Asvid&lt;/Author&gt;&lt;Year&gt;2013&lt;/Year&gt;&lt;RecNum&gt;576&lt;/RecNum&gt;&lt;DisplayText&gt;(Rosing-Asvid et al., 2013)&lt;/DisplayText&gt;&lt;record&gt;&lt;rec-number&gt;576&lt;/rec-number&gt;&lt;foreign-keys&gt;&lt;key app="EN" db-id="rfftxfrp5xxvp1eedz6vpfs7t95sssfzz5pf" timestamp="1525530715"&gt;576&lt;/key&gt;&lt;/foreign-keys&gt;&lt;ref-type name="Journal Article"&gt;17&lt;/ref-type&gt;&lt;contributors&gt;&lt;authors&gt;&lt;author&gt;Rosing-Asvid, A.&lt;/author&gt;&lt;author&gt;Hedeholm, R.&lt;/author&gt;&lt;author&gt;Arendt, K. E.&lt;/author&gt;&lt;author&gt;Fort, J.&lt;/author&gt;&lt;author&gt;Robertson, G. J.&lt;/author&gt;&lt;/authors&gt;&lt;/contributors&gt;&lt;titles&gt;&lt;title&gt;Winter diet of the little auk (Alle alle) in the Northwest Atlantic&lt;/title&gt;&lt;secondary-title&gt;Polar Biology&lt;/secondary-title&gt;&lt;/titles&gt;&lt;periodical&gt;&lt;full-title&gt;Polar Biology&lt;/full-title&gt;&lt;/periodical&gt;&lt;pages&gt;1601-1608&lt;/pages&gt;&lt;volume&gt;36&lt;/volume&gt;&lt;number&gt;11&lt;/number&gt;&lt;section&gt;1601&lt;/section&gt;&lt;dates&gt;&lt;year&gt;2013&lt;/year&gt;&lt;/dates&gt;&lt;isbn&gt;0722-4060&amp;#xD;1432-2056&lt;/isbn&gt;&lt;urls&gt;&lt;/urls&gt;&lt;electronic-resource-num&gt;10.1007/s00300-013-1379-4&lt;/electronic-resource-num&gt;&lt;/record&gt;&lt;/Cite&gt;&lt;/EndNote&gt;</w:instrText>
            </w: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76" w:tooltip="Rosing-Asvid, 2013 #5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sing-Asvid et al., 2013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6E1C692" w14:textId="77777777" w:rsidTr="00F03DBB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7583A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648068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2ECAE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hite Bay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2B98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986F1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EB592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C891E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183±0.0205 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92F9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538+-0.4043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7F68BC" w14:textId="0671EB3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ife&lt;/Author&gt;&lt;Year&gt;2015&lt;/Year&gt;&lt;RecNum&gt;26&lt;/RecNum&gt;&lt;DisplayText&gt;(Fife et al., 2015)&lt;/DisplayText&gt;&lt;record&gt;&lt;rec-number&gt;26&lt;/rec-number&gt;&lt;foreign-keys&gt;&lt;key app="EN" db-id="rfftxfrp5xxvp1eedz6vpfs7t95sssfzz5pf" timestamp="1517485786"&gt;26&lt;/key&gt;&lt;/foreign-keys&gt;&lt;ref-type name="Journal Article"&gt;17&lt;/ref-type&gt;&lt;contributors&gt;&lt;authors&gt;&lt;author&gt;Fife, D. T.&lt;/author&gt;&lt;author&gt;Robertson, G. J.&lt;/author&gt;&lt;author&gt;Shutler, D.&lt;/author&gt;&lt;author&gt;Braune, B. M.&lt;/author&gt;&lt;author&gt;Mallory, M. L.&lt;/author&gt;&lt;/authors&gt;&lt;/contributors&gt;&lt;auth-address&gt;Department of Biology, Acadia University, Wolfville, NS B4P 2R6, Canada. Electronic address: danielle.t.fife@gmail.com.&amp;#xD;Wildlife Research Division, Environment Canada, 6 Bruce Street, Mount Pearl, NL A1N 4T3, Canada.&amp;#xD;Department of Biology, Acadia University, Wolfville, NS B4P 2R6, Canada.&amp;#xD;National Wildlife Research Centre, Raven Road, Carleton University, Ottawa, ON K1A 0H3, Canada.&lt;/auth-address&gt;&lt;titles&gt;&lt;title&gt;Trace elements and ingested plastic debris in wintering dovekies (Alle alle)&lt;/title&gt;&lt;secondary-title&gt;Marine Pollution Bulletin&lt;/secondary-title&gt;&lt;/titles&gt;&lt;periodical&gt;&lt;full-title&gt;Marine Pollution Bulletin&lt;/full-title&gt;&lt;/periodical&gt;&lt;pages&gt;368-71&lt;/pages&gt;&lt;volume&gt;91&lt;/volume&gt;&lt;number&gt;1&lt;/number&gt;&lt;edition&gt;2014/12/17&lt;/edition&gt;&lt;dates&gt;&lt;year&gt;2015&lt;/year&gt;&lt;pub-dates&gt;&lt;date&gt;Feb 15&lt;/date&gt;&lt;/pub-dates&gt;&lt;/dates&gt;&lt;isbn&gt;1879-3363 (Electronic)&amp;#xD;0025-326X (Linking)&lt;/isbn&gt;&lt;accession-num&gt;25499966&lt;/accession-num&gt;&lt;urls&gt;&lt;related-urls&gt;&lt;url&gt;https://www.ncbi.nlm.nih.gov/pubmed/25499966&lt;/url&gt;&lt;/related-urls&gt;&lt;/urls&gt;&lt;custom4&gt;Impact&lt;/custom4&gt;&lt;custom7&gt;Canada&lt;/custom7&gt;&lt;electronic-resource-num&gt;10.1016/j.marpolbul.2014.11.02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6" w:tooltip="Fife, 2015 #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ife et al., 201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6B85C77" w14:textId="77777777" w:rsidTr="00E71D9E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E8B937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A4766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5EF5C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lyrood, N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08B60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3B19D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5BCA1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63AA0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049+-0.0280 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7F46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070+-3.910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D0F79F" w14:textId="087E399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dmVyeS1Hb21tPC9BdXRob3I+PFllYXI+MjAxNjwvWWVh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dmVyeS1Hb21tPC9BdXRob3I+PFllYXI+MjAxNjwvWWVh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" w:tooltip="Avery-Gomm, 2016 #57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very-Gomm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C820D02" w14:textId="77777777" w:rsidTr="00745C2A">
        <w:trPr>
          <w:trHeight w:val="539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9C0029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2F5D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22D5C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6F60A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8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DB8CB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5B2C64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166CDA8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907120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4F4B72DB" w14:textId="3F1BC9A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alk and Durinck unpub.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8CD35E4" w14:textId="77777777" w:rsidTr="00B50AB5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439CA3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80F543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1E3FE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kluyt Island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8597A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7-1998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1766F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D6CD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7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A12B4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06106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B0B99A" w14:textId="353AA77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edersen&lt;/Author&gt;&lt;Year&gt;2001&lt;/Year&gt;&lt;RecNum&gt;414&lt;/RecNum&gt;&lt;DisplayText&gt;(Pedersen and Falk, 2001)&lt;/DisplayText&gt;&lt;record&gt;&lt;rec-number&gt;414&lt;/rec-number&gt;&lt;foreign-keys&gt;&lt;key app="EN" db-id="rfftxfrp5xxvp1eedz6vpfs7t95sssfzz5pf" timestamp="1521640616"&gt;414&lt;/key&gt;&lt;/foreign-keys&gt;&lt;ref-type name="Journal Article"&gt;17&lt;/ref-type&gt;&lt;contributors&gt;&lt;authors&gt;&lt;author&gt;Pedersen, C. E.&lt;/author&gt;&lt;author&gt;Falk, K.&lt;/author&gt;&lt;/authors&gt;&lt;/contributors&gt;&lt;titles&gt;&lt;title&gt;Chick diet of dovekies Alle alle in Northwest Greenland&lt;/title&gt;&lt;secondary-title&gt;Polar Biology&lt;/secondary-title&gt;&lt;/titles&gt;&lt;periodical&gt;&lt;full-title&gt;Polar Biology&lt;/full-title&gt;&lt;/periodical&gt;&lt;pages&gt;53-58&lt;/pages&gt;&lt;volume&gt;24&lt;/volume&gt;&lt;number&gt;1&lt;/number&gt;&lt;section&gt;53&lt;/section&gt;&lt;dates&gt;&lt;year&gt;2001&lt;/year&gt;&lt;/dates&gt;&lt;isbn&gt;0722-4060&amp;#xD;1432-2056&lt;/isbn&gt;&lt;urls&gt;&lt;/urls&gt;&lt;custom4&gt;Impact&lt;/custom4&gt;&lt;electronic-resource-num&gt;10.1007/s003000000173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3" w:tooltip="Pedersen, 2001 #4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edersen and Falk, 200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534EC2A9" w14:textId="77777777" w:rsidTr="00F03DBB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39949B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AADBBD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0AD53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Greenlan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A31A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 (Gular pouche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4B6A3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372543" w14:textId="7A90C49E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ragments – 50%;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filaments – 10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9D4E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D1234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9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435634" w14:textId="372AEDD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" w:tooltip="Amelineau, 2016 #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melineau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CF7B601" w14:textId="77777777" w:rsidTr="00745C2A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F8EA8F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</w:tcPr>
          <w:p w14:paraId="6EF4977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64AA7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Farewel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EC947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07542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F34DA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9AB60B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1EAAD28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A5A8046" w14:textId="43219277" w:rsidR="00421E93" w:rsidRPr="00E71D9E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Rosing-Asvid&lt;/Author&gt;&lt;Year&gt;2013&lt;/Year&gt;&lt;RecNum&gt;576&lt;/RecNum&gt;&lt;DisplayText&gt;(Rosing-Asvid et al., 2013)&lt;/DisplayText&gt;&lt;record&gt;&lt;rec-number&gt;576&lt;/rec-number&gt;&lt;foreign-keys&gt;&lt;key app="EN" db-id="rfftxfrp5xxvp1eedz6vpfs7t95sssfzz5pf" timestamp="1525530715"&gt;576&lt;/key&gt;&lt;/foreign-keys&gt;&lt;ref-type name="Journal Article"&gt;17&lt;/ref-type&gt;&lt;contributors&gt;&lt;authors&gt;&lt;author&gt;Rosing-Asvid, A.&lt;/author&gt;&lt;author&gt;Hedeholm, R.&lt;/author&gt;&lt;author&gt;Arendt, K. E.&lt;/author&gt;&lt;author&gt;Fort, J.&lt;/author&gt;&lt;author&gt;Robertson, G. J.&lt;/author&gt;&lt;/authors&gt;&lt;/contributors&gt;&lt;titles&gt;&lt;title&gt;Winter diet of the little auk (Alle alle) in the Northwest Atlantic&lt;/title&gt;&lt;secondary-title&gt;Polar Biology&lt;/secondary-title&gt;&lt;/titles&gt;&lt;periodical&gt;&lt;full-title&gt;Polar Biology&lt;/full-title&gt;&lt;/periodical&gt;&lt;pages&gt;1601-1608&lt;/pages&gt;&lt;volume&gt;36&lt;/volume&gt;&lt;number&gt;11&lt;/number&gt;&lt;section&gt;1601&lt;/section&gt;&lt;dates&gt;&lt;year&gt;2013&lt;/year&gt;&lt;/dates&gt;&lt;isbn&gt;0722-4060&amp;#xD;1432-2056&lt;/isbn&gt;&lt;urls&gt;&lt;/urls&gt;&lt;electronic-resource-num&gt;10.1007/s00300-013-1379-4&lt;/electronic-resource-num&gt;&lt;/record&gt;&lt;/Cite&gt;&lt;/EndNote&gt;</w:instrText>
            </w: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76" w:tooltip="Rosing-Asvid, 2013 #5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sing-Asvid et al., 2013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6C177C4" w14:textId="77777777" w:rsidTr="00745C2A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660DFD2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</w:tcPr>
          <w:p w14:paraId="41B5DB9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B63DE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72493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6EE1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9CDB94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449B8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B2B78F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DCC03FB" w14:textId="462A5811" w:rsidR="00421E93" w:rsidRPr="00E71D9E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Rosing-Asvid&lt;/Author&gt;&lt;Year&gt;2013&lt;/Year&gt;&lt;RecNum&gt;576&lt;/RecNum&gt;&lt;DisplayText&gt;(Rosing-Asvid et al., 2013)&lt;/DisplayText&gt;&lt;record&gt;&lt;rec-number&gt;576&lt;/rec-number&gt;&lt;foreign-keys&gt;&lt;key app="EN" db-id="rfftxfrp5xxvp1eedz6vpfs7t95sssfzz5pf" timestamp="1525530715"&gt;576&lt;/key&gt;&lt;/foreign-keys&gt;&lt;ref-type name="Journal Article"&gt;17&lt;/ref-type&gt;&lt;contributors&gt;&lt;authors&gt;&lt;author&gt;Rosing-Asvid, A.&lt;/author&gt;&lt;author&gt;Hedeholm, R.&lt;/author&gt;&lt;author&gt;Arendt, K. E.&lt;/author&gt;&lt;author&gt;Fort, J.&lt;/author&gt;&lt;author&gt;Robertson, G. J.&lt;/author&gt;&lt;/authors&gt;&lt;/contributors&gt;&lt;titles&gt;&lt;title&gt;Winter diet of the little auk (Alle alle) in the Northwest Atlantic&lt;/title&gt;&lt;secondary-title&gt;Polar Biology&lt;/secondary-title&gt;&lt;/titles&gt;&lt;periodical&gt;&lt;full-title&gt;Polar Biology&lt;/full-title&gt;&lt;/periodical&gt;&lt;pages&gt;1601-1608&lt;/pages&gt;&lt;volume&gt;36&lt;/volume&gt;&lt;number&gt;11&lt;/number&gt;&lt;section&gt;1601&lt;/section&gt;&lt;dates&gt;&lt;year&gt;2013&lt;/year&gt;&lt;/dates&gt;&lt;isbn&gt;0722-4060&amp;#xD;1432-2056&lt;/isbn&gt;&lt;urls&gt;&lt;/urls&gt;&lt;electronic-resource-num&gt;10.1007/s00300-013-1379-4&lt;/electronic-resource-num&gt;&lt;/record&gt;&lt;/Cite&gt;&lt;/EndNote&gt;</w:instrText>
            </w: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76" w:tooltip="Rosing-Asvid, 2013 #5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sing-Asvid et al., 2013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ED3FA79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71C944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E70A41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52A58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Greenlan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A3CF0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 (Gular pouche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9395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29D8F5" w14:textId="742CBAA9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gments – 50%; filaments – 10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750FB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E98C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9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B60469" w14:textId="13403E7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" w:tooltip="Amelineau, 2016 #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melineau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6309EE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53CD4F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lack-legged kittivake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Rissa tridactyla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C3D05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1D738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E6B40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629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C961E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BCEFF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FDB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AE7E4F" w14:textId="2E265B4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8154DBF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4DB81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9C744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26399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7C0F4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61E95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14EF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7F92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B96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5FAA4F" w14:textId="31CFC2C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CB14D94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454894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2444E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7474B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AF454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00E39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2735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46CF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9A55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DC4789" w14:textId="11F561B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6911D26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8F9F58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4C9F1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813DC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AF8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90A7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7BAA6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45D06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5880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4823C6" w14:textId="17AFE3E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DAD4E90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1819D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A326B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101DE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5728F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CB58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131A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DC87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46F4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14D7F2" w14:textId="7622433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DE1EAC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CAB904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CBB7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451E2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A2BC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7D8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C8BFB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70C5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50B6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6FDF80" w14:textId="09F7F8B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3BD0696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4B78F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6D46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3AA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ian Arcit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0EF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197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29DC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3BBE8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07FAD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2F92E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237E9C" w14:textId="5C08439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. S. V. Bradstreet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5&lt;/Year&gt;&lt;RecNum&gt;109&lt;/RecNum&gt;&lt;DisplayText&gt;(Day et al., 1985)&lt;/DisplayText&gt;&lt;record&gt;&lt;rec-number&gt;109&lt;/rec-number&gt;&lt;foreign-keys&gt;&lt;key app="EN" db-id="rfftxfrp5xxvp1eedz6vpfs7t95sssfzz5pf" timestamp="1517485787"&gt;109&lt;/key&gt;&lt;/foreign-keys&gt;&lt;ref-type name="Conference Paper"&gt;47&lt;/ref-type&gt;&lt;contributors&gt;&lt;authors&gt;&lt;author&gt;Day, R. H.&lt;/author&gt;&lt;author&gt;Wehle, D. H. S.&lt;/author&gt;&lt;author&gt;Coleman, F. C.&lt;/author&gt;&lt;/authors&gt;&lt;/contributors&gt;&lt;titles&gt;&lt;title&gt;Ingestion of plastic pollutants by marine birds&lt;/title&gt;&lt;secondary-title&gt;The Workshop on the Fate and Impact of Marine Debris&lt;/secondary-title&gt;&lt;/titles&gt;&lt;pages&gt;334-386&lt;/pages&gt;&lt;volume&gt;2&lt;/volume&gt;&lt;dates&gt;&lt;year&gt;1985&lt;/year&gt;&lt;/dates&gt;&lt;pub-location&gt;Honolulu&lt;/pub-location&gt;&lt;publisher&gt;US Dep. Commer. NOAA Tech Memo NMFS Honolulu, Hawaii&lt;/publisher&gt;&lt;urls&gt;&lt;related-urls&gt;&lt;url&gt;https://www.st.nmfs.noaa.gov/tm/swfc/swfc054.pdf&lt;/url&gt;&lt;/related-urls&gt;&lt;/urls&gt;&lt;custom1&gt;Honolulu&lt;/custom1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1" w:tooltip="Day, 1985 #10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483E7C1" w14:textId="77777777" w:rsidTr="00F03DBB">
        <w:trPr>
          <w:trHeight w:val="103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5B25FC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711A42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D3F30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rince Leopold Is. East Arctic Canada.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1EC1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D13F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F48D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F78B1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3+-0.009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9F87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8+-0.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22437D" w14:textId="6CE8479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oon&lt;/Author&gt;&lt;Year&gt;2017&lt;/Year&gt;&lt;RecNum&gt;16&lt;/RecNum&gt;&lt;DisplayText&gt;(Poon et al., 2017)&lt;/DisplayText&gt;&lt;record&gt;&lt;rec-number&gt;16&lt;/rec-number&gt;&lt;foreign-keys&gt;&lt;key app="EN" db-id="rfftxfrp5xxvp1eedz6vpfs7t95sssfzz5pf" timestamp="1517485786"&gt;16&lt;/key&gt;&lt;/foreign-keys&gt;&lt;ref-type name="Journal Article"&gt;17&lt;/ref-type&gt;&lt;contributors&gt;&lt;authors&gt;&lt;author&gt;Poon, F. E.&lt;/author&gt;&lt;author&gt;Provencher, J. F.&lt;/author&gt;&lt;author&gt;Mallory, M. L.&lt;/author&gt;&lt;author&gt;Braune, B. M.&lt;/author&gt;&lt;author&gt;Smith, P. A.&lt;/author&gt;&lt;/authors&gt;&lt;/contributors&gt;&lt;auth-address&gt;Department of Environmental Science, Carleton University, Ottawa, Ontario K1S 5B6, Canada. Electronic address: poon_florence@yahoo.com.&amp;#xD;Department of Biology, Carleton University, Ottawa, Ontario K1S 5B6, Canada.&amp;#xD;Department of Biology, Acadia University, Wolfville, Nova Scotia B4P 2R6, Canada.&amp;#xD;Environment and Climate Change Canada, National Wildlife Research Centre, Ottawa, Ontario K1S 5B6, Canada.&lt;/auth-address&gt;&lt;titles&gt;&lt;title&gt;Levels of ingested debris vary across species in Canadian Arctic seabirds&lt;/title&gt;&lt;secondary-title&gt;Marine Pollution Bulletin&lt;/secondary-title&gt;&lt;/titles&gt;&lt;periodical&gt;&lt;full-title&gt;Marine Pollution Bulletin&lt;/full-title&gt;&lt;/periodical&gt;&lt;pages&gt;517-520&lt;/pages&gt;&lt;volume&gt;116&lt;/volume&gt;&lt;number&gt;1-2&lt;/number&gt;&lt;edition&gt;2017/01/11&lt;/edition&gt;&lt;dates&gt;&lt;year&gt;2017&lt;/year&gt;&lt;pub-dates&gt;&lt;date&gt;Mar 15&lt;/date&gt;&lt;/pub-dates&gt;&lt;/dates&gt;&lt;isbn&gt;1879-3363 (Electronic)&amp;#xD;0025-326X (Linking)&lt;/isbn&gt;&lt;accession-num&gt;28069276&lt;/accession-num&gt;&lt;urls&gt;&lt;related-urls&gt;&lt;url&gt;https://www.ncbi.nlm.nih.gov/pubmed/28069276&lt;/url&gt;&lt;/related-urls&gt;&lt;/urls&gt;&lt;custom4&gt;Impact&lt;/custom4&gt;&lt;custom7&gt;Canada&lt;/custom7&gt;&lt;electronic-resource-num&gt;10.1016/j.marpolbul.2016.11.05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8" w:tooltip="Poon, 2017 #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5F9F498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35EACA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d-legged kittivake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Rissa brevirostri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1379A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300CA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6374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84FDD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0C113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FDC7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D27C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0AC37A" w14:textId="2553842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FA9738E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1291EF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19573E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D8B833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58DD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8FC45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6BA6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.7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CF25C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E84AC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8ABE0C" w14:textId="260D2FB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EBC100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2C2D3F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rt-tailed shearwater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rdenna tenuirostri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4AC99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B240F9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762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166D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681AB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3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D69D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51E8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4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5B398F" w14:textId="7CAC037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C42D26C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FC061D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275776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717FA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B2B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015E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A029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67296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ACB8E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3D3C66" w14:textId="20322B5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79A876D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8F4A0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617013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96C10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7CA7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9DFA9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A231E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61C26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6C1F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F86DD6" w14:textId="036B0A6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0D6A21B3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4A54E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4A75EB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E9223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eastern Bering Sea; Aleutian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D277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7-1999, 200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3FCD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AD647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3.9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F3543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4+-7.8 m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F1890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8+-0.4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23D333" w14:textId="32CFCE0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Vlietstra&lt;/Author&gt;&lt;Year&gt;2002&lt;/Year&gt;&lt;RecNum&gt;111&lt;/RecNum&gt;&lt;DisplayText&gt;(Vlietstra and Parga, 2002)&lt;/DisplayText&gt;&lt;record&gt;&lt;rec-number&gt;111&lt;/rec-number&gt;&lt;foreign-keys&gt;&lt;key app="EN" db-id="rfftxfrp5xxvp1eedz6vpfs7t95sssfzz5pf" timestamp="1517485787"&gt;111&lt;/key&gt;&lt;/foreign-keys&gt;&lt;ref-type name="Journal Article"&gt;17&lt;/ref-type&gt;&lt;contributors&gt;&lt;authors&gt;&lt;author&gt;Vlietstra, L. S.&lt;/author&gt;&lt;author&gt;Parga, J. A.&lt;/author&gt;&lt;/authors&gt;&lt;/contributors&gt;&lt;titles&gt;&lt;title&gt;Long-term changes in the type, but not amount, of ingested plastic particles in short-tailed shearwaters in the southeastern Bering Sea&lt;/title&gt;&lt;secondary-title&gt;Marine Pollution Bulletin&lt;/secondary-title&gt;&lt;/titles&gt;&lt;periodical&gt;&lt;full-title&gt;Marine Pollution Bulletin&lt;/full-title&gt;&lt;/periodical&gt;&lt;pages&gt;945-955&lt;/pages&gt;&lt;volume&gt;44&lt;/volume&gt;&lt;number&gt;9&lt;/number&gt;&lt;dates&gt;&lt;year&gt;2002&lt;/year&gt;&lt;/dates&gt;&lt;isbn&gt;0025-326X&lt;/isbn&gt;&lt;urls&gt;&lt;related-urls&gt;&lt;url&gt;http://publications.jrc.ec.europa.eu/repository/bitstream/JRC104308/lbna28317enn.pdf&lt;/url&gt;&lt;/related-urls&gt;&lt;/urls&gt;&lt;custom4&gt;Impact&lt;/custom4&gt;&lt;custom7&gt;Alaska&lt;/custom7&gt;&lt;electronic-resource-num&gt;https://doi.org/10.1016/S0025-326X(02)00130-3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0" w:tooltip="Vlietstra, 2002 #11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Vlietstra and Parga, 200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DE738FA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B9B7F2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76A050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500C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Pacific Ocean, Bering Se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C695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62C69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6A46D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2D26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18 (SD 0.187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39988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4 (SD 9.6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9D2026" w14:textId="6E2C24A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Yamashita&lt;/Author&gt;&lt;Year&gt;2011&lt;/Year&gt;&lt;RecNum&gt;363&lt;/RecNum&gt;&lt;DisplayText&gt;(Yamashita et al., 2011)&lt;/DisplayText&gt;&lt;record&gt;&lt;rec-number&gt;363&lt;/rec-number&gt;&lt;foreign-keys&gt;&lt;key app="EN" db-id="rfftxfrp5xxvp1eedz6vpfs7t95sssfzz5pf" timestamp="1519212497"&gt;363&lt;/key&gt;&lt;/foreign-keys&gt;&lt;ref-type name="Journal Article"&gt;17&lt;/ref-type&gt;&lt;contributors&gt;&lt;authors&gt;&lt;author&gt;Yamashita, R.&lt;/author&gt;&lt;author&gt;Takada, H.&lt;/author&gt;&lt;author&gt;Fukuwaka, M. A.&lt;/author&gt;&lt;author&gt;Watanuki, Y.&lt;/author&gt;&lt;/authors&gt;&lt;/contributors&gt;&lt;auth-address&gt;Laboratory of Organic Geochemistry (LOG), Tokyo University of Agriculture and Technology, Fuchu, Tokyo 183-8509, Japan. reiy@cc.tuat.ac.jp&lt;/auth-address&gt;&lt;titles&gt;&lt;title&gt;Physical and chemical effects of ingested plastic debris on short-tailed shearwaters, Puffinus tenuirostris, in the North Pacific Ocean&lt;/title&gt;&lt;secondary-title&gt;Mar Pollut Bull&lt;/secondary-title&gt;&lt;/titles&gt;&lt;periodical&gt;&lt;full-title&gt;Mar Pollut Bull&lt;/full-title&gt;&lt;/periodical&gt;&lt;pages&gt;2845-9&lt;/pages&gt;&lt;volume&gt;62&lt;/volume&gt;&lt;number&gt;12&lt;/number&gt;&lt;edition&gt;2011/11/04&lt;/edition&gt;&lt;dates&gt;&lt;year&gt;2011&lt;/year&gt;&lt;pub-dates&gt;&lt;date&gt;Dec&lt;/date&gt;&lt;/pub-dates&gt;&lt;/dates&gt;&lt;isbn&gt;1879-3363 (Electronic)&amp;#xD;0025-326X (Linking)&lt;/isbn&gt;&lt;accession-num&gt;22047741&lt;/accession-num&gt;&lt;urls&gt;&lt;related-urls&gt;&lt;url&gt;https://www.ncbi.nlm.nih.gov/pubmed/22047741&lt;/url&gt;&lt;/related-urls&gt;&lt;/urls&gt;&lt;custom4&gt;Impact&lt;/custom4&gt;&lt;custom7&gt;Alaska&lt;/custom7&gt;&lt;electronic-resource-num&gt;10.1016/j.marpolbul.2011.10.0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4" w:tooltip="Yamashita, 2011 #36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Yamashita et al., 201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9C66608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81D3A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1A222E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4220BA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6CD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9A35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0A11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FEC5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89 (SD 0.163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59A4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.7 (SD 25.6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005B96" w14:textId="53BA83A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Yamashita&lt;/Author&gt;&lt;Year&gt;2011&lt;/Year&gt;&lt;RecNum&gt;363&lt;/RecNum&gt;&lt;DisplayText&gt;(Yamashita et al., 2011)&lt;/DisplayText&gt;&lt;record&gt;&lt;rec-number&gt;363&lt;/rec-number&gt;&lt;foreign-keys&gt;&lt;key app="EN" db-id="rfftxfrp5xxvp1eedz6vpfs7t95sssfzz5pf" timestamp="1519212497"&gt;363&lt;/key&gt;&lt;/foreign-keys&gt;&lt;ref-type name="Journal Article"&gt;17&lt;/ref-type&gt;&lt;contributors&gt;&lt;authors&gt;&lt;author&gt;Yamashita, R.&lt;/author&gt;&lt;author&gt;Takada, H.&lt;/author&gt;&lt;author&gt;Fukuwaka, M. A.&lt;/author&gt;&lt;author&gt;Watanuki, Y.&lt;/author&gt;&lt;/authors&gt;&lt;/contributors&gt;&lt;auth-address&gt;Laboratory of Organic Geochemistry (LOG), Tokyo University of Agriculture and Technology, Fuchu, Tokyo 183-8509, Japan. reiy@cc.tuat.ac.jp&lt;/auth-address&gt;&lt;titles&gt;&lt;title&gt;Physical and chemical effects of ingested plastic debris on short-tailed shearwaters, Puffinus tenuirostris, in the North Pacific Ocean&lt;/title&gt;&lt;secondary-title&gt;Mar Pollut Bull&lt;/secondary-title&gt;&lt;/titles&gt;&lt;periodical&gt;&lt;full-title&gt;Mar Pollut Bull&lt;/full-title&gt;&lt;/periodical&gt;&lt;pages&gt;2845-9&lt;/pages&gt;&lt;volume&gt;62&lt;/volume&gt;&lt;number&gt;12&lt;/number&gt;&lt;edition&gt;2011/11/04&lt;/edition&gt;&lt;dates&gt;&lt;year&gt;2011&lt;/year&gt;&lt;pub-dates&gt;&lt;date&gt;Dec&lt;/date&gt;&lt;/pub-dates&gt;&lt;/dates&gt;&lt;isbn&gt;1879-3363 (Electronic)&amp;#xD;0025-326X (Linking)&lt;/isbn&gt;&lt;accession-num&gt;22047741&lt;/accession-num&gt;&lt;urls&gt;&lt;related-urls&gt;&lt;url&gt;https://www.ncbi.nlm.nih.gov/pubmed/22047741&lt;/url&gt;&lt;/related-urls&gt;&lt;/urls&gt;&lt;custom4&gt;Impact&lt;/custom4&gt;&lt;custom7&gt;Alaska&lt;/custom7&gt;&lt;electronic-resource-num&gt;10.1016/j.marpolbul.2011.10.0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4" w:tooltip="Yamashita, 2011 #36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Yamashita et al., 201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FFC3BEC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B4500E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ooty shearwater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lastRenderedPageBreak/>
              <w:t>(Ardenna gr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isea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402F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71DB8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centia Bay, N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00E36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1FBF5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FBD11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91DF9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C459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470E4B" w14:textId="7DBC3D9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rown et al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981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4&lt;/Year&gt;&lt;RecNum&gt;86&lt;/RecNum&gt;&lt;DisplayText&gt;(Bond et al., 2014)&lt;/DisplayText&gt;&lt;record&gt;&lt;rec-number&gt;86&lt;/rec-number&gt;&lt;foreign-keys&gt;&lt;key app="EN" db-id="rfftxfrp5xxvp1eedz6vpfs7t95sssfzz5pf" timestamp="1517485787"&gt;86&lt;/key&gt;&lt;/foreign-keys&gt;&lt;ref-type name="Journal Article"&gt;17&lt;/ref-type&gt;&lt;contributors&gt;&lt;authors&gt;&lt;author&gt;Bond, A. L.&lt;/author&gt;&lt;author&gt;Provencher, J. F.&lt;/author&gt;&lt;author&gt;Daoust, P-Y.&lt;/author&gt;&lt;author&gt;Lucas, Z. N.&lt;/author&gt;&lt;/authors&gt;&lt;/contributors&gt;&lt;titles&gt;&lt;title&gt;Plastic ingestion by fulmars and shearwaters at Sable Island, Nova Scotia, Canada&lt;/title&gt;&lt;secondary-title&gt;Marine Pollution Bulletin&lt;/secondary-title&gt;&lt;/titles&gt;&lt;periodical&gt;&lt;full-title&gt;Marine Pollution Bulletin&lt;/full-title&gt;&lt;/periodical&gt;&lt;pages&gt;68-75&lt;/pages&gt;&lt;volume&gt;87&lt;/volume&gt;&lt;number&gt;1&lt;/number&gt;&lt;dates&gt;&lt;year&gt;2014&lt;/year&gt;&lt;/dates&gt;&lt;isbn&gt;0025-326X&lt;/isbn&gt;&lt;urls&gt;&lt;/urls&gt;&lt;custom4&gt;Impact&lt;/custom4&gt;&lt;custom7&gt;Canada&lt;/custom7&gt;&lt;electronic-resource-num&gt;https://doi.org/10.1016/j.marpolbul.2014.08.010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3" w:tooltip="Bond, 2014 #8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CE15EE8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A939D2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FFF75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C1BF1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BDB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9D51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3C9A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3.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0A796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E0CF6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1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812125" w14:textId="7F2819D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F2D0D3F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D02DBA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B142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4A4DE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9AA7F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29EEB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4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B8C43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4C5FF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0AC6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616357" w14:textId="2DF0125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0ECA03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3E62017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each's stormptre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Oceanodroma leucorho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)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DF8C1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0F633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ific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5D382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3FF27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46290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A000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4A9D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9B1E77" w14:textId="72D5F82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B44A30F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0CBF1F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0D83B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82EEA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ific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AD6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8EDC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25C3F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DC36D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31D5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E46D5E" w14:textId="7A96E37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5866B57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30769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41D69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D356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B788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FA27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B9DD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71143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21457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73BF80" w14:textId="51B022D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550E685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0D0BA4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870F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5E4C4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A1F1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7-198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C3388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4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5D33B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96D48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64AE2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796628" w14:textId="40DD0D7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edd et al. 2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9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154F86B0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A85BE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4DB643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A193D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B249F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CD84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6B37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49BE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0C99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73D217" w14:textId="0D6A3C6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edd and Montevecchi 2006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F046312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6EEC89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192C4C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93609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Gull Island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EDE62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A29FA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D3F32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241A6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1+-2.5m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1699B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+-3.4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1404AF" w14:textId="031AA75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364&lt;/RecNum&gt;&lt;DisplayText&gt;(Bond and Lavers, 2013)&lt;/DisplayText&gt;&lt;record&gt;&lt;rec-number&gt;364&lt;/rec-number&gt;&lt;foreign-keys&gt;&lt;key app="EN" db-id="rfftxfrp5xxvp1eedz6vpfs7t95sssfzz5pf" timestamp="1519212497"&gt;364&lt;/key&gt;&lt;/foreign-keys&gt;&lt;ref-type name="Journal Article"&gt;17&lt;/ref-type&gt;&lt;contributors&gt;&lt;authors&gt;&lt;author&gt;Bond, A. L.&lt;/author&gt;&lt;author&gt;Lavers, J. L.&lt;/author&gt;&lt;/authors&gt;&lt;/contributors&gt;&lt;auth-address&gt;Department of Biology, University of Saskatchewan, and Environment Canada, 11 Innovation Boulevard, Saskatoon, Saskatchewan S7N 3H5, Canada. alex.bond@usask.ca&lt;/auth-address&gt;&lt;titles&gt;&lt;title&gt;Effectiveness of emetics to study plastic ingestion by Leach&amp;apos;s Storm-petrels (Oceanodroma leucorhoa)&lt;/title&gt;&lt;secondary-title&gt;Mar Pollut Bull&lt;/secondary-title&gt;&lt;/titles&gt;&lt;periodical&gt;&lt;full-title&gt;Mar Pollut Bull&lt;/full-title&gt;&lt;/periodical&gt;&lt;pages&gt;171-5&lt;/pages&gt;&lt;volume&gt;70&lt;/volume&gt;&lt;number&gt;1-2&lt;/number&gt;&lt;edition&gt;2013/03/20&lt;/edition&gt;&lt;dates&gt;&lt;year&gt;2013&lt;/year&gt;&lt;pub-dates&gt;&lt;date&gt;May 15&lt;/date&gt;&lt;/pub-dates&gt;&lt;/dates&gt;&lt;isbn&gt;1879-3363 (Electronic)&amp;#xD;0025-326X (Linking)&lt;/isbn&gt;&lt;accession-num&gt;23507234&lt;/accession-num&gt;&lt;urls&gt;&lt;related-urls&gt;&lt;url&gt;https://www.ncbi.nlm.nih.gov/pubmed/23507234&lt;/url&gt;&lt;/related-urls&gt;&lt;/urls&gt;&lt;custom4&gt;Impact&lt;/custom4&gt;&lt;custom7&gt;Canada&lt;/custom7&gt;&lt;electronic-resource-num&gt;10.1016/j.marpolbul.2013.02.030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2" w:tooltip="Bond, 2013 #36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and Lavers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 w:rsidDel="00E3092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0911E3B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6599DE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ork-tailed storm petre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Oceanodroma furcat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0B84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D8BE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0A7C5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51486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52C09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B2B3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A3B96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2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0BADA9" w14:textId="3836080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DBD0F71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E58D91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18D0E6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6DCD4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69B49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415A3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2D991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.7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56BC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9ACB6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7B140D" w14:textId="3D1FCED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DDB578C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90617E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9D0A9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5065B8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F1E58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FFD2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366E7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37960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8468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BC537A" w14:textId="0A28B67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76EF85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2BA62B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mmon eider 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omateria mollissim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6AAE1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A4D8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C260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B727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0257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D3883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1C5EE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715FA4" w14:textId="5207FDC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F245260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3ABCD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6B284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F5BB2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1AD02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B0D02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2E03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38850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54664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E4EB50" w14:textId="51B7714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2F8568D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78FF8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EF789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F1380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041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E8878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A4E34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B0A17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30322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017BD3" w14:textId="6CAD00E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F3DDA00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C1D0D4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94380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35B14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EFEC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9-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E120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A923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D5CD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488A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00E429" w14:textId="551BD10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Jamieson at al. 2006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A1BE78A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E11B6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E5EDE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E39CF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0898F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E176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9E2B9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FB005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49FF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CA5497" w14:textId="19C8D2A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erkel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B9D08C4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8E8C4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A9206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4D766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lcher Is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C4E6F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8-200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DEB5B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ED97E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E946C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4CC2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DB92D6" w14:textId="0E1B70D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Jamieson unpubl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48D7336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6605C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EF823B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800D7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Dorset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912EB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-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BB4F2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BD81E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1F88B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CC58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58E672" w14:textId="5203929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amieson unpub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29DDD7E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189C99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E08748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6C7AC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Dorset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AEDC3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420A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9DCF1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1ED66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145C6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28ADBD" w14:textId="1787B3C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ovencher et al. 201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80079B0" w14:textId="77777777" w:rsidTr="00F03DBB">
        <w:trPr>
          <w:trHeight w:val="103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D46D63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1957CC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E021D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ittle Fogo Islands, Newfoundland, Canad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7E857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278E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74ED9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CB92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B188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 ± 0.1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BD3E00" w14:textId="7E150D9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Holland&lt;/Author&gt;&lt;Year&gt;2016&lt;/Year&gt;&lt;RecNum&gt;182&lt;/RecNum&gt;&lt;DisplayText&gt;(Holland et al., 2016)&lt;/DisplayText&gt;&lt;record&gt;&lt;rec-number&gt;182&lt;/rec-number&gt;&lt;foreign-keys&gt;&lt;key app="EN" db-id="rfftxfrp5xxvp1eedz6vpfs7t95sssfzz5pf" timestamp="1518165154"&gt;182&lt;/key&gt;&lt;/foreign-keys&gt;&lt;ref-type name="Journal Article"&gt;17&lt;/ref-type&gt;&lt;contributors&gt;&lt;authors&gt;&lt;author&gt;Holland, E. R.&lt;/author&gt;&lt;author&gt;Mallory, M. L.&lt;/author&gt;&lt;author&gt;Shutler, D.&lt;/author&gt;&lt;/authors&gt;&lt;/contributors&gt;&lt;auth-address&gt;Department of Biology, Acadia University, Wolfville, NS B4P 2R6, Canada. Electronic address: erikaholland@acadiau.ca.&amp;#xD;Department of Biology, Acadia University, Wolfville, NS B4P 2R6, Canada. Electronic address: mark.mallory@acadiau.ca.&amp;#xD;Department of Biology, Acadia University, Wolfville, NS B4P 2R6, Canada. Electronic address: dave.shutler@acadiau.ca.&lt;/auth-address&gt;&lt;titles&gt;&lt;title&gt;Plastics and other anthropogenic debris in freshwater birds from Canada&lt;/title&gt;&lt;secondary-title&gt;Sci Total Environ&lt;/secondary-title&gt;&lt;/titles&gt;&lt;periodical&gt;&lt;full-title&gt;Sci Total Environ&lt;/full-title&gt;&lt;/periodical&gt;&lt;pages&gt;251-8&lt;/pages&gt;&lt;volume&gt;571&lt;/volume&gt;&lt;edition&gt;2016/08/01&lt;/edition&gt;&lt;dates&gt;&lt;year&gt;2016&lt;/year&gt;&lt;pub-dates&gt;&lt;date&gt;Nov 15&lt;/date&gt;&lt;/pub-dates&gt;&lt;/dates&gt;&lt;isbn&gt;1879-1026 (Electronic)&amp;#xD;0048-9697 (Linking)&lt;/isbn&gt;&lt;accession-num&gt;27476006&lt;/accession-num&gt;&lt;label&gt;Microplastics&lt;/label&gt;&lt;urls&gt;&lt;related-urls&gt;&lt;url&gt;https://www.ncbi.nlm.nih.gov/pubmed/27476006&lt;/url&gt;&lt;/related-urls&gt;&lt;/urls&gt;&lt;custom4&gt;Impact&lt;/custom4&gt;&lt;custom7&gt;Canada&lt;/custom7&gt;&lt;electronic-resource-num&gt;10.1016/j.scitotenv.2016.07.15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7" w:tooltip="Holland, 2016 #18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olland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61CAD8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549402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tlantic Puffin 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Fratercula arctica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2F3C0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Norwa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F089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daland, Norway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AB6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550E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8C0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D81A5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76333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98DCF8" w14:textId="47CF5DF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erland 1971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C458F0E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BAF958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07B9A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6A074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A5C67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BBD2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8FB0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7A339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1A18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1874CB" w14:textId="6090F38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E233F62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38DB0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BBE2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eroe Island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FA8ACE" w14:textId="7B48EE1C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e Islands/Norwegian Se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ABD0D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7-198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8617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3FC80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E99E9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74FB5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DB0A35" w14:textId="4CBE542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alk et al. (1992) 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780F8CC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943924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4FA6F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C4AD7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l Island, Witless Bay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3F8B5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2668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B3E0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ACBCD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D6A7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E9A58E" w14:textId="3122004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affar unpub.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2306871" w14:textId="77777777" w:rsidTr="00745C2A">
        <w:trPr>
          <w:trHeight w:val="103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D59D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30806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FB9A6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y of Exploit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E7C7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DAADE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4EB0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C54FA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8D54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E0E150" w14:textId="5973B3B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affar unpub.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412E239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623A19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ufted Puffin</w:t>
            </w: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Fratercula cirrhat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FB4FA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2BE18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770D4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44F01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BCD03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8CD10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3BED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+-0.8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1FDA9F" w14:textId="50C8333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81B19F4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37D841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14148F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98E0B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leutian Islands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F1435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B1344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3043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A1AF5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D0BF3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7+-2.1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43E7AA" w14:textId="42D789F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4FE2E97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BFA47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D16637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F2C97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and Chukchi Sea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26952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577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3269A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0C37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BC478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6+-2.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1028E8" w14:textId="5194578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641FE17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4E165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CBB1BD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28994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8CB7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665F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7A632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.5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9E2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FDA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9D1BD8" w14:textId="4BBCA52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8122EA2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CBDA34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22DBC5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9F8F3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594C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A97A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89C0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8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6F23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7060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0E9FB7" w14:textId="1337AFA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756A4BF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C93E02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ed Puffin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Fratercula corniculat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0A45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1FE91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3D2E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31CC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86A1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DE62F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88853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+-1.7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6C3C6A" w14:textId="1D35308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60B4F09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1FAFEF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515145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B92A3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leutian Islands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94473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7C98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04238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D4B56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413BA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+-1.5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9AC884" w14:textId="59B0508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575509F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AE3F95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6E2509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3B32C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and Chukchi Sea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171E4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F0A56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05B7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6C28C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642AE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6+-1.7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CE17D7" w14:textId="5D070C9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C1543C6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0A2C27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F0B663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5CFFA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C99C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90BE6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E591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6.7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0B76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C729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7E4B23" w14:textId="26D92C8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220C310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D5D66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48EEE3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562B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DCD23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794C2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6BCC7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7.0%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909A1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747D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0E27FC" w14:textId="20294D9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5EA852A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DE838D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rakeet auklet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ethia psittacula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D89B5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CD3F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FC016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E7E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CB28D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.6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EA853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046E6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.1+-22.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0C822B" w14:textId="4480ABE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0C48986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103520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76FCCF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16C61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leutian Islands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BA60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171F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27D00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0.9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64406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08BC6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.3+-22.8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30088C" w14:textId="41AF567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0C4A13F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EDCA90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24D591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5FC89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and Chukchi Sea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9FC8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E7B0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72946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3.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B3F0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2EDF8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6+-4.0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425505" w14:textId="7EB6B393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2E1DF87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26AAE1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1A5E87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D4394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ific 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A763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AFF3A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230E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3.8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F522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49181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.1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2EF7B6" w14:textId="1E9645A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6910EEA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4912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462939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C406E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49B4F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B05AE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9BE414" w14:textId="65425B5C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981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6E1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843FD2" w14:textId="2FB1A14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6535A25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5F6069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east auklet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Aethia pusill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68AC8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B045D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73E77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3165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FD199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1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CAA33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E4897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7B5AB2" w14:textId="4A9104A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B7B993A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B6247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4A1E02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120A91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45D7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82138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3389C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3903B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5133D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3E9234" w14:textId="053F750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2B0ADC6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FB212B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rested auklet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ethia cristatella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8516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ACD31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29BF7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A309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C29C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EE5A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1ED0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20718A" w14:textId="0A5C8B9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E6C6DF3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F075B7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84D02E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D76335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9D348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F4EC4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19DD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5352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9805F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291736" w14:textId="7E533B6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8AF4725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0C2DC5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 xml:space="preserve">Cassin's auklet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tychoramphus aleuticus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8CDA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B52C8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79DB2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D97C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8A14C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4C5E9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D51B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8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88E468" w14:textId="734EF20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B8B4B56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749165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9EB789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97D7F3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706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1E9B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4C1A0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8F89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A7A3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484BA9" w14:textId="2D86AE7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77EE78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D6243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inoceros aukle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Cerorhinca monocerata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393E0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0E8FA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A8E69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2CCD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98AD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4B4BF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AF25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62DD631" w14:textId="2D62A54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8E5944F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A85C63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9121C7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DA33E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0613B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005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609E9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B07E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E4E86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B4747B" w14:textId="78D17A0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9894E03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A777DD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52313C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BA39A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432B7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64B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DC99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4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EC9C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4B153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78CE25" w14:textId="14BA499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FF86B31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382AA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igeon guillemo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Cepphus columba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D688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0609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64E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5EE4A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763BC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E0E1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2DE31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6D9BA3" w14:textId="6434AD5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4570CA9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83532B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E81A8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24FA5A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20ED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5049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F66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6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68F45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2FF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B4636D" w14:textId="07D4F91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4189042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8D94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ew gul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Larus canu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4209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a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B275C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rdangervidd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D2CF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0-1982 (pellet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9383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2042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AF0CD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8D26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132FAC" w14:textId="306F348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yrkjedal </w:t>
            </w:r>
            <w:r w:rsidRPr="00851150">
              <w:rPr>
                <w:rFonts w:ascii="Times New Roman" w:eastAsia="Times New Roman" w:hAnsi="Times New Roman"/>
                <w:iCs/>
                <w:color w:val="000000"/>
                <w:sz w:val="20"/>
                <w:szCs w:val="20"/>
                <w:lang w:eastAsia="en-GB"/>
              </w:rPr>
              <w:t xml:space="preserve">et al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986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168C9E0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D63055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D10B3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A7F55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ific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7B61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629C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FB3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25603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E87A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A65DC9" w14:textId="55D07CF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1B4D5BA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C1578C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EC670E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DE66A9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941B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FAF4A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89074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83F3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CE5C2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B213F7" w14:textId="216B98A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45A04E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78291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laucous gull 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Larus hyperboreu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CD66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E3C0C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66994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1351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3B95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94DA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5E41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8C95C2" w14:textId="7FC82F4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8D7B360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C7BBC9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FE7AB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B6AF7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68B8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D27F7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7113D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139CA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6DF30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1077FB" w14:textId="381FB8C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A434369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6091F8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0B33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C8095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C343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CE0E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1BCD9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ABCA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84F2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5A3229" w14:textId="7847EF4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1477D0A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17DD7E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3D1958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636F7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B7B3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6FC5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04D97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176B5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7DE2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760917" w14:textId="1C289F4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48BC7B1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E94BFA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reat skua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Stercorarius skua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8832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a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07DB0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jørnøya, Norway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6AA84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-2009 (pellet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C5CA7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F4EC9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4D0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53CD4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F60E34" w14:textId="6077140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Knutsen 201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5ED88AD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178B33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0C7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eroe Island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D2C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242021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242021"/>
                <w:sz w:val="20"/>
                <w:szCs w:val="20"/>
                <w:lang w:eastAsia="en-GB"/>
              </w:rPr>
              <w:t>Skúvoy breeding colony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1A893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 (pellet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0E5E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D0F3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1E0F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066 g (SD 0.00597)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4347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09B83C" w14:textId="7A289D7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Hammer&lt;/Author&gt;&lt;Year&gt;2016&lt;/Year&gt;&lt;RecNum&gt;128&lt;/RecNum&gt;&lt;DisplayText&gt;(Hammer et al., 2016)&lt;/DisplayText&gt;&lt;record&gt;&lt;rec-number&gt;128&lt;/rec-number&gt;&lt;foreign-keys&gt;&lt;key app="EN" db-id="rfftxfrp5xxvp1eedz6vpfs7t95sssfzz5pf" timestamp="1517485787"&gt;128&lt;/key&gt;&lt;/foreign-keys&gt;&lt;ref-type name="Journal Article"&gt;17&lt;/ref-type&gt;&lt;contributors&gt;&lt;authors&gt;&lt;author&gt;Hammer, S.&lt;/author&gt;&lt;author&gt;Nager, R. G.&lt;/author&gt;&lt;author&gt;Johnson, P. C. D.&lt;/author&gt;&lt;author&gt;Furness, R. W.&lt;/author&gt;&lt;author&gt;Provencher, J. F.&lt;/author&gt;&lt;/authors&gt;&lt;/contributors&gt;&lt;auth-address&gt;Institute of Biodiversity, Animal Health &amp;amp; Comparative Medicine, University of Glasgow, United Kingdom. Electronic address: sjurdur@hammer.fo.&amp;#xD;Institute of Biodiversity, Animal Health &amp;amp; Comparative Medicine, University of Glasgow, United Kingdom.&amp;#xD;MacArthur Green, 95 South Woodside Road, Glasgow, United Kingdom.&amp;#xD;Department of Biology, Carleton University, Ottawa, Canada.&lt;/auth-address&gt;&lt;titles&gt;&lt;title&gt;Plastic debris in great skua (Stercorarius skua) pellets corresponds to seabird prey species&lt;/title&gt;&lt;secondary-title&gt;Marine Pollution Bulletin&lt;/secondary-title&gt;&lt;/titles&gt;&lt;periodical&gt;&lt;full-title&gt;Marine Pollution Bulletin&lt;/full-title&gt;&lt;/periodical&gt;&lt;pages&gt;206-210&lt;/pages&gt;&lt;volume&gt;103&lt;/volume&gt;&lt;number&gt;1-2&lt;/number&gt;&lt;edition&gt;2016/01/15&lt;/edition&gt;&lt;dates&gt;&lt;year&gt;2016&lt;/year&gt;&lt;pub-dates&gt;&lt;date&gt;Feb 15&lt;/date&gt;&lt;/pub-dates&gt;&lt;/dates&gt;&lt;isbn&gt;1879-3363 (Electronic)&amp;#xD;0025-326X (Linking)&lt;/isbn&gt;&lt;accession-num&gt;26763326&lt;/accession-num&gt;&lt;urls&gt;&lt;related-urls&gt;&lt;url&gt;https://www.ncbi.nlm.nih.gov/pubmed/26763326&lt;/url&gt;&lt;/related-urls&gt;&lt;/urls&gt;&lt;custom4&gt;Impact&lt;/custom4&gt;&lt;custom7&gt;Canada&lt;/custom7&gt;&lt;electronic-resource-num&gt;10.1016/j.marpolbul.2015.12.01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4" w:tooltip="Hammer, 2016 #1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ammer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EB98567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A115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elagic cormoran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halacrocorax pelagicu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B4B3B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5F185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35CFE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55B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492E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920CA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FC4B4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E05F6D" w14:textId="3BF7AA4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52B68AD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3FB21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9FBE9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5FCDC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66D94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A9A43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0D0F9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1C16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9C10C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3D4FCD" w14:textId="7B615CA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C59C38D" w14:textId="77777777" w:rsidTr="00F03DBB">
        <w:trPr>
          <w:trHeight w:val="1290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5BA2B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ed-necked phalarope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Phalaropus lobatus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7D45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CFF5D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182B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D3BE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3015F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C760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D48C5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17AD22" w14:textId="1CB288C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06F7ED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AFB5A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ng-tailed jaeger/skua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tercorarius longicaudu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D912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A786E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EE193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4A24A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6CF40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2DBB1C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3EE57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F61AD0" w14:textId="0E0FDFA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7BB346F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610F4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44A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0B0CA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F2845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CB031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42B09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7DA1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9FA22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1DDD2E" w14:textId="4BAD9BC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819164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D7509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marine jaeger/skua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tercorarius pomarinu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3B17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0E069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1FC2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6BBA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D4775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F36C3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8B86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C0F8E3" w14:textId="1FE7CDC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3A1D074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7948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A256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AAC1B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D600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EEDC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84F7D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23E1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A0C72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04F7C2" w14:textId="6B9622E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BF8AE6E" w14:textId="77777777" w:rsidTr="00F03DBB">
        <w:trPr>
          <w:trHeight w:val="1290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C6B91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Parasitic jager/ Arctic skua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Stercorarius parasiticus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B7CE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77C78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2D5C6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ED2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2343F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F2BC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4325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FDA03A" w14:textId="16794C1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6B6A6D8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48983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vory gull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Pagophila eburnea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533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9C53A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4320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C732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1BBA2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C1291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52E0D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87EDB3" w14:textId="5DCC50C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732967B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2B9CD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2D9AE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CA13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E1298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02C73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A1FC3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4FB3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6E3F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D388C5" w14:textId="5BA2748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6FFC68C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C3A6E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EE6CAE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03CC3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BE96B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A9265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30264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3A44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58EA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25FA49" w14:textId="4949404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BC2B86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709E6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laucous-winged gul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Larus glaucescens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7ADD4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885F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BE3EF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8219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0F2A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CB31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2834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619CA2" w14:textId="6B94021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36BF9AD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28770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36AD88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027C0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5DEEF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5577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19531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9456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CEA1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255648" w14:textId="14B1459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731E75F" w14:textId="77777777" w:rsidTr="00F03DBB">
        <w:trPr>
          <w:trHeight w:val="1545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561C7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onaparte's gul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Chroicocephalus philadelphia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8DF68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37DDA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F417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C008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137AF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0DC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E5B5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807C6A" w14:textId="13280C7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F8AF5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85DA8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rctic tern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terna paradisaea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1DAE5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B6CB2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D49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2D60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A9EB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C77A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A129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C692C0" w14:textId="52C3708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B4F43E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6C2D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1D090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EFA32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534B6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FF99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9713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E2B2D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F4F2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144C03" w14:textId="2EAED8F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B41D755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0AD0C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F75A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69DAA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asaruvaalik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F5E4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D86F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6F04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113A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02F76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DAC845" w14:textId="004B2EF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45C76A1" w14:textId="77777777" w:rsidTr="00F03DBB">
        <w:trPr>
          <w:trHeight w:val="1035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EEB0A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leutian tern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Onychoprion aleuticus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FC73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E123D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2A115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E8A6B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51F3A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FD610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8114A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0217EB" w14:textId="6C3E2B3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47D3B78" w14:textId="77777777" w:rsidTr="00F03DBB">
        <w:trPr>
          <w:trHeight w:val="1290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3FB37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Double crested cormoran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halacrocorax auritu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D49FD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03E8A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FFF17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DFCDB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E462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A874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8F42E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060F15" w14:textId="798D8AA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4A839D4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5F563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ed faced cormoran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halacrocorax urile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7A695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28431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389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EB38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EDDB9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0E43F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531EB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CE6292" w14:textId="60FFA26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36F2AE7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BF5C1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3CFC0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9C92C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B86D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416C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DC2A7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55B9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BEF0E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2D06EB" w14:textId="750D8F7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0F9415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CDCF5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arbled murrele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Brachyramphus marmoratu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97F3E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74C0B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11A6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84E5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22AAA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F9F8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C5D2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1CCD34" w14:textId="4E3A3B5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53C678E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4BC35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6912D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8B8C5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940E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EBA26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C2EE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4E8D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9364E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922258" w14:textId="30366693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9151A0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5D876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Kittlitz's murrele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Brachyramphus brevirostri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206B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D990C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94242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B70F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697F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4104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5813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F0E885" w14:textId="349B762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AD6C833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950F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6725D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87272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F5A41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A3C9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7D308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BC028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BA2A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0C66F6" w14:textId="5CEA811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723306A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CB4EC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ncient murrele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Synthliboramphus antiquus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9910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11C57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D21C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9C87B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100F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29407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  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9BEA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92646C" w14:textId="101B937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3A18F6B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0540A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08E20F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932C1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10884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495A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2DFF4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A6601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C044F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229B04" w14:textId="1B3011A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5C0196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07C0B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 xml:space="preserve">Whiskered auklet 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Aethia pygmaea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799D0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88E56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4DF6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8A72F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6948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169BC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62BC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F4647F" w14:textId="76BD22C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6BA4508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9C5AC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A52E7D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943C3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D76E3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ABF21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7372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08653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1FA5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23CE9E" w14:textId="4FCBC44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BECDC73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F7489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lack guillemot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Cepphus grylle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A930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A9642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74A63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18F7E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EB18A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1EBB2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FEAF6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9B8291" w14:textId="7ED587C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989A30B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D2179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DF162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62A9F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F5EF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B1BB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B260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1C554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013EB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D0DBB6" w14:textId="5511094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D71481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40B33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29079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163E2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5AF4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542B9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183F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490B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5BA2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637DA0" w14:textId="3BB56A6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E9E55EA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3A673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977F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10AF3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1F269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18B65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17092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C630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460FB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D612DC" w14:textId="2E788DC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BD3E856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52E39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24C8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6DEE9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nce Leopold Is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670F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BBB9D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D4E2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831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BFD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959DCF" w14:textId="656B1B93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oon&lt;/Author&gt;&lt;Year&gt;2017&lt;/Year&gt;&lt;RecNum&gt;16&lt;/RecNum&gt;&lt;DisplayText&gt;(Poon et al., 2017)&lt;/DisplayText&gt;&lt;record&gt;&lt;rec-number&gt;16&lt;/rec-number&gt;&lt;foreign-keys&gt;&lt;key app="EN" db-id="rfftxfrp5xxvp1eedz6vpfs7t95sssfzz5pf" timestamp="1517485786"&gt;16&lt;/key&gt;&lt;/foreign-keys&gt;&lt;ref-type name="Journal Article"&gt;17&lt;/ref-type&gt;&lt;contributors&gt;&lt;authors&gt;&lt;author&gt;Poon, F. E.&lt;/author&gt;&lt;author&gt;Provencher, J. F.&lt;/author&gt;&lt;author&gt;Mallory, M. L.&lt;/author&gt;&lt;author&gt;Braune, B. M.&lt;/author&gt;&lt;author&gt;Smith, P. A.&lt;/author&gt;&lt;/authors&gt;&lt;/contributors&gt;&lt;auth-address&gt;Department of Environmental Science, Carleton University, Ottawa, Ontario K1S 5B6, Canada. Electronic address: poon_florence@yahoo.com.&amp;#xD;Department of Biology, Carleton University, Ottawa, Ontario K1S 5B6, Canada.&amp;#xD;Department of Biology, Acadia University, Wolfville, Nova Scotia B4P 2R6, Canada.&amp;#xD;Environment and Climate Change Canada, National Wildlife Research Centre, Ottawa, Ontario K1S 5B6, Canada.&lt;/auth-address&gt;&lt;titles&gt;&lt;title&gt;Levels of ingested debris vary across species in Canadian Arctic seabirds&lt;/title&gt;&lt;secondary-title&gt;Marine Pollution Bulletin&lt;/secondary-title&gt;&lt;/titles&gt;&lt;periodical&gt;&lt;full-title&gt;Marine Pollution Bulletin&lt;/full-title&gt;&lt;/periodical&gt;&lt;pages&gt;517-520&lt;/pages&gt;&lt;volume&gt;116&lt;/volume&gt;&lt;number&gt;1-2&lt;/number&gt;&lt;edition&gt;2017/01/11&lt;/edition&gt;&lt;dates&gt;&lt;year&gt;2017&lt;/year&gt;&lt;pub-dates&gt;&lt;date&gt;Mar 15&lt;/date&gt;&lt;/pub-dates&gt;&lt;/dates&gt;&lt;isbn&gt;1879-3363 (Electronic)&amp;#xD;0025-326X (Linking)&lt;/isbn&gt;&lt;accession-num&gt;28069276&lt;/accession-num&gt;&lt;urls&gt;&lt;related-urls&gt;&lt;url&gt;https://www.ncbi.nlm.nih.gov/pubmed/28069276&lt;/url&gt;&lt;/related-urls&gt;&lt;/urls&gt;&lt;custom4&gt;Impact&lt;/custom4&gt;&lt;custom7&gt;Canada&lt;/custom7&gt;&lt;electronic-resource-num&gt;10.1016/j.marpolbul.2016.11.05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8" w:tooltip="Poon, 2017 #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9B7E077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8518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King eider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Somateria spectabili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14C64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07D4A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7702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-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9F73B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276B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62714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9F8E4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21EE17" w14:textId="453C82C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amies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on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1321432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2B15A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EAEB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66126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Dorset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DC28C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15E2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AD206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C22E9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82693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0A4CD4" w14:textId="24C46F6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Jamieson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6219B92" w14:textId="77777777" w:rsidTr="00745C2A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3D77F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630023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AD2DCD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FEA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7287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B4F75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82703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18E2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C84C3D" w14:textId="4AB061C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rovencher et al. 2013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4&lt;/Year&gt;&lt;RecNum&gt;117&lt;/RecNum&gt;&lt;DisplayText&gt;(Provencher et al., 2014b)&lt;/DisplayText&gt;&lt;record&gt;&lt;rec-number&gt;117&lt;/rec-number&gt;&lt;foreign-keys&gt;&lt;key app="EN" db-id="rfftxfrp5xxvp1eedz6vpfs7t95sssfzz5pf" timestamp="1517485787"&gt;117&lt;/key&gt;&lt;/foreign-keys&gt;&lt;ref-type name="Journal Article"&gt;17&lt;/ref-type&gt;&lt;contributors&gt;&lt;authors&gt;&lt;author&gt;Provencher, J. F.&lt;/author&gt;&lt;author&gt;Bond, A. L.&lt;/author&gt;&lt;author&gt;Mallory, M. L.&lt;/author&gt;&lt;/authors&gt;&lt;/contributors&gt;&lt;titles&gt;&lt;title&gt;Marine birds and plastic debris in Canada: a national synthesis and a way forward&lt;/title&gt;&lt;secondary-title&gt;Environmental Reviews&lt;/secondary-title&gt;&lt;/titles&gt;&lt;periodical&gt;&lt;full-title&gt;Environmental Reviews&lt;/full-title&gt;&lt;/periodical&gt;&lt;pages&gt;1-13&lt;/pages&gt;&lt;volume&gt;23&lt;/volume&gt;&lt;number&gt;1&lt;/number&gt;&lt;dates&gt;&lt;year&gt;2014&lt;/year&gt;&lt;/dates&gt;&lt;isbn&gt;1181-8700&lt;/isbn&gt;&lt;urls&gt;&lt;related-urls&gt;&lt;url&gt;http://wedocs.unep.org/bitstream/handle/20.500.11822/17918/Marine_birds_and_plastic_debris_in_Canada_a_na.pdf?sequence=1&amp;amp;isAllowed=y&lt;/url&gt;&lt;/related-urls&gt;&lt;/urls&gt;&lt;custom4&gt;Impact&lt;/custom4&gt;&lt;custom7&gt;Canada&lt;/custom7&gt;&lt;electronic-resource-num&gt;dx.doi.org/10.1139/er-2014-003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1" w:tooltip="Provencher, 2014 #11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b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F0F172F" w14:textId="77777777" w:rsidTr="00745C2A">
        <w:trPr>
          <w:trHeight w:val="1290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5A20F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ng-tailed duck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Clangula hyemalis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AF26A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6AB1B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lcher Is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3134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8-19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B1CC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00A94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6B6F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B27E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B035DB" w14:textId="5E99085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amieson et al. 2001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4986E69" w14:textId="77777777" w:rsidTr="00745C2A">
        <w:trPr>
          <w:trHeight w:val="102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F92D0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azorbil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Alca torda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41664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FD412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y of Exploit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B958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4B8C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E0948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AE3B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31973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8377D2" w14:textId="25C03A7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affar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AD903CD" w14:textId="77777777" w:rsidTr="00745C2A">
        <w:trPr>
          <w:trHeight w:val="103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D071A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5A6219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64521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tre Dame Bay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AEE05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-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E1B0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4CE12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65FDB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C334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D2C4E9" w14:textId="7A321C1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ond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06869A0" w14:textId="77777777" w:rsidTr="00745C2A">
        <w:trPr>
          <w:trHeight w:val="1035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738B3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 scoter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Melanitta perspicillata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AFA7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C244A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ain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D018A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4E86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9163A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A9D2F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0F35E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92E503" w14:textId="6226B57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affar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30A8E82E" w14:textId="2C5CEF05" w:rsidR="00C24A94" w:rsidRDefault="00C24A94" w:rsidP="00102222"/>
    <w:p w14:paraId="044A6ED5" w14:textId="77777777" w:rsidR="00C24A94" w:rsidRDefault="00C24A94">
      <w:pPr>
        <w:spacing w:before="0" w:after="160" w:line="259" w:lineRule="auto"/>
        <w:jc w:val="left"/>
      </w:pPr>
      <w:r>
        <w:br w:type="page"/>
      </w:r>
    </w:p>
    <w:p w14:paraId="5AE00A5F" w14:textId="7DCDE39B" w:rsidR="00006104" w:rsidRPr="00E07F63" w:rsidRDefault="00006104" w:rsidP="0016452D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lastRenderedPageBreak/>
        <w:t xml:space="preserve">Table </w:t>
      </w:r>
      <w:r w:rsidR="00C24A94">
        <w:rPr>
          <w:rFonts w:ascii="Times New Roman" w:hAnsi="Times New Roman"/>
          <w:b/>
        </w:rPr>
        <w:t>3.2</w:t>
      </w:r>
      <w:r w:rsidRPr="00E07F63">
        <w:rPr>
          <w:rFonts w:ascii="Times New Roman" w:hAnsi="Times New Roman"/>
          <w:b/>
        </w:rPr>
        <w:t xml:space="preserve">. </w:t>
      </w:r>
      <w:r w:rsidR="00AC5311">
        <w:rPr>
          <w:rFonts w:ascii="Times New Roman" w:hAnsi="Times New Roman"/>
          <w:b/>
        </w:rPr>
        <w:t>Average p</w:t>
      </w:r>
      <w:r w:rsidRPr="00E07F63">
        <w:rPr>
          <w:rFonts w:ascii="Times New Roman" w:hAnsi="Times New Roman"/>
          <w:b/>
        </w:rPr>
        <w:t xml:space="preserve">lastic ingestion by </w:t>
      </w:r>
      <w:r>
        <w:rPr>
          <w:rFonts w:ascii="Times New Roman" w:hAnsi="Times New Roman"/>
          <w:b/>
        </w:rPr>
        <w:t>seabirds</w:t>
      </w:r>
      <w:r w:rsidRPr="00E07F63">
        <w:rPr>
          <w:rFonts w:ascii="Times New Roman" w:hAnsi="Times New Roman"/>
          <w:b/>
        </w:rPr>
        <w:t xml:space="preserve"> in the Arctic</w:t>
      </w:r>
      <w:r w:rsidR="00AC5311">
        <w:rPr>
          <w:rFonts w:ascii="Times New Roman" w:hAnsi="Times New Roman"/>
          <w:b/>
        </w:rPr>
        <w:t xml:space="preserve"> (species and foraging strategies)</w:t>
      </w:r>
    </w:p>
    <w:tbl>
      <w:tblPr>
        <w:tblW w:w="1046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807"/>
        <w:gridCol w:w="1134"/>
        <w:gridCol w:w="992"/>
        <w:gridCol w:w="1134"/>
        <w:gridCol w:w="1394"/>
      </w:tblGrid>
      <w:tr w:rsidR="001B60E9" w:rsidRPr="00BD7306" w14:paraId="596983E4" w14:textId="77777777" w:rsidTr="00753B00">
        <w:trPr>
          <w:trHeight w:val="325"/>
          <w:tblHeader/>
        </w:trPr>
        <w:tc>
          <w:tcPr>
            <w:tcW w:w="5807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FFABA4C" w14:textId="261B6430" w:rsidR="001B60E9" w:rsidRPr="00BD7306" w:rsidRDefault="001B60E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Primary feeding m</w:t>
            </w:r>
            <w:r w:rsidR="00DA3F33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ode</w:t>
            </w:r>
            <w:r w:rsidR="00006104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006104" w:rsidRPr="00006104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/ Species</w:t>
            </w:r>
          </w:p>
        </w:tc>
        <w:tc>
          <w:tcPr>
            <w:tcW w:w="1134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30C9E302" w14:textId="77777777" w:rsidR="001B60E9" w:rsidRPr="00BD7306" w:rsidRDefault="001B60E9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Number of studies</w:t>
            </w:r>
          </w:p>
        </w:tc>
        <w:tc>
          <w:tcPr>
            <w:tcW w:w="992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4C167EB2" w14:textId="77777777" w:rsidR="001B60E9" w:rsidRPr="00BD7306" w:rsidRDefault="001B60E9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Years of studies</w:t>
            </w:r>
          </w:p>
        </w:tc>
        <w:tc>
          <w:tcPr>
            <w:tcW w:w="1134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6074AA2" w14:textId="77777777" w:rsidR="001B60E9" w:rsidRPr="00BD7306" w:rsidRDefault="001B60E9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Number of samples</w:t>
            </w:r>
          </w:p>
        </w:tc>
        <w:tc>
          <w:tcPr>
            <w:tcW w:w="1394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0C6E5C5" w14:textId="77777777" w:rsidR="001B60E9" w:rsidRPr="00BD7306" w:rsidRDefault="001B60E9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Frequency of occurrence</w:t>
            </w:r>
          </w:p>
        </w:tc>
      </w:tr>
      <w:tr w:rsidR="001B60E9" w:rsidRPr="00BD7306" w14:paraId="47F5489B" w14:textId="77777777" w:rsidTr="00006104">
        <w:trPr>
          <w:trHeight w:val="325"/>
        </w:trPr>
        <w:tc>
          <w:tcPr>
            <w:tcW w:w="5807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3FF5AD0D" w14:textId="2A4BA47E" w:rsidR="001B60E9" w:rsidRPr="00BD7306" w:rsidRDefault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urface</w:t>
            </w:r>
            <w:r w:rsidR="00DA3F3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foragers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4EFCA2CA" w14:textId="7A659D33" w:rsidR="001B60E9" w:rsidRPr="007A0F3B" w:rsidRDefault="00421E93" w:rsidP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992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4CFDFBC5" w14:textId="77777777" w:rsidR="001B60E9" w:rsidRPr="00BD7306" w:rsidRDefault="00006104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6B08CFB" w14:textId="14C56D22" w:rsidR="001B60E9" w:rsidRPr="00BD7306" w:rsidRDefault="00DA3F33" w:rsidP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3850</w:t>
            </w:r>
          </w:p>
        </w:tc>
        <w:tc>
          <w:tcPr>
            <w:tcW w:w="139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E1D5FE8" w14:textId="74F86B58" w:rsidR="001B60E9" w:rsidRPr="00BD7306" w:rsidRDefault="001B60E9" w:rsidP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2</w:t>
            </w:r>
            <w:r w:rsidR="006563B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4.2</w:t>
            </w: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%</w:t>
            </w:r>
          </w:p>
        </w:tc>
      </w:tr>
      <w:tr w:rsidR="001B60E9" w:rsidRPr="00BD7306" w14:paraId="374B8B7C" w14:textId="77777777" w:rsidTr="00006104">
        <w:trPr>
          <w:trHeight w:val="325"/>
        </w:trPr>
        <w:tc>
          <w:tcPr>
            <w:tcW w:w="5807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7EF4FE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rn fulmar (Fulmarus glacialis)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vAlign w:val="center"/>
          </w:tcPr>
          <w:p w14:paraId="22DA2D56" w14:textId="77777777" w:rsidR="001B60E9" w:rsidRPr="00BD7306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992" w:type="dxa"/>
            <w:tcBorders>
              <w:top w:val="double" w:sz="4" w:space="0" w:color="auto"/>
            </w:tcBorders>
            <w:vAlign w:val="center"/>
          </w:tcPr>
          <w:p w14:paraId="270A07D9" w14:textId="0BD29652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19</w:t>
            </w: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69</w:t>
            </w:r>
            <w:r w:rsidRPr="00BD7306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  <w:r w:rsidR="005C18C4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6DBCDD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25</w:t>
            </w:r>
          </w:p>
        </w:tc>
        <w:tc>
          <w:tcPr>
            <w:tcW w:w="139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975CD22" w14:textId="5A37163B" w:rsidR="001B60E9" w:rsidRPr="00BD7306" w:rsidRDefault="00421E93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3.7</w:t>
            </w:r>
            <w:r w:rsidR="001B60E9"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</w:p>
        </w:tc>
      </w:tr>
      <w:tr w:rsidR="001B60E9" w:rsidRPr="00BD7306" w14:paraId="5E79586A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832F0E2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ew gull (Larus canus)</w:t>
            </w:r>
          </w:p>
        </w:tc>
        <w:tc>
          <w:tcPr>
            <w:tcW w:w="1134" w:type="dxa"/>
            <w:vAlign w:val="center"/>
          </w:tcPr>
          <w:p w14:paraId="054FE9F8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65CF76BB" w14:textId="77777777" w:rsidR="001B60E9" w:rsidRPr="00BD7306" w:rsidRDefault="001B60E9" w:rsidP="00BC30E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30AC12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3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EA080C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7%</w:t>
            </w:r>
          </w:p>
        </w:tc>
      </w:tr>
      <w:tr w:rsidR="001B60E9" w:rsidRPr="00BD7306" w14:paraId="041B529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041B997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laucous gull (Larus hyperboreus)</w:t>
            </w:r>
          </w:p>
        </w:tc>
        <w:tc>
          <w:tcPr>
            <w:tcW w:w="1134" w:type="dxa"/>
            <w:vAlign w:val="center"/>
          </w:tcPr>
          <w:p w14:paraId="2479C2F4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2" w:type="dxa"/>
            <w:vAlign w:val="center"/>
          </w:tcPr>
          <w:p w14:paraId="6E38D01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494378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8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15233E5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%</w:t>
            </w:r>
          </w:p>
        </w:tc>
      </w:tr>
      <w:tr w:rsidR="001B60E9" w:rsidRPr="00BD7306" w14:paraId="54AE0545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73C538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d-necked phalarope (Phalaropus lobatus)</w:t>
            </w:r>
          </w:p>
        </w:tc>
        <w:tc>
          <w:tcPr>
            <w:tcW w:w="1134" w:type="dxa"/>
            <w:vAlign w:val="center"/>
          </w:tcPr>
          <w:p w14:paraId="505D58BB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vAlign w:val="center"/>
          </w:tcPr>
          <w:p w14:paraId="2821CCF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3C1AB3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394" w:type="dxa"/>
            <w:shd w:val="clear" w:color="auto" w:fill="auto"/>
            <w:vAlign w:val="center"/>
            <w:hideMark/>
          </w:tcPr>
          <w:p w14:paraId="27D2951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.0%</w:t>
            </w:r>
          </w:p>
        </w:tc>
      </w:tr>
      <w:tr w:rsidR="001B60E9" w:rsidRPr="00BD7306" w14:paraId="63213BF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30CFC36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laucous-winged gull (Larus glaucescens)</w:t>
            </w:r>
          </w:p>
        </w:tc>
        <w:tc>
          <w:tcPr>
            <w:tcW w:w="1134" w:type="dxa"/>
            <w:vAlign w:val="center"/>
          </w:tcPr>
          <w:p w14:paraId="14347CC9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3CA3E45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67BB5B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02F74511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26E1B435" w14:textId="77777777" w:rsidTr="00E71D9E">
        <w:trPr>
          <w:trHeight w:val="325"/>
        </w:trPr>
        <w:tc>
          <w:tcPr>
            <w:tcW w:w="5807" w:type="dxa"/>
            <w:tcBorders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14:paraId="0D068C0A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onaparte's gull (Chroicocephalus philadelphia)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vAlign w:val="center"/>
          </w:tcPr>
          <w:p w14:paraId="4F37182D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tcBorders>
              <w:bottom w:val="single" w:sz="18" w:space="0" w:color="auto"/>
            </w:tcBorders>
            <w:vAlign w:val="center"/>
          </w:tcPr>
          <w:p w14:paraId="0FA7473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F6322A1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9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9344FA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E01E1" w:rsidRPr="00BD7306" w14:paraId="20A8A2A9" w14:textId="77777777" w:rsidTr="00E71D9E">
        <w:trPr>
          <w:trHeight w:val="325"/>
        </w:trPr>
        <w:tc>
          <w:tcPr>
            <w:tcW w:w="580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B55FE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lack-legged kittiwake (Rissa tridactyla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18BEB396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66FC51D0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B8DF9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75</w:t>
            </w:r>
          </w:p>
        </w:tc>
        <w:tc>
          <w:tcPr>
            <w:tcW w:w="139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27B80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8%</w:t>
            </w:r>
          </w:p>
        </w:tc>
      </w:tr>
      <w:tr w:rsidR="001E01E1" w:rsidRPr="00BD7306" w14:paraId="72544322" w14:textId="77777777" w:rsidTr="009F3679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0074F9FA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d-legged kittiwake (Rissa brevirostris)</w:t>
            </w:r>
          </w:p>
        </w:tc>
        <w:tc>
          <w:tcPr>
            <w:tcW w:w="1134" w:type="dxa"/>
            <w:vAlign w:val="center"/>
          </w:tcPr>
          <w:p w14:paraId="22A6915D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6B235056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4CDD762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7CCAEA2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.9%</w:t>
            </w:r>
          </w:p>
        </w:tc>
      </w:tr>
      <w:tr w:rsidR="001E01E1" w:rsidRPr="00BD7306" w14:paraId="7CED3E95" w14:textId="77777777" w:rsidTr="009F3679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5A057BB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each's stor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</w:t>
            </w: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el (Oceanodroma leucorhoa)</w:t>
            </w:r>
          </w:p>
        </w:tc>
        <w:tc>
          <w:tcPr>
            <w:tcW w:w="1134" w:type="dxa"/>
            <w:vAlign w:val="center"/>
          </w:tcPr>
          <w:p w14:paraId="13525576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2" w:type="dxa"/>
            <w:vAlign w:val="center"/>
          </w:tcPr>
          <w:p w14:paraId="58A55001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8FB22C9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0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5724C7E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2%</w:t>
            </w:r>
          </w:p>
        </w:tc>
      </w:tr>
      <w:tr w:rsidR="001E01E1" w:rsidRPr="00BD7306" w14:paraId="41B152EF" w14:textId="77777777" w:rsidTr="009F3679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486DEE7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ork-tailed storm petrel (Oceanodroma furcata)</w:t>
            </w:r>
          </w:p>
        </w:tc>
        <w:tc>
          <w:tcPr>
            <w:tcW w:w="1134" w:type="dxa"/>
            <w:vAlign w:val="center"/>
          </w:tcPr>
          <w:p w14:paraId="352218AA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7818F5F1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70A003A0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1394" w:type="dxa"/>
            <w:shd w:val="clear" w:color="auto" w:fill="auto"/>
            <w:vAlign w:val="center"/>
            <w:hideMark/>
          </w:tcPr>
          <w:p w14:paraId="45B812AD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5.2%</w:t>
            </w:r>
          </w:p>
        </w:tc>
      </w:tr>
      <w:tr w:rsidR="001E01E1" w:rsidRPr="00BD7306" w14:paraId="3F916E11" w14:textId="77777777" w:rsidTr="009F3679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4AC77DBB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vory gull (Pagophila eburnea)</w:t>
            </w:r>
          </w:p>
        </w:tc>
        <w:tc>
          <w:tcPr>
            <w:tcW w:w="1134" w:type="dxa"/>
            <w:vAlign w:val="center"/>
          </w:tcPr>
          <w:p w14:paraId="622F3FC8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49AEB51F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8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E673B74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960BF22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E01E1" w:rsidRPr="00BD7306" w14:paraId="639A5D75" w14:textId="77777777" w:rsidTr="009F3679">
        <w:trPr>
          <w:trHeight w:val="325"/>
        </w:trPr>
        <w:tc>
          <w:tcPr>
            <w:tcW w:w="5807" w:type="dxa"/>
            <w:tcBorders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14:paraId="49385F89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eutian tern (Onychoprion aleuticus)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vAlign w:val="center"/>
          </w:tcPr>
          <w:p w14:paraId="12B5F10D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tcBorders>
              <w:bottom w:val="single" w:sz="18" w:space="0" w:color="auto"/>
            </w:tcBorders>
            <w:vAlign w:val="center"/>
          </w:tcPr>
          <w:p w14:paraId="68ED30E0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E78E135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39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E64944F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0E7CE2" w:rsidRPr="00BD7306" w14:paraId="697D612D" w14:textId="77777777" w:rsidTr="002014CF">
        <w:trPr>
          <w:trHeight w:val="325"/>
        </w:trPr>
        <w:tc>
          <w:tcPr>
            <w:tcW w:w="5807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vAlign w:val="bottom"/>
            <w:hideMark/>
          </w:tcPr>
          <w:p w14:paraId="16F652D2" w14:textId="77777777" w:rsidR="000E7CE2" w:rsidRPr="00BD7306" w:rsidRDefault="000E7CE2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lunging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02D404D4" w14:textId="77777777" w:rsidR="000E7CE2" w:rsidRPr="00006104" w:rsidRDefault="000E7CE2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06104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1AC9F7E2" w14:textId="77777777" w:rsidR="000E7CE2" w:rsidRPr="00BD7306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51375BCA" w14:textId="77777777" w:rsidR="000E7CE2" w:rsidRPr="00BD7306" w:rsidRDefault="000E7CE2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67</w:t>
            </w:r>
          </w:p>
        </w:tc>
        <w:tc>
          <w:tcPr>
            <w:tcW w:w="139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53C93830" w14:textId="77777777" w:rsidR="000E7CE2" w:rsidRPr="00BD7306" w:rsidRDefault="000E7CE2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0E7CE2" w:rsidRPr="00BD7306" w14:paraId="0B5965DC" w14:textId="77777777" w:rsidTr="002014CF">
        <w:trPr>
          <w:trHeight w:val="325"/>
        </w:trPr>
        <w:tc>
          <w:tcPr>
            <w:tcW w:w="5807" w:type="dxa"/>
            <w:tcBorders>
              <w:top w:val="double" w:sz="4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A05F017" w14:textId="77777777" w:rsidR="000E7CE2" w:rsidRPr="00BD7306" w:rsidRDefault="000E7CE2" w:rsidP="002014CF">
            <w:pPr>
              <w:spacing w:before="0" w:after="0" w:line="240" w:lineRule="auto"/>
              <w:ind w:left="447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rctic tern (Sterna paradisaea) 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18" w:space="0" w:color="auto"/>
            </w:tcBorders>
            <w:vAlign w:val="center"/>
          </w:tcPr>
          <w:p w14:paraId="20D855AF" w14:textId="77777777" w:rsidR="000E7CE2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tcBorders>
              <w:top w:val="double" w:sz="4" w:space="0" w:color="auto"/>
              <w:bottom w:val="single" w:sz="18" w:space="0" w:color="auto"/>
            </w:tcBorders>
            <w:vAlign w:val="center"/>
          </w:tcPr>
          <w:p w14:paraId="265BDE50" w14:textId="77777777" w:rsidR="000E7CE2" w:rsidRPr="00BD7306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2007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D6C5E55" w14:textId="77777777" w:rsidR="000E7CE2" w:rsidRPr="00BD7306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</w:t>
            </w:r>
          </w:p>
        </w:tc>
        <w:tc>
          <w:tcPr>
            <w:tcW w:w="1394" w:type="dxa"/>
            <w:tcBorders>
              <w:top w:val="double" w:sz="4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16BB05B" w14:textId="77777777" w:rsidR="000E7CE2" w:rsidRPr="00BD7306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5353659D" w14:textId="77777777" w:rsidTr="00006104">
        <w:trPr>
          <w:trHeight w:val="325"/>
        </w:trPr>
        <w:tc>
          <w:tcPr>
            <w:tcW w:w="5807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34004BA3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ursuit-diving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0A6288E8" w14:textId="77777777" w:rsidR="001B60E9" w:rsidRPr="007A0F3B" w:rsidRDefault="007A0F3B" w:rsidP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A0F3B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118</w:t>
            </w:r>
          </w:p>
        </w:tc>
        <w:tc>
          <w:tcPr>
            <w:tcW w:w="992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012AD3D9" w14:textId="77777777" w:rsidR="001B60E9" w:rsidRPr="00BD7306" w:rsidRDefault="00006104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30DDBB6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9019</w:t>
            </w:r>
          </w:p>
        </w:tc>
        <w:tc>
          <w:tcPr>
            <w:tcW w:w="139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25B2B195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13.1%</w:t>
            </w:r>
          </w:p>
        </w:tc>
      </w:tr>
      <w:tr w:rsidR="001B60E9" w:rsidRPr="00BD7306" w14:paraId="1FA75E43" w14:textId="77777777" w:rsidTr="00006104">
        <w:trPr>
          <w:trHeight w:val="325"/>
        </w:trPr>
        <w:tc>
          <w:tcPr>
            <w:tcW w:w="5807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16E12A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rünnich’s guillemot/ Thick-billed murre (Uria lomvia) 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vAlign w:val="center"/>
          </w:tcPr>
          <w:p w14:paraId="36CD4EC1" w14:textId="77777777" w:rsidR="001B60E9" w:rsidRPr="00BD7306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992" w:type="dxa"/>
            <w:tcBorders>
              <w:top w:val="double" w:sz="4" w:space="0" w:color="auto"/>
            </w:tcBorders>
            <w:vAlign w:val="center"/>
          </w:tcPr>
          <w:p w14:paraId="7D5318A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19</w:t>
            </w: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69</w:t>
            </w:r>
            <w:r w:rsidRPr="00BD7306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  <w:r w:rsidRPr="00182F7C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7E5B70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25</w:t>
            </w:r>
          </w:p>
        </w:tc>
        <w:tc>
          <w:tcPr>
            <w:tcW w:w="139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2AA706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2%</w:t>
            </w:r>
          </w:p>
        </w:tc>
      </w:tr>
      <w:tr w:rsidR="001B60E9" w:rsidRPr="00BD7306" w14:paraId="2181201B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2D7FC5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mmon murre/guillemot (Uria aalge) </w:t>
            </w:r>
          </w:p>
        </w:tc>
        <w:tc>
          <w:tcPr>
            <w:tcW w:w="1134" w:type="dxa"/>
            <w:vAlign w:val="center"/>
          </w:tcPr>
          <w:p w14:paraId="62F7904E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2" w:type="dxa"/>
            <w:vAlign w:val="center"/>
          </w:tcPr>
          <w:p w14:paraId="4E67FB4B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62048D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60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1F97E6E2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%</w:t>
            </w:r>
          </w:p>
        </w:tc>
      </w:tr>
      <w:tr w:rsidR="001B60E9" w:rsidRPr="00BD7306" w14:paraId="7ED5E88A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1B9618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ittle auk/dovekie (Alle alle) </w:t>
            </w:r>
          </w:p>
        </w:tc>
        <w:tc>
          <w:tcPr>
            <w:tcW w:w="1134" w:type="dxa"/>
            <w:vAlign w:val="center"/>
          </w:tcPr>
          <w:p w14:paraId="6FDF814F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92" w:type="dxa"/>
            <w:vAlign w:val="center"/>
          </w:tcPr>
          <w:p w14:paraId="6C70AAE8" w14:textId="77777777" w:rsidR="001B60E9" w:rsidRPr="00BD7306" w:rsidRDefault="001B60E9" w:rsidP="00BC30E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959862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A7D955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0%</w:t>
            </w:r>
          </w:p>
        </w:tc>
      </w:tr>
      <w:tr w:rsidR="001B60E9" w:rsidRPr="00BD7306" w14:paraId="417635CA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F46E519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rt-tailed shearwater (Ardenna tenuirostris)</w:t>
            </w:r>
          </w:p>
        </w:tc>
        <w:tc>
          <w:tcPr>
            <w:tcW w:w="1134" w:type="dxa"/>
            <w:vAlign w:val="center"/>
          </w:tcPr>
          <w:p w14:paraId="0DCFF0BD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2" w:type="dxa"/>
            <w:vAlign w:val="center"/>
          </w:tcPr>
          <w:p w14:paraId="7D53317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200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B9E766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3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0931402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3.9%</w:t>
            </w:r>
          </w:p>
        </w:tc>
      </w:tr>
      <w:tr w:rsidR="001B60E9" w:rsidRPr="00BD7306" w14:paraId="4FCB16A6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EFA4D43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ooty shearwater (Ardenna grisea) </w:t>
            </w:r>
          </w:p>
        </w:tc>
        <w:tc>
          <w:tcPr>
            <w:tcW w:w="1134" w:type="dxa"/>
            <w:vAlign w:val="center"/>
          </w:tcPr>
          <w:p w14:paraId="1372FD1A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3D64885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4D0414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2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4655DC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2.7%</w:t>
            </w:r>
          </w:p>
        </w:tc>
      </w:tr>
      <w:tr w:rsidR="001B60E9" w:rsidRPr="00BD7306" w14:paraId="735095CB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D30AE1B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mmon eider (Somateria mollissima) </w:t>
            </w:r>
          </w:p>
        </w:tc>
        <w:tc>
          <w:tcPr>
            <w:tcW w:w="1134" w:type="dxa"/>
            <w:vAlign w:val="center"/>
          </w:tcPr>
          <w:p w14:paraId="0F940672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92" w:type="dxa"/>
            <w:vAlign w:val="center"/>
          </w:tcPr>
          <w:p w14:paraId="3CC8059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08AC12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38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4620CC7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%</w:t>
            </w:r>
          </w:p>
        </w:tc>
      </w:tr>
      <w:tr w:rsidR="001B60E9" w:rsidRPr="00BD7306" w14:paraId="1F5AF6C2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58F7F29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tlantic Puffin (Fratercula arctica)</w:t>
            </w:r>
          </w:p>
        </w:tc>
        <w:tc>
          <w:tcPr>
            <w:tcW w:w="1134" w:type="dxa"/>
            <w:vAlign w:val="center"/>
          </w:tcPr>
          <w:p w14:paraId="1D0E2FD3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444D62BB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0-200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7D178C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5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A14144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8%</w:t>
            </w:r>
          </w:p>
        </w:tc>
      </w:tr>
      <w:tr w:rsidR="001B60E9" w:rsidRPr="00BD7306" w14:paraId="7F84C8DE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FB939D4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ufted Puffin (Fratercula cirrhata) 8</w:t>
            </w:r>
          </w:p>
        </w:tc>
        <w:tc>
          <w:tcPr>
            <w:tcW w:w="1134" w:type="dxa"/>
            <w:vAlign w:val="center"/>
          </w:tcPr>
          <w:p w14:paraId="7FEC738C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2D19B3A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E0ECA6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877304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.6%</w:t>
            </w:r>
          </w:p>
        </w:tc>
      </w:tr>
      <w:tr w:rsidR="001B60E9" w:rsidRPr="00BD7306" w14:paraId="251F2102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41AF71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ed Puffin (Fratercula corniculata)</w:t>
            </w:r>
          </w:p>
        </w:tc>
        <w:tc>
          <w:tcPr>
            <w:tcW w:w="1134" w:type="dxa"/>
            <w:vAlign w:val="center"/>
          </w:tcPr>
          <w:p w14:paraId="39870726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0C2A211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74317A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3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73EEA43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.1%</w:t>
            </w:r>
          </w:p>
        </w:tc>
      </w:tr>
      <w:tr w:rsidR="001B60E9" w:rsidRPr="00BD7306" w14:paraId="0EB2A43C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6421EC5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rakeet auklet (Aethia psittacula)</w:t>
            </w:r>
          </w:p>
        </w:tc>
        <w:tc>
          <w:tcPr>
            <w:tcW w:w="1134" w:type="dxa"/>
            <w:vAlign w:val="center"/>
          </w:tcPr>
          <w:p w14:paraId="21A34BA0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10990DB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AB0287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30CD77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1.1%</w:t>
            </w:r>
          </w:p>
        </w:tc>
      </w:tr>
      <w:tr w:rsidR="001B60E9" w:rsidRPr="00BD7306" w14:paraId="5528C00B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6534784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east auklet (Aethia pusilla) </w:t>
            </w:r>
          </w:p>
        </w:tc>
        <w:tc>
          <w:tcPr>
            <w:tcW w:w="1134" w:type="dxa"/>
            <w:vAlign w:val="center"/>
          </w:tcPr>
          <w:p w14:paraId="73EB9C38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30D5078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78FAC1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DCB23C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6%</w:t>
            </w:r>
          </w:p>
        </w:tc>
      </w:tr>
      <w:tr w:rsidR="001B60E9" w:rsidRPr="00BD7306" w14:paraId="127D1619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175C40AA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rested auklet (Aethia cristatella) </w:t>
            </w:r>
          </w:p>
        </w:tc>
        <w:tc>
          <w:tcPr>
            <w:tcW w:w="1134" w:type="dxa"/>
            <w:vAlign w:val="center"/>
          </w:tcPr>
          <w:p w14:paraId="492964FE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41436B2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6831D0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5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0EFCC77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3%</w:t>
            </w:r>
          </w:p>
        </w:tc>
      </w:tr>
      <w:tr w:rsidR="001B60E9" w:rsidRPr="00BD7306" w14:paraId="18E0CDC6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3C565D7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ssin's auklet (Ptychoramphus aleuticus)</w:t>
            </w:r>
          </w:p>
        </w:tc>
        <w:tc>
          <w:tcPr>
            <w:tcW w:w="1134" w:type="dxa"/>
            <w:vAlign w:val="center"/>
          </w:tcPr>
          <w:p w14:paraId="26E0E21E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1C4F59C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B34596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5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12566EA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.7%</w:t>
            </w:r>
          </w:p>
        </w:tc>
      </w:tr>
      <w:tr w:rsidR="001B60E9" w:rsidRPr="00BD7306" w14:paraId="57709515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0342E021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inoceros auklet (Cerorhinca monocerata) </w:t>
            </w:r>
          </w:p>
        </w:tc>
        <w:tc>
          <w:tcPr>
            <w:tcW w:w="1134" w:type="dxa"/>
            <w:vAlign w:val="center"/>
          </w:tcPr>
          <w:p w14:paraId="379CF222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1B01D94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0F9118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E21F2E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7%</w:t>
            </w:r>
          </w:p>
        </w:tc>
      </w:tr>
      <w:tr w:rsidR="001B60E9" w:rsidRPr="00BD7306" w14:paraId="3D8A5DFF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1514289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Pigeon guillemot (Cepphus columba)</w:t>
            </w:r>
          </w:p>
        </w:tc>
        <w:tc>
          <w:tcPr>
            <w:tcW w:w="1134" w:type="dxa"/>
            <w:vAlign w:val="center"/>
          </w:tcPr>
          <w:p w14:paraId="4164DF4C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5D74F4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00973D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45ADF48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3%</w:t>
            </w:r>
          </w:p>
        </w:tc>
      </w:tr>
      <w:tr w:rsidR="001B60E9" w:rsidRPr="00BD7306" w14:paraId="0D7DA5F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0044C4A6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elagic cormorant (Phalacrocorax pelagicus)</w:t>
            </w:r>
          </w:p>
        </w:tc>
        <w:tc>
          <w:tcPr>
            <w:tcW w:w="1134" w:type="dxa"/>
            <w:vAlign w:val="center"/>
          </w:tcPr>
          <w:p w14:paraId="6938D2F1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4401620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41BC101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7C7F7E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.0%</w:t>
            </w:r>
          </w:p>
        </w:tc>
      </w:tr>
      <w:tr w:rsidR="001B60E9" w:rsidRPr="00BD7306" w14:paraId="17DF3AF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854E127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Double crested cormorant (Phalacrocorax auritus) </w:t>
            </w:r>
          </w:p>
        </w:tc>
        <w:tc>
          <w:tcPr>
            <w:tcW w:w="1134" w:type="dxa"/>
            <w:vAlign w:val="center"/>
          </w:tcPr>
          <w:p w14:paraId="5B4E68A3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vAlign w:val="center"/>
          </w:tcPr>
          <w:p w14:paraId="6A111C64" w14:textId="77777777" w:rsidR="001B60E9" w:rsidRPr="00BD7306" w:rsidRDefault="007A0F3B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D7B06B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3BE556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1656EAE1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9E5FAC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d-</w:t>
            </w: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ced cormorant (Phalacrocorax urile)</w:t>
            </w:r>
          </w:p>
        </w:tc>
        <w:tc>
          <w:tcPr>
            <w:tcW w:w="1134" w:type="dxa"/>
            <w:vAlign w:val="center"/>
          </w:tcPr>
          <w:p w14:paraId="36D3B250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726C7C1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6E1F7D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5EED46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3EFBA8F7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1F7D7875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rbled murrelet (Brachyramphus marmoratus)</w:t>
            </w:r>
          </w:p>
        </w:tc>
        <w:tc>
          <w:tcPr>
            <w:tcW w:w="1134" w:type="dxa"/>
            <w:vAlign w:val="center"/>
          </w:tcPr>
          <w:p w14:paraId="2B82D541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53BF3A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7FF541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1949CAF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2098DAB3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578DD9A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ittlitz's murrelet (Brachyramphus brevirostris)</w:t>
            </w:r>
          </w:p>
        </w:tc>
        <w:tc>
          <w:tcPr>
            <w:tcW w:w="1134" w:type="dxa"/>
            <w:vAlign w:val="center"/>
          </w:tcPr>
          <w:p w14:paraId="77E3D845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7AECD1E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A3CF75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FEA750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58A4586A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30AC53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ncient murrelet (Synthliboramphus antiquus)</w:t>
            </w:r>
          </w:p>
        </w:tc>
        <w:tc>
          <w:tcPr>
            <w:tcW w:w="1134" w:type="dxa"/>
            <w:vAlign w:val="center"/>
          </w:tcPr>
          <w:p w14:paraId="6F3DA88C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2B77F89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487E0A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BC2BB9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236266BB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3E0C74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hiskered auklet  (Aethia pygmaea)</w:t>
            </w:r>
          </w:p>
        </w:tc>
        <w:tc>
          <w:tcPr>
            <w:tcW w:w="1134" w:type="dxa"/>
            <w:vAlign w:val="center"/>
          </w:tcPr>
          <w:p w14:paraId="514ACB49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3D65821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A3C8CA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7FEC32B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0C52CF65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110BDC1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lack guillemot (Cepphus grylle) </w:t>
            </w:r>
          </w:p>
        </w:tc>
        <w:tc>
          <w:tcPr>
            <w:tcW w:w="1134" w:type="dxa"/>
            <w:vAlign w:val="center"/>
          </w:tcPr>
          <w:p w14:paraId="0F073520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228DCD2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503A09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7358C4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35678C1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5FEAFC21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ing eider (Somateria spectabilis)</w:t>
            </w:r>
          </w:p>
        </w:tc>
        <w:tc>
          <w:tcPr>
            <w:tcW w:w="1134" w:type="dxa"/>
            <w:vAlign w:val="center"/>
          </w:tcPr>
          <w:p w14:paraId="54D75ECB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655C85A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9807E2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4174B59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00DBE25D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0764291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ng-tailed duck (Clangula hyemalis)</w:t>
            </w:r>
          </w:p>
        </w:tc>
        <w:tc>
          <w:tcPr>
            <w:tcW w:w="1134" w:type="dxa"/>
            <w:vAlign w:val="center"/>
          </w:tcPr>
          <w:p w14:paraId="33E4AA50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vAlign w:val="center"/>
          </w:tcPr>
          <w:p w14:paraId="66669FA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8-199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A075BF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75F5F6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1CB3AF73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0E87CB8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azorbill (Alca torda)</w:t>
            </w:r>
          </w:p>
        </w:tc>
        <w:tc>
          <w:tcPr>
            <w:tcW w:w="1134" w:type="dxa"/>
            <w:vAlign w:val="center"/>
          </w:tcPr>
          <w:p w14:paraId="0A96AC72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162403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146089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6C41DB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421C15D4" w14:textId="77777777" w:rsidTr="00006104">
        <w:trPr>
          <w:trHeight w:val="325"/>
        </w:trPr>
        <w:tc>
          <w:tcPr>
            <w:tcW w:w="5807" w:type="dxa"/>
            <w:tcBorders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14:paraId="345E7F55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urf scoter (Melanitta perspicillata) 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vAlign w:val="center"/>
          </w:tcPr>
          <w:p w14:paraId="2847AE55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tcBorders>
              <w:bottom w:val="single" w:sz="18" w:space="0" w:color="auto"/>
            </w:tcBorders>
            <w:vAlign w:val="center"/>
          </w:tcPr>
          <w:p w14:paraId="60F7AD2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8BB56F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139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603FD5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4F13CEF5" w14:textId="77777777" w:rsidTr="00006104">
        <w:trPr>
          <w:trHeight w:val="325"/>
        </w:trPr>
        <w:tc>
          <w:tcPr>
            <w:tcW w:w="5807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FC19967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iracy/Carnivore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5126E60C" w14:textId="77777777" w:rsidR="001B60E9" w:rsidRPr="00006104" w:rsidRDefault="00006104" w:rsidP="00006104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06104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2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5C544E32" w14:textId="77777777" w:rsidR="001B60E9" w:rsidRPr="00BD7306" w:rsidRDefault="00006104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2948CD53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523</w:t>
            </w:r>
          </w:p>
        </w:tc>
        <w:tc>
          <w:tcPr>
            <w:tcW w:w="139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8F9B7FA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1.0%</w:t>
            </w:r>
          </w:p>
        </w:tc>
      </w:tr>
      <w:tr w:rsidR="001B60E9" w:rsidRPr="00BD7306" w14:paraId="1C9942B3" w14:textId="77777777" w:rsidTr="00006104">
        <w:trPr>
          <w:trHeight w:val="325"/>
        </w:trPr>
        <w:tc>
          <w:tcPr>
            <w:tcW w:w="5807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5F75E6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at skua (Stercorarius skua)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vAlign w:val="center"/>
          </w:tcPr>
          <w:p w14:paraId="3DEC6CC1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double" w:sz="4" w:space="0" w:color="auto"/>
            </w:tcBorders>
            <w:vAlign w:val="center"/>
          </w:tcPr>
          <w:p w14:paraId="321506D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BB396E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5</w:t>
            </w:r>
          </w:p>
        </w:tc>
        <w:tc>
          <w:tcPr>
            <w:tcW w:w="139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3B11C5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0%</w:t>
            </w:r>
          </w:p>
        </w:tc>
      </w:tr>
      <w:tr w:rsidR="001B60E9" w:rsidRPr="00BD7306" w14:paraId="0CFD940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EA081A1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ng-tailed jaeger/skua (Stercorarius longicaudus)</w:t>
            </w:r>
          </w:p>
        </w:tc>
        <w:tc>
          <w:tcPr>
            <w:tcW w:w="1134" w:type="dxa"/>
            <w:vAlign w:val="center"/>
          </w:tcPr>
          <w:p w14:paraId="2E99C499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C17E38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B80392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11DBD8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222E7CB3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724A72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marine jaeger/skua (Stercorarius pomarinus)</w:t>
            </w:r>
          </w:p>
        </w:tc>
        <w:tc>
          <w:tcPr>
            <w:tcW w:w="1134" w:type="dxa"/>
            <w:vAlign w:val="center"/>
          </w:tcPr>
          <w:p w14:paraId="542DA8D5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76B2E49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7F886A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45313E2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4AAE5732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C72B052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rasitic jager/ Arctic skua (Stercorarius parasiticus)</w:t>
            </w:r>
          </w:p>
        </w:tc>
        <w:tc>
          <w:tcPr>
            <w:tcW w:w="1134" w:type="dxa"/>
            <w:vAlign w:val="center"/>
          </w:tcPr>
          <w:p w14:paraId="06E33D11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vAlign w:val="center"/>
          </w:tcPr>
          <w:p w14:paraId="56AA71A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3D690D2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97EA5E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</w:tbl>
    <w:p w14:paraId="1D53E452" w14:textId="77777777" w:rsidR="00BD7306" w:rsidRDefault="00BD7306" w:rsidP="00102222"/>
    <w:p w14:paraId="7FFA87E1" w14:textId="77777777" w:rsidR="00AC5311" w:rsidRDefault="00AC5311" w:rsidP="00102222">
      <w:pPr>
        <w:sectPr w:rsidR="00AC5311" w:rsidSect="00102222"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2087D8BD" w14:textId="7C0701A0" w:rsidR="009F3679" w:rsidRPr="00E07F63" w:rsidRDefault="009F3679" w:rsidP="0016452D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lastRenderedPageBreak/>
        <w:t xml:space="preserve">Table </w:t>
      </w:r>
      <w:r w:rsidR="00C24A94">
        <w:rPr>
          <w:rFonts w:ascii="Times New Roman" w:hAnsi="Times New Roman"/>
          <w:b/>
        </w:rPr>
        <w:t>3.3</w:t>
      </w:r>
      <w:r w:rsidRPr="00E07F63">
        <w:rPr>
          <w:rFonts w:ascii="Times New Roman" w:hAnsi="Times New Roman"/>
          <w:b/>
        </w:rPr>
        <w:t xml:space="preserve">. </w:t>
      </w:r>
      <w:r>
        <w:rPr>
          <w:rFonts w:ascii="Times New Roman" w:hAnsi="Times New Roman"/>
          <w:b/>
        </w:rPr>
        <w:t xml:space="preserve">Plastic </w:t>
      </w:r>
      <w:r w:rsidR="00BD4D82">
        <w:rPr>
          <w:rFonts w:ascii="Times New Roman" w:hAnsi="Times New Roman"/>
          <w:b/>
        </w:rPr>
        <w:t xml:space="preserve">ingested by </w:t>
      </w:r>
      <w:r w:rsidR="00AC5311">
        <w:rPr>
          <w:rFonts w:ascii="Times New Roman" w:hAnsi="Times New Roman"/>
          <w:b/>
        </w:rPr>
        <w:t xml:space="preserve">other </w:t>
      </w:r>
      <w:r w:rsidR="00BD4D82">
        <w:rPr>
          <w:rFonts w:ascii="Times New Roman" w:hAnsi="Times New Roman"/>
          <w:b/>
        </w:rPr>
        <w:t>organisms</w:t>
      </w:r>
      <w:r>
        <w:rPr>
          <w:rFonts w:ascii="Times New Roman" w:hAnsi="Times New Roman"/>
          <w:b/>
        </w:rPr>
        <w:t xml:space="preserve"> in the Arctic</w:t>
      </w:r>
    </w:p>
    <w:tbl>
      <w:tblPr>
        <w:tblW w:w="10485" w:type="dxa"/>
        <w:tblLook w:val="04A0" w:firstRow="1" w:lastRow="0" w:firstColumn="1" w:lastColumn="0" w:noHBand="0" w:noVBand="1"/>
      </w:tblPr>
      <w:tblGrid>
        <w:gridCol w:w="1555"/>
        <w:gridCol w:w="2268"/>
        <w:gridCol w:w="1134"/>
        <w:gridCol w:w="1417"/>
        <w:gridCol w:w="1843"/>
        <w:gridCol w:w="2268"/>
      </w:tblGrid>
      <w:tr w:rsidR="00614C98" w:rsidRPr="009F3679" w14:paraId="597049C3" w14:textId="77777777" w:rsidTr="009F3679">
        <w:trPr>
          <w:trHeight w:val="1020"/>
        </w:trPr>
        <w:tc>
          <w:tcPr>
            <w:tcW w:w="1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929D3C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pecies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A6C0B8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Locatio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3C15FB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Year of study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240E6F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e size / number of individuals with debris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4A8067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Incidents of ingestion (%)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2CE594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s</w:t>
            </w:r>
          </w:p>
        </w:tc>
      </w:tr>
      <w:tr w:rsidR="009F3679" w:rsidRPr="009F3679" w14:paraId="505D2689" w14:textId="77777777" w:rsidTr="009F3679">
        <w:trPr>
          <w:trHeight w:val="255"/>
        </w:trPr>
        <w:tc>
          <w:tcPr>
            <w:tcW w:w="1048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vAlign w:val="center"/>
            <w:hideMark/>
          </w:tcPr>
          <w:p w14:paraId="43CAA65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Cetaceans</w:t>
            </w:r>
          </w:p>
        </w:tc>
      </w:tr>
      <w:tr w:rsidR="00614C98" w:rsidRPr="009F3679" w14:paraId="750CE93A" w14:textId="77777777" w:rsidTr="009F3679">
        <w:trPr>
          <w:trHeight w:val="433"/>
        </w:trPr>
        <w:tc>
          <w:tcPr>
            <w:tcW w:w="155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9C2D10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owhead whale </w:t>
            </w:r>
            <w:r w:rsidR="009F3679" w:rsidRPr="009F3679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Balaena 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mysticet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7989BE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affin Bay, Canada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A60A14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DD62C1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225684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5DB59C" w14:textId="7277F2E5" w:rsidR="009F3679" w:rsidRPr="009F3679" w:rsidRDefault="0011027B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inley&lt;/Author&gt;&lt;Year&gt;2001&lt;/Year&gt;&lt;RecNum&gt;419&lt;/RecNum&gt;&lt;DisplayText&gt;(Finley, 2001)&lt;/DisplayText&gt;&lt;record&gt;&lt;rec-number&gt;419&lt;/rec-number&gt;&lt;foreign-keys&gt;&lt;key app="EN" db-id="rfftxfrp5xxvp1eedz6vpfs7t95sssfzz5pf" timestamp="1521641119"&gt;419&lt;/key&gt;&lt;/foreign-keys&gt;&lt;ref-type name="Journal Article"&gt;17&lt;/ref-type&gt;&lt;contributors&gt;&lt;authors&gt;&lt;author&gt;Finley, K. J.&lt;/author&gt;&lt;/authors&gt;&lt;/contributors&gt;&lt;titles&gt;&lt;title&gt;Natural History and Conservation of the Greenland Whale, or Bowhead, in the Northwest Atlantic&lt;/title&gt;&lt;secondary-title&gt;Arctic&lt;/secondary-title&gt;&lt;/titles&gt;&lt;periodical&gt;&lt;full-title&gt;Arctic&lt;/full-title&gt;&lt;/periodical&gt;&lt;volume&gt;54&lt;/volume&gt;&lt;number&gt;1&lt;/number&gt;&lt;dates&gt;&lt;year&gt;2001&lt;/year&gt;&lt;/dates&gt;&lt;isbn&gt;1923-1245&amp;#xD;0004-0843&lt;/isbn&gt;&lt;urls&gt;&lt;/urls&gt;&lt;custom4&gt;Impact&lt;/custom4&gt;&lt;electronic-resource-num&gt;10.14430/arctic76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7" w:tooltip="Finley, 2001 #41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inley, 200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3E9850F3" w14:textId="77777777" w:rsidTr="009F3679">
        <w:trPr>
          <w:trHeight w:val="398"/>
        </w:trPr>
        <w:tc>
          <w:tcPr>
            <w:tcW w:w="155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5C41D2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55D08E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aufort Sea, Alask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2ECB6E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3EE78A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459C41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86505" w14:textId="1DABD36C" w:rsidR="009F3679" w:rsidRPr="009F3679" w:rsidRDefault="00EB0DB7" w:rsidP="00EB0DB7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owry&lt;/Author&gt;&lt;Year&gt;1993&lt;/Year&gt;&lt;RecNum&gt;578&lt;/RecNum&gt;&lt;DisplayText&gt;(Lowry, 1993)&lt;/DisplayText&gt;&lt;record&gt;&lt;rec-number&gt;578&lt;/rec-number&gt;&lt;foreign-keys&gt;&lt;key app="EN" db-id="rfftxfrp5xxvp1eedz6vpfs7t95sssfzz5pf" timestamp="1525531346"&gt;578&lt;/key&gt;&lt;/foreign-keys&gt;&lt;ref-type name="Book Section"&gt;5&lt;/ref-type&gt;&lt;contributors&gt;&lt;authors&gt;&lt;author&gt;Lowry, L. F.&lt;/author&gt;&lt;/authors&gt;&lt;/contributors&gt;&lt;titles&gt;&lt;title&gt;Foods and Feeding Ecology&lt;/title&gt;&lt;secondary-title&gt;Burns J. J. et al. The bowhead whale&lt;/secondary-title&gt;&lt;/titles&gt;&lt;pages&gt;201-238&lt;/pages&gt;&lt;number&gt;2&lt;/number&gt;&lt;dates&gt;&lt;year&gt;1993&lt;/year&gt;&lt;/dates&gt;&lt;publisher&gt;Society for Marine Mammalogy&lt;/publisher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7" w:tooltip="Lowry, 1993 #5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owry, 199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5F3DBA18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655D6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in whale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(Balaenoptera </w:t>
            </w:r>
            <w:r w:rsidR="009F3679" w:rsidRPr="009F3679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physal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7F199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valfjordur, Icelan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C41FE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7C64B9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2 / 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0D091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3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BE2FD5" w14:textId="776C42DA" w:rsidR="009F3679" w:rsidRPr="009F3679" w:rsidRDefault="0011027B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adove&lt;/Author&gt;&lt;Year&gt;1990&lt;/Year&gt;&lt;RecNum&gt;235&lt;/RecNum&gt;&lt;DisplayText&gt;(Sadove and Morreale, 1990)&lt;/DisplayText&gt;&lt;record&gt;&lt;rec-number&gt;235&lt;/rec-number&gt;&lt;foreign-keys&gt;&lt;key app="EN" db-id="rfftxfrp5xxvp1eedz6vpfs7t95sssfzz5pf" timestamp="1518622123"&gt;235&lt;/key&gt;&lt;/foreign-keys&gt;&lt;ref-type name="Conference Paper"&gt;47&lt;/ref-type&gt;&lt;contributors&gt;&lt;authors&gt;&lt;author&gt;Sadove, S. S.&lt;/author&gt;&lt;author&gt;Morreale, S. J.&lt;/author&gt;&lt;/authors&gt;&lt;/contributors&gt;&lt;titles&gt;&lt;title&gt;Marine mammal and sea turtle encounters with marine debris in the New York Bight and the northeast Atlantic&lt;/title&gt;&lt;secondary-title&gt;The Second International Conference on Marine Debris&lt;/secondary-title&gt;&lt;/titles&gt;&lt;pages&gt;2-7&lt;/pages&gt;&lt;dates&gt;&lt;year&gt;1990&lt;/year&gt;&lt;/dates&gt;&lt;pub-location&gt;Honolulu&lt;/pub-location&gt;&lt;urls&gt;&lt;related-urls&gt;&lt;url&gt;https://swfsc.noaa.gov/publications/TM/SWFSC/NOAA-TM-NMFS-SWFSC-154_P562.PDF&lt;/url&gt;&lt;/related-urls&gt;&lt;/urls&gt;&lt;custom3&gt;Distribution&lt;/custom3&gt;&lt;custom4&gt;Impact&lt;/custom4&gt;&lt;custom6&gt;Crosscutting&lt;/custom6&gt;&lt;custom7&gt;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7" w:tooltip="Sadove, 1990 #23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adove and Morreal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751EA6FC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192201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perm whale (</w:t>
            </w:r>
            <w:r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Physeter</w:t>
            </w:r>
            <w:r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br/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microcephal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3A60C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tween Iceland and Greenland, 62-67˚N 24-30˚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A0432F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7-</w:t>
            </w: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198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E2A15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E13075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&lt;10%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0CE79F" w14:textId="6605DC95" w:rsidR="009F3679" w:rsidRPr="009F3679" w:rsidRDefault="0011027B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artin&lt;/Author&gt;&lt;Year&gt;1986&lt;/Year&gt;&lt;RecNum&gt;369&lt;/RecNum&gt;&lt;DisplayText&gt;(Martin and Clarke, 1986)&lt;/DisplayText&gt;&lt;record&gt;&lt;rec-number&gt;369&lt;/rec-number&gt;&lt;foreign-keys&gt;&lt;key app="EN" db-id="rfftxfrp5xxvp1eedz6vpfs7t95sssfzz5pf" timestamp="1519212497"&gt;369&lt;/key&gt;&lt;/foreign-keys&gt;&lt;ref-type name="Journal Article"&gt;17&lt;/ref-type&gt;&lt;contributors&gt;&lt;authors&gt;&lt;author&gt;Martin, A. R.&lt;/author&gt;&lt;author&gt;Clarke, M. R.&lt;/author&gt;&lt;/authors&gt;&lt;/contributors&gt;&lt;titles&gt;&lt;title&gt;The Diet of Sperm Whales (Physeter Macrocephalus) Captured Between Iceland and Greenland&lt;/title&gt;&lt;secondary-title&gt;Journal of the Marine Biological Association of the United Kingdom&lt;/secondary-title&gt;&lt;/titles&gt;&lt;periodical&gt;&lt;full-title&gt;Journal of the Marine Biological Association of the United Kingdom&lt;/full-title&gt;&lt;/periodical&gt;&lt;volume&gt;66&lt;/volume&gt;&lt;number&gt;04&lt;/number&gt;&lt;section&gt;779&lt;/section&gt;&lt;dates&gt;&lt;year&gt;1986&lt;/year&gt;&lt;/dates&gt;&lt;isbn&gt;0025-3154&amp;#xD;1469-7769&lt;/isbn&gt;&lt;urls&gt;&lt;/urls&gt;&lt;custom4&gt;Impact&lt;/custom4&gt;&lt;custom7&gt;Greenland Iceland&lt;/custom7&gt;&lt;electronic-resource-num&gt;10.1017/s002531540004842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3" w:tooltip="Martin, 1986 #36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artin and Clarke, 198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F3679" w:rsidRPr="009F3679" w14:paraId="73397AF1" w14:textId="77777777" w:rsidTr="009F3679">
        <w:trPr>
          <w:trHeight w:val="255"/>
        </w:trPr>
        <w:tc>
          <w:tcPr>
            <w:tcW w:w="1048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33F904CA" w14:textId="284FE785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Fish an</w:t>
            </w:r>
            <w:r w:rsidR="001D6E01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</w:t>
            </w: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invertebrates</w:t>
            </w:r>
          </w:p>
        </w:tc>
      </w:tr>
      <w:tr w:rsidR="00614C98" w:rsidRPr="009F3679" w14:paraId="672E5A2D" w14:textId="77777777" w:rsidTr="009F3679">
        <w:trPr>
          <w:trHeight w:val="510"/>
        </w:trPr>
        <w:tc>
          <w:tcPr>
            <w:tcW w:w="155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2E6D47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</w:t>
            </w:r>
            <w:r w:rsid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ark </w:t>
            </w:r>
            <w:r w:rsidR="009F3679" w:rsidRPr="009F3679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Somniosus 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microcephal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33534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 Greenland, 59-76˚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BCE1D5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08F55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77963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3% (fishing gear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885B5" w14:textId="7F741E5E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Nielsen&lt;/Author&gt;&lt;Year&gt;2013&lt;/Year&gt;&lt;RecNum&gt;367&lt;/RecNum&gt;&lt;DisplayText&gt;(Nielsen et al., 2013)&lt;/DisplayText&gt;&lt;record&gt;&lt;rec-number&gt;367&lt;/rec-number&gt;&lt;foreign-keys&gt;&lt;key app="EN" db-id="rfftxfrp5xxvp1eedz6vpfs7t95sssfzz5pf" timestamp="1519212497"&gt;367&lt;/key&gt;&lt;/foreign-keys&gt;&lt;ref-type name="Journal Article"&gt;17&lt;/ref-type&gt;&lt;contributors&gt;&lt;authors&gt;&lt;author&gt;Nielsen, J.&lt;/author&gt;&lt;author&gt;Hedeholm, R. B.&lt;/author&gt;&lt;author&gt;Simon, M.&lt;/author&gt;&lt;author&gt;Steffensen, J. F.&lt;/author&gt;&lt;/authors&gt;&lt;/contributors&gt;&lt;titles&gt;&lt;title&gt;Distribution and feeding ecology of the Greenland shark (Somniosus microcephalus) in Greenland waters&lt;/title&gt;&lt;secondary-title&gt;Polar Biology&lt;/secondary-title&gt;&lt;/titles&gt;&lt;periodical&gt;&lt;full-title&gt;Polar Biology&lt;/full-title&gt;&lt;/periodical&gt;&lt;pages&gt;37-46&lt;/pages&gt;&lt;volume&gt;37&lt;/volume&gt;&lt;number&gt;1&lt;/number&gt;&lt;section&gt;37&lt;/section&gt;&lt;dates&gt;&lt;year&gt;2013&lt;/year&gt;&lt;/dates&gt;&lt;isbn&gt;0722-4060&amp;#xD;1432-2056&lt;/isbn&gt;&lt;urls&gt;&lt;/urls&gt;&lt;custom4&gt;Impact&lt;/custom4&gt;&lt;custom7&gt;Greenland&lt;/custom7&gt;&lt;electronic-resource-num&gt;10.1007/s00300-013-1408-3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9" w:tooltip="Nielsen, 2013 #36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Nielsen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411E8B66" w14:textId="77777777" w:rsidTr="009F3679">
        <w:trPr>
          <w:trHeight w:val="765"/>
        </w:trPr>
        <w:tc>
          <w:tcPr>
            <w:tcW w:w="155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465FF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DD5F7A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49AD2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-200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D4396A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AB6A27" w14:textId="78E3FF60" w:rsidR="009F3679" w:rsidRPr="009F3679" w:rsidRDefault="009F3679" w:rsidP="00E71D9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% (a piece of metal and fishing line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14416B" w14:textId="4A71B59F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eclerc&lt;/Author&gt;&lt;Year&gt;2012&lt;/Year&gt;&lt;RecNum&gt;372&lt;/RecNum&gt;&lt;DisplayText&gt;(Leclerc et al., 2012)&lt;/DisplayText&gt;&lt;record&gt;&lt;rec-number&gt;372&lt;/rec-number&gt;&lt;foreign-keys&gt;&lt;key app="EN" db-id="rfftxfrp5xxvp1eedz6vpfs7t95sssfzz5pf" timestamp="1519212497"&gt;372&lt;/key&gt;&lt;/foreign-keys&gt;&lt;ref-type name="Journal Article"&gt;17&lt;/ref-type&gt;&lt;contributors&gt;&lt;authors&gt;&lt;author&gt;Leclerc, L.-M. E.&lt;/author&gt;&lt;author&gt;Lydersen, C.&lt;/author&gt;&lt;author&gt;Haug, T.&lt;/author&gt;&lt;author&gt;Bachmann, L.&lt;/author&gt;&lt;author&gt;Fisk, A. T.&lt;/author&gt;&lt;author&gt;Kovacs, K. M.&lt;/author&gt;&lt;/authors&gt;&lt;/contributors&gt;&lt;titles&gt;&lt;title&gt;A missing piece in the Arctic food web puzzle? Stomach contents of Greenland sharks sampled in Svalbard, Norway&lt;/title&gt;&lt;secondary-title&gt;Polar Biology&lt;/secondary-title&gt;&lt;/titles&gt;&lt;periodical&gt;&lt;full-title&gt;Polar Biology&lt;/full-title&gt;&lt;/periodical&gt;&lt;pages&gt;1197-1208&lt;/pages&gt;&lt;volume&gt;35&lt;/volume&gt;&lt;number&gt;8&lt;/number&gt;&lt;section&gt;1197&lt;/section&gt;&lt;dates&gt;&lt;year&gt;2012&lt;/year&gt;&lt;/dates&gt;&lt;isbn&gt;0722-4060&amp;#xD;1432-2056&lt;/isbn&gt;&lt;urls&gt;&lt;/urls&gt;&lt;custom4&gt;Impact&lt;/custom4&gt;&lt;custom7&gt;Norway&lt;/custom7&gt;&lt;electronic-resource-num&gt;https://doi.org/10.1007/s00300-012-1166-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6" w:tooltip="Leclerc, 2012 #37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eclerc et al.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596CF114" w14:textId="77777777" w:rsidTr="009F3679">
        <w:trPr>
          <w:trHeight w:val="51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6A69D" w14:textId="77777777" w:rsidR="009F3679" w:rsidRPr="00614C98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ull-rout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Myoxocephalus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scorpi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C2B7B8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0EC9C9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6009D8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 / 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669DE7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C47944" w14:textId="46CFBEB1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446BAAA6" w14:textId="77777777" w:rsidTr="009F3679">
        <w:trPr>
          <w:trHeight w:val="25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698221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</w:t>
            </w:r>
            <w:r w:rsidRPr="00614C9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ommon seasnail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Liparis liparis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B1FB1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FB5A2E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BF7DF6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 / 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02BBF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AB0F03" w14:textId="4FD22670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0D3E5F24" w14:textId="77777777" w:rsidTr="009F3679">
        <w:trPr>
          <w:trHeight w:val="10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E83DC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tlantic cod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Gadus morhua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957BCC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olvær, Lofoten and Varangerfjorder, Northern Norway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BAF1BE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D8B514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44 / 0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79CCD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74AD3" w14:textId="2F937C0B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råte&lt;/Author&gt;&lt;Year&gt;2016&lt;/Year&gt;&lt;RecNum&gt;383&lt;/RecNum&gt;&lt;DisplayText&gt;(Bråte et al., 2016)&lt;/DisplayText&gt;&lt;record&gt;&lt;rec-number&gt;383&lt;/rec-number&gt;&lt;foreign-keys&gt;&lt;key app="EN" db-id="rfftxfrp5xxvp1eedz6vpfs7t95sssfzz5pf" timestamp="1519227029"&gt;383&lt;/key&gt;&lt;/foreign-keys&gt;&lt;ref-type name="Journal Article"&gt;17&lt;/ref-type&gt;&lt;contributors&gt;&lt;authors&gt;&lt;author&gt;Bråte, I. L. N.&lt;/author&gt;&lt;author&gt;Eidsvoll, D. P.&lt;/author&gt;&lt;author&gt;Steindal, C. C.&lt;/author&gt;&lt;author&gt;Thomas, K. V.&lt;/author&gt;&lt;/authors&gt;&lt;/contributors&gt;&lt;auth-address&gt;Norwegian Institute for Water Research (NIVA), Gaustadalleen 21, NO-0349 Oslo, Norway. Electronic address: iln@niva.no.&amp;#xD;Norwegian Institute for Water Research (NIVA), Gaustadalleen 21, NO-0349 Oslo, Norway. Electronic address: dei@niva.no.&amp;#xD;Museum of Cultural History, University of Oslo, Huk Aveny 35, 0287 Oslo, Norway. Electronic address: c.c.steindal@khm.uio.no.&amp;#xD;Norwegian Institute for Water Research (NIVA), Gaustadalleen 21, NO-0349 Oslo, Norway. Electronic address: kth@niva.no.&lt;/auth-address&gt;&lt;titles&gt;&lt;title&gt;Plastic ingestion by Atlantic cod (Gadus morhua) from the Norwegian coast&lt;/title&gt;&lt;secondary-title&gt;Mar Pollut Bull&lt;/secondary-title&gt;&lt;/titles&gt;&lt;periodical&gt;&lt;full-title&gt;Mar Pollut Bull&lt;/full-title&gt;&lt;/periodical&gt;&lt;pages&gt;105-110&lt;/pages&gt;&lt;volume&gt;112&lt;/volume&gt;&lt;number&gt;1-2&lt;/number&gt;&lt;edition&gt;2016/08/20&lt;/edition&gt;&lt;dates&gt;&lt;year&gt;2016&lt;/year&gt;&lt;pub-dates&gt;&lt;date&gt;Nov 15&lt;/date&gt;&lt;/pub-dates&gt;&lt;/dates&gt;&lt;isbn&gt;1879-3363 (Electronic)&amp;#xD;0025-326X (Linking)&lt;/isbn&gt;&lt;accession-num&gt;27539631&lt;/accession-num&gt;&lt;urls&gt;&lt;related-urls&gt;&lt;url&gt;https://www.ncbi.nlm.nih.gov/pubmed/27539631&lt;/url&gt;&lt;/related-urls&gt;&lt;/urls&gt;&lt;custom4&gt;Impact&lt;/custom4&gt;&lt;custom7&gt;Norway&lt;/custom7&gt;&lt;electronic-resource-num&gt;10.1016/j.marpolbul.2016.08.03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5" w:tooltip="Bråte, 2016 #38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råte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5C01" w14:paraId="5FC9D15B" w14:textId="77777777" w:rsidTr="009B5C01">
        <w:trPr>
          <w:trHeight w:val="10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7502CD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tlantic cod </w:t>
            </w:r>
            <w:r w:rsidRPr="009B5C01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Gadus morhua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F96D82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EAD199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7784FD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35D6C5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7D1CE1" w14:textId="673F4227" w:rsidR="009B5C01" w:rsidRPr="009B5C01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khorova&lt;/Author&gt;&lt;Year&gt;2013&lt;/Year&gt;&lt;RecNum&gt;379&lt;/RecNum&gt;&lt;DisplayText&gt;(Prokhorova, 2013)&lt;/DisplayText&gt;&lt;record&gt;&lt;rec-number&gt;379&lt;/rec-number&gt;&lt;foreign-keys&gt;&lt;key app="EN" db-id="rfftxfrp5xxvp1eedz6vpfs7t95sssfzz5pf" timestamp="1519212498"&gt;379&lt;/key&gt;&lt;/foreign-keys&gt;&lt;ref-type name="Report"&gt;27&lt;/ref-type&gt;&lt;contributors&gt;&lt;authors&gt;&lt;author&gt;Prokhorova, T.&lt;/author&gt;&lt;/authors&gt;&lt;/contributors&gt;&lt;titles&gt;&lt;title&gt;Survey report from the joint Norwegian/Russian ecosystem Survey in the Barents Sea and adjacent waters, August – October 2013&lt;/title&gt;&lt;secondary-title&gt;IMR/PINRO Joint Report Series&lt;/secondary-title&gt;&lt;/titles&gt;&lt;pages&gt;131&lt;/pages&gt;&lt;num-vols&gt;4&lt;/num-vols&gt;&lt;dates&gt;&lt;year&gt;2013&lt;/year&gt;&lt;/dates&gt;&lt;urls&gt;&lt;related-urls&gt;&lt;url&gt;https://brage.bibsys.no/xmlui/bitstream/handle/11250/195623/imr-pinro_4-2013.pdf?sequence=1&amp;amp;isAllowed=y&lt;/url&gt;&lt;/related-urls&gt;&lt;/urls&gt;&lt;custom4&gt;Impact&lt;/custom4&gt;&lt;custom7&gt;Russia 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9" w:tooltip="Prokhorova, 2013 #37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khorova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B5C01" w14:paraId="5D27BA3F" w14:textId="77777777" w:rsidTr="009B5C01">
        <w:trPr>
          <w:trHeight w:val="10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71864B" w14:textId="704D10E4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tlantic wolfish </w:t>
            </w:r>
            <w:r w:rsidRPr="009B5C01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Anarhichas lup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39DD37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E84505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ACB9F1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662652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D8F47A" w14:textId="2BFCD5BD" w:rsidR="009B5C01" w:rsidRPr="009B5C01" w:rsidRDefault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khorova&lt;/Author&gt;&lt;Year&gt;2013&lt;/Year&gt;&lt;RecNum&gt;379&lt;/RecNum&gt;&lt;DisplayText&gt;(Prokhorova, 2013)&lt;/DisplayText&gt;&lt;record&gt;&lt;rec-number&gt;379&lt;/rec-number&gt;&lt;foreign-keys&gt;&lt;key app="EN" db-id="rfftxfrp5xxvp1eedz6vpfs7t95sssfzz5pf" timestamp="1519212498"&gt;379&lt;/key&gt;&lt;/foreign-keys&gt;&lt;ref-type name="Report"&gt;27&lt;/ref-type&gt;&lt;contributors&gt;&lt;authors&gt;&lt;author&gt;Prokhorova, T.&lt;/author&gt;&lt;/authors&gt;&lt;/contributors&gt;&lt;titles&gt;&lt;title&gt;Survey report from the joint Norwegian/Russian ecosystem Survey in the Barents Sea and adjacent waters, August – October 2013&lt;/title&gt;&lt;secondary-title&gt;IMR/PINRO Joint Report Series&lt;/secondary-title&gt;&lt;/titles&gt;&lt;pages&gt;131&lt;/pages&gt;&lt;num-vols&gt;4&lt;/num-vols&gt;&lt;dates&gt;&lt;year&gt;2013&lt;/year&gt;&lt;/dates&gt;&lt;urls&gt;&lt;related-urls&gt;&lt;url&gt;https://brage.bibsys.no/xmlui/bitstream/handle/11250/195623/imr-pinro_4-2013.pdf?sequence=1&amp;amp;isAllowed=y&lt;/url&gt;&lt;/related-urls&gt;&lt;/urls&gt;&lt;custom4&gt;Impact&lt;/custom4&gt;&lt;custom7&gt;Russia 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9" w:tooltip="Prokhorova, 2013 #37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khorova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5C01" w14:paraId="56BC69ED" w14:textId="77777777" w:rsidTr="009B5C01">
        <w:trPr>
          <w:trHeight w:val="10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20D921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ar cod</w:t>
            </w:r>
          </w:p>
          <w:p w14:paraId="7F36A372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Pr="009B5C01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Boreogadus saida</w:t>
            </w: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295229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41D193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11D6C8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2 / 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69A374" w14:textId="578DDB56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8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B06917" w14:textId="75A6CDFA" w:rsidR="009B5C01" w:rsidRPr="009B5C01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ühn&lt;/Author&gt;&lt;Year&gt;2018&lt;/Year&gt;&lt;RecNum&gt;477&lt;/RecNum&gt;&lt;DisplayText&gt;(Kühn et al., 2018)&lt;/DisplayText&gt;&lt;record&gt;&lt;rec-number&gt;477&lt;/rec-number&gt;&lt;foreign-keys&gt;&lt;key app="EN" db-id="rfftxfrp5xxvp1eedz6vpfs7t95sssfzz5pf" timestamp="1525350359"&gt;477&lt;/key&gt;&lt;/foreign-keys&gt;&lt;ref-type name="Journal Article"&gt;17&lt;/ref-type&gt;&lt;contributors&gt;&lt;authors&gt;&lt;author&gt;Kühn, Susanne&lt;/author&gt;&lt;author&gt;Schaafsma, Fokje L.&lt;/author&gt;&lt;author&gt;van Werven, Bernike&lt;/author&gt;&lt;author&gt;Flores, Hauke&lt;/author&gt;&lt;author&gt;Bergmann, Melanie&lt;/author&gt;&lt;author&gt;Egelkraut-Holtus, Marion&lt;/author&gt;&lt;author&gt;Tekman, Mine B.&lt;/author&gt;&lt;author&gt;van Franeker, Jan A.&lt;/author&gt;&lt;/authors&gt;&lt;/contributors&gt;&lt;titles&gt;&lt;title&gt;Plastic ingestion by juvenile polar cod (Boreogadus saida) in the Arctic Ocean&lt;/title&gt;&lt;secondary-title&gt;Polar Biology&lt;/secondary-title&gt;&lt;/titles&gt;&lt;periodical&gt;&lt;full-title&gt;Polar Biology&lt;/full-title&gt;&lt;/periodical&gt;&lt;dates&gt;&lt;year&gt;2018&lt;/year&gt;&lt;/dates&gt;&lt;isbn&gt;0722-4060&amp;#xD;1432-2056&lt;/isbn&gt;&lt;urls&gt;&lt;/urls&gt;&lt;electronic-resource-num&gt;https://doi.org/10.1007/s00300-018-2283-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3" w:tooltip="Kühn, 2018 #47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ühn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4F5F0BD7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49D6E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celand cockle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Clinocardium </w:t>
            </w:r>
            <w:r w:rsidR="009F3679" w:rsidRPr="00614C98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ciliatum</w:t>
            </w:r>
            <w:r w:rsidRPr="00614C98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84506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, Norway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6CDCA3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590A99" w14:textId="1F7D98F4" w:rsidR="009F3679" w:rsidRPr="009F3679" w:rsidRDefault="009B5C01" w:rsidP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F83797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% (only fiber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99BE9" w14:textId="742C2E34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6&lt;/Year&gt;&lt;RecNum&gt;400&lt;/RecNum&gt;&lt;DisplayText&gt;(Sundet et al., 2016)&lt;/DisplayText&gt;&lt;record&gt;&lt;rec-number&gt;400&lt;/rec-number&gt;&lt;foreign-keys&gt;&lt;key app="EN" db-id="rfftxfrp5xxvp1eedz6vpfs7t95sssfzz5pf" timestamp="1520863731"&gt;400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og kilder av mikroplastikk i sediment, og konsekvenser for bunnlevende fisk og evertebrater på Svalbard.&lt;/title&gt;&lt;secondary-title&gt;Sluttrapport&lt;/secondary-title&gt;&lt;/titles&gt;&lt;pages&gt;13&lt;/pages&gt;&lt;dates&gt;&lt;year&gt;2016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3" w:tooltip="Sundet, 2016 #40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6581246B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561AEA" w14:textId="77777777" w:rsidR="009F3679" w:rsidRPr="009F3679" w:rsidRDefault="00614C98" w:rsidP="00614C98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lue mussel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Mytilus edulis</w:t>
            </w:r>
            <w:r w:rsidRPr="00614C98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533462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, Norway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D8857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344B4B" w14:textId="30619DE9" w:rsidR="009F3679" w:rsidRPr="009F3679" w:rsidRDefault="009B5C01" w:rsidP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396659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90% or 9.5 item/individual (only fibers)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81F9A" w14:textId="646D7681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6&lt;/Year&gt;&lt;RecNum&gt;400&lt;/RecNum&gt;&lt;DisplayText&gt;(Sundet et al., 2016)&lt;/DisplayText&gt;&lt;record&gt;&lt;rec-number&gt;400&lt;/rec-number&gt;&lt;foreign-keys&gt;&lt;key app="EN" db-id="rfftxfrp5xxvp1eedz6vpfs7t95sssfzz5pf" timestamp="1520863731"&gt;400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og kilder av mikroplastikk i sediment, og konsekvenser for bunnlevende fisk og evertebrater på Svalbard.&lt;/title&gt;&lt;secondary-title&gt;Sluttrapport&lt;/secondary-title&gt;&lt;/titles&gt;&lt;pages&gt;13&lt;/pages&gt;&lt;dates&gt;&lt;year&gt;2016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3" w:tooltip="Sundet, 2016 #40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3FFCC095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F1608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now crab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Chionoecetes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br/>
              <w:t>opilio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DCFFBC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arents Sea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4B8612" w14:textId="457F9FAD" w:rsidR="009F3679" w:rsidRPr="009F3679" w:rsidRDefault="009B5C0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  <w:r w:rsidR="009F3679"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6331EA" w14:textId="2BF3C23F" w:rsidR="009F3679" w:rsidRPr="009F3679" w:rsidRDefault="009B5C01" w:rsidP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E9B86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14264" w14:textId="4379F2BB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4&lt;/Year&gt;&lt;RecNum&gt;478&lt;/RecNum&gt;&lt;Suffix&gt; unpub.&lt;/Suffix&gt;&lt;DisplayText&gt;(Sundet, 2014 unpub.)&lt;/DisplayText&gt;&lt;record&gt;&lt;rec-number&gt;478&lt;/rec-number&gt;&lt;foreign-keys&gt;&lt;key app="EN" db-id="rfftxfrp5xxvp1eedz6vpfs7t95sssfzz5pf" timestamp="1525352882"&gt;478&lt;/key&gt;&lt;/foreign-keys&gt;&lt;ref-type name="Conference Paper"&gt;47&lt;/ref-type&gt;&lt;contributors&gt;&lt;authors&gt;&lt;author&gt;Sundet, J. H.&lt;/author&gt;&lt;/authors&gt;&lt;/contributors&gt;&lt;titles&gt;&lt;title&gt;The snow crab (Chionoecetes opilio) in the Barents Sea (the lecture held at the workshop on red king- and snow crab, Tromsø, 2014)&lt;/title&gt;&lt;secondary-title&gt;Workshop on king- and snow crabs in the Barents Sea&lt;/secondary-title&gt;&lt;/titles&gt;&lt;pages&gt;52-53&lt;/pages&gt;&lt;dates&gt;&lt;year&gt;2014&lt;/year&gt;&lt;pub-dates&gt;&lt;date&gt;11-12 March&lt;/date&gt;&lt;/pub-dates&gt;&lt;/dates&gt;&lt;pub-location&gt;Tromsø&lt;/pub-location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E71D9E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2" w:tooltip="Sundet, 2014 #478" w:history="1">
              <w:r w:rsidR="00E71D9E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, 2014 unpub.</w:t>
              </w:r>
            </w:hyperlink>
            <w:r w:rsidR="00E71D9E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="00A54E0A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Hallanger&lt;/Author&gt;&lt;Year&gt;2018&lt;/Year&gt;&lt;RecNum&gt;382&lt;/RecNum&gt;&lt;DisplayText&gt;(Hallanger and Gabrielsen, 2018)&lt;/DisplayText&gt;&lt;record&gt;&lt;rec-number&gt;382&lt;/rec-number&gt;&lt;foreign-keys&gt;&lt;key app="EN" db-id="rfftxfrp5xxvp1eedz6vpfs7t95sssfzz5pf" timestamp="1519225503"&gt;382&lt;/key&gt;&lt;/foreign-keys&gt;&lt;ref-type name="Report"&gt;27&lt;/ref-type&gt;&lt;contributors&gt;&lt;authors&gt;&lt;author&gt;Hallanger, I. G.&lt;/author&gt;&lt;author&gt;Gabrielsen, G. W.&lt;/author&gt;&lt;/authors&gt;&lt;tertiary-authors&gt;&lt;author&gt;Norwegian Polar Institute&lt;/author&gt;&lt;/tertiary-authors&gt;&lt;/contributors&gt;&lt;titles&gt;&lt;title&gt;Plastic in the European Arctic&lt;/title&gt;&lt;secondary-title&gt;NPI Kortrapport/Brief Report&lt;/secondary-title&gt;&lt;alt-title&gt;Kortrapport/Brief Report no. 045&lt;/alt-title&gt;&lt;/titles&gt;&lt;pages&gt;28&lt;/pages&gt;&lt;volume&gt;45&lt;/volume&gt;&lt;dates&gt;&lt;year&gt;2018&lt;/year&gt;&lt;/dates&gt;&lt;pub-location&gt;Tromsø&lt;/pub-location&gt;&lt;publisher&gt;Norwegian Polar Institute&lt;/publisher&gt;&lt;urls&gt;&lt;/urls&gt;&lt;custom3&gt;Distribution&lt;/custom3&gt;&lt;custom4&gt;Impact&lt;/custom4&gt;&lt;custom6&gt;Crosscutting&lt;/custom6&gt;&lt;custom7&gt;Norway 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3" w:tooltip="Hallanger, 2018 #38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allanger and Gabrielsen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F3679" w:rsidRPr="009F3679" w14:paraId="46E2B461" w14:textId="77777777" w:rsidTr="009F3679">
        <w:trPr>
          <w:trHeight w:val="255"/>
        </w:trPr>
        <w:tc>
          <w:tcPr>
            <w:tcW w:w="1048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vAlign w:val="center"/>
            <w:hideMark/>
          </w:tcPr>
          <w:p w14:paraId="5E74EE31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innipeds</w:t>
            </w:r>
          </w:p>
        </w:tc>
      </w:tr>
      <w:tr w:rsidR="00614C98" w:rsidRPr="009F3679" w14:paraId="7F308D08" w14:textId="77777777" w:rsidTr="009F3679">
        <w:trPr>
          <w:trHeight w:val="51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2EBA45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inged seals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Phoca hispida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AC920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6BE446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214352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 / 0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207E3A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973DF5" w14:textId="0C1721C7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0F92AD98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9F727C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earded seals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Erignathus barbatus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F7ABE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B9BBB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23FDC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 / 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B89630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66A347" w14:textId="1D99138D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091A48AF" w14:textId="77777777" w:rsidR="009F3679" w:rsidRDefault="009F3679" w:rsidP="00102222"/>
    <w:p w14:paraId="50631859" w14:textId="77777777" w:rsidR="009F3679" w:rsidRDefault="009F3679" w:rsidP="00102222"/>
    <w:p w14:paraId="04A9DFB5" w14:textId="77777777" w:rsidR="009F3679" w:rsidRDefault="009F3679" w:rsidP="00102222"/>
    <w:p w14:paraId="03F7E046" w14:textId="77777777" w:rsidR="009F3679" w:rsidRDefault="009F3679" w:rsidP="00102222"/>
    <w:p w14:paraId="576395C6" w14:textId="77777777" w:rsidR="009F3679" w:rsidRDefault="009F3679" w:rsidP="00102222"/>
    <w:p w14:paraId="2275BD8D" w14:textId="77777777" w:rsidR="009F3679" w:rsidRDefault="009F3679" w:rsidP="00102222"/>
    <w:p w14:paraId="19F57DED" w14:textId="55B79C59" w:rsidR="00C56F35" w:rsidRPr="00E07F63" w:rsidRDefault="00C56F35" w:rsidP="0016452D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Table </w:t>
      </w:r>
      <w:r w:rsidR="00C24A94">
        <w:rPr>
          <w:rFonts w:ascii="Times New Roman" w:hAnsi="Times New Roman"/>
          <w:b/>
        </w:rPr>
        <w:t>3.4</w:t>
      </w:r>
      <w:r w:rsidRPr="00E07F63">
        <w:rPr>
          <w:rFonts w:ascii="Times New Roman" w:hAnsi="Times New Roman"/>
          <w:b/>
        </w:rPr>
        <w:t xml:space="preserve">. </w:t>
      </w:r>
      <w:r>
        <w:rPr>
          <w:rFonts w:ascii="Times New Roman" w:hAnsi="Times New Roman"/>
          <w:b/>
        </w:rPr>
        <w:t>Entanglements of biota in plastic debris</w:t>
      </w:r>
      <w:r w:rsidR="009F3679">
        <w:rPr>
          <w:rFonts w:ascii="Times New Roman" w:hAnsi="Times New Roman"/>
          <w:b/>
        </w:rPr>
        <w:t xml:space="preserve"> in the Arctic</w:t>
      </w:r>
    </w:p>
    <w:tbl>
      <w:tblPr>
        <w:tblW w:w="10622" w:type="dxa"/>
        <w:tblLook w:val="04A0" w:firstRow="1" w:lastRow="0" w:firstColumn="1" w:lastColumn="0" w:noHBand="0" w:noVBand="1"/>
      </w:tblPr>
      <w:tblGrid>
        <w:gridCol w:w="1424"/>
        <w:gridCol w:w="1827"/>
        <w:gridCol w:w="1121"/>
        <w:gridCol w:w="992"/>
        <w:gridCol w:w="1572"/>
        <w:gridCol w:w="1546"/>
        <w:gridCol w:w="2140"/>
      </w:tblGrid>
      <w:tr w:rsidR="00C56F35" w:rsidRPr="00C56F35" w14:paraId="104203B1" w14:textId="77777777" w:rsidTr="00753B00">
        <w:trPr>
          <w:trHeight w:val="525"/>
          <w:tblHeader/>
        </w:trPr>
        <w:tc>
          <w:tcPr>
            <w:tcW w:w="142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ECAD4F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pecies</w:t>
            </w:r>
          </w:p>
        </w:tc>
        <w:tc>
          <w:tcPr>
            <w:tcW w:w="1827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C1A318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Location</w:t>
            </w:r>
          </w:p>
        </w:tc>
        <w:tc>
          <w:tcPr>
            <w:tcW w:w="1121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A78B5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Year of study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1578F2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e size (n)</w:t>
            </w:r>
          </w:p>
        </w:tc>
        <w:tc>
          <w:tcPr>
            <w:tcW w:w="1572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CD9070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Number entangled (n)</w:t>
            </w:r>
          </w:p>
        </w:tc>
        <w:tc>
          <w:tcPr>
            <w:tcW w:w="1546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2AFF32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ercent entangled (%)</w:t>
            </w:r>
          </w:p>
        </w:tc>
        <w:tc>
          <w:tcPr>
            <w:tcW w:w="214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8CD7DD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s</w:t>
            </w:r>
          </w:p>
        </w:tc>
      </w:tr>
      <w:tr w:rsidR="00C56F35" w:rsidRPr="00C56F35" w14:paraId="0A0AFB87" w14:textId="77777777" w:rsidTr="00C56F35">
        <w:trPr>
          <w:trHeight w:val="255"/>
        </w:trPr>
        <w:tc>
          <w:tcPr>
            <w:tcW w:w="10622" w:type="dxa"/>
            <w:gridSpan w:val="7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4F945EF0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innipeds</w:t>
            </w:r>
          </w:p>
        </w:tc>
      </w:tr>
      <w:tr w:rsidR="00C56F35" w:rsidRPr="00C56F35" w14:paraId="6F92E3B2" w14:textId="77777777" w:rsidTr="00B320BF">
        <w:trPr>
          <w:trHeight w:val="1035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601174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rn Fur Seals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Callorhinus ursin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8A7DD0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ern and Northern North Pacific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0952E7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7-198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BE468D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578DF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 (13 dead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1AE132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3E215E" w14:textId="5A97517C" w:rsidR="00C56F35" w:rsidRPr="00C56F35" w:rsidRDefault="001929DA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cordino&lt;/Author&gt;&lt;Year&gt;1985&lt;/Year&gt;&lt;RecNum&gt;359&lt;/RecNum&gt;&lt;DisplayText&gt;(Scordino, 1985)&lt;/DisplayText&gt;&lt;record&gt;&lt;rec-number&gt;359&lt;/rec-number&gt;&lt;foreign-keys&gt;&lt;key app="EN" db-id="rfftxfrp5xxvp1eedz6vpfs7t95sssfzz5pf" timestamp="1519212496"&gt;359&lt;/key&gt;&lt;/foreign-keys&gt;&lt;ref-type name="Journal Article"&gt;17&lt;/ref-type&gt;&lt;contributors&gt;&lt;authors&gt;&lt;author&gt;Scordino, J.&lt;/author&gt;&lt;/authors&gt;&lt;/contributors&gt;&lt;titles&gt;&lt;title&gt;Studies on fur seal entanglement, 1981-1984, St. Paul Island, Alaska&lt;/title&gt;&lt;/titles&gt;&lt;dates&gt;&lt;year&gt;1985&lt;/year&gt;&lt;/dates&gt;&lt;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8" w:tooltip="Scordino, 1985 #35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cordino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="00C56F35"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and data of National Marine Mammal Laboratory in 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87&lt;/Year&gt;&lt;RecNum&gt;133&lt;/RecNum&gt;&lt;DisplayText&gt;(Fowler, 1987)&lt;/DisplayText&gt;&lt;record&gt;&lt;rec-number&gt;133&lt;/rec-number&gt;&lt;foreign-keys&gt;&lt;key app="EN" db-id="rfftxfrp5xxvp1eedz6vpfs7t95sssfzz5pf" timestamp="1517485787"&gt;133&lt;/key&gt;&lt;/foreign-keys&gt;&lt;ref-type name="Journal Article"&gt;17&lt;/ref-type&gt;&lt;contributors&gt;&lt;authors&gt;&lt;author&gt;Fowler, C. W.&lt;/author&gt;&lt;/authors&gt;&lt;/contributors&gt;&lt;titles&gt;&lt;title&gt;Marine debris and northern fur seals: a case study&lt;/title&gt;&lt;secondary-title&gt;Marine Pollution Bulletin&lt;/secondary-title&gt;&lt;/titles&gt;&lt;periodical&gt;&lt;full-title&gt;Marine Pollution Bulletin&lt;/full-title&gt;&lt;/periodical&gt;&lt;pages&gt;326-335&lt;/pages&gt;&lt;volume&gt;18&lt;/volume&gt;&lt;number&gt;6&lt;/number&gt;&lt;dates&gt;&lt;year&gt;1987&lt;/year&gt;&lt;/dates&gt;&lt;isbn&gt;0025-326X&lt;/isbn&gt;&lt;urls&gt;&lt;/urls&gt;&lt;custom4&gt;Impact&lt;/custom4&gt;&lt;custom7&gt;Alaska&lt;/custom7&gt;&lt;electronic-resource-num&gt;https://doi.org/10.1016/S0025-326X(87)80020-6&lt;/electronic-resource-num&gt;&lt;/record&gt;&lt;/Cite&gt;&lt;/EndNote&gt;</w:instrTex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8" w:tooltip="Fowler, 1987 #133" w:history="1">
              <w:r w:rsidR="0016546C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, 1987</w:t>
              </w:r>
            </w:hyperlink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C56F35" w:rsidRPr="00C56F35" w14:paraId="09ECBBD3" w14:textId="77777777" w:rsidTr="00B320BF">
        <w:trPr>
          <w:trHeight w:val="525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136079E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CF1E3A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Bering Se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C76B36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68F625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B7C920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BA8BE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754BE1" w14:textId="39DC8055" w:rsidR="00C56F35" w:rsidRPr="00C56F35" w:rsidRDefault="00C56F35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Yoshida and Baba 1985 in 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87&lt;/Year&gt;&lt;RecNum&gt;133&lt;/RecNum&gt;&lt;DisplayText&gt;(Fowler, 1987)&lt;/DisplayText&gt;&lt;record&gt;&lt;rec-number&gt;133&lt;/rec-number&gt;&lt;foreign-keys&gt;&lt;key app="EN" db-id="rfftxfrp5xxvp1eedz6vpfs7t95sssfzz5pf" timestamp="1517485787"&gt;133&lt;/key&gt;&lt;/foreign-keys&gt;&lt;ref-type name="Journal Article"&gt;17&lt;/ref-type&gt;&lt;contributors&gt;&lt;authors&gt;&lt;author&gt;Fowler, C. W.&lt;/author&gt;&lt;/authors&gt;&lt;/contributors&gt;&lt;titles&gt;&lt;title&gt;Marine debris and northern fur seals: a case study&lt;/title&gt;&lt;secondary-title&gt;Marine Pollution Bulletin&lt;/secondary-title&gt;&lt;/titles&gt;&lt;periodical&gt;&lt;full-title&gt;Marine Pollution Bulletin&lt;/full-title&gt;&lt;/periodical&gt;&lt;pages&gt;326-335&lt;/pages&gt;&lt;volume&gt;18&lt;/volume&gt;&lt;number&gt;6&lt;/number&gt;&lt;dates&gt;&lt;year&gt;1987&lt;/year&gt;&lt;/dates&gt;&lt;isbn&gt;0025-326X&lt;/isbn&gt;&lt;urls&gt;&lt;/urls&gt;&lt;custom4&gt;Impact&lt;/custom4&gt;&lt;custom7&gt;Alaska&lt;/custom7&gt;&lt;electronic-resource-num&gt;https://doi.org/10.1016/S0025-326X(87)80020-6&lt;/electronic-resource-num&gt;&lt;/record&gt;&lt;/Cite&gt;&lt;/EndNote&gt;</w:instrTex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8" w:tooltip="Fowler, 1987 #133" w:history="1">
              <w:r w:rsidR="0016546C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, 1987</w:t>
              </w:r>
            </w:hyperlink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C56F35" w:rsidRPr="00C56F35" w14:paraId="0EE62B82" w14:textId="77777777" w:rsidTr="00B320BF">
        <w:trPr>
          <w:trHeight w:val="78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EE5342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FD015D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ern and Northern North Pacific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A2653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0D1A51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B758EF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BBBEA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C4D9DA" w14:textId="1202A2DA" w:rsidR="00C56F35" w:rsidRPr="00C56F35" w:rsidRDefault="00C56F35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Jones and Ferrero 1985 in 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87&lt;/Year&gt;&lt;RecNum&gt;133&lt;/RecNum&gt;&lt;DisplayText&gt;(Fowler, 1987)&lt;/DisplayText&gt;&lt;record&gt;&lt;rec-number&gt;133&lt;/rec-number&gt;&lt;foreign-keys&gt;&lt;key app="EN" db-id="rfftxfrp5xxvp1eedz6vpfs7t95sssfzz5pf" timestamp="1517485787"&gt;133&lt;/key&gt;&lt;/foreign-keys&gt;&lt;ref-type name="Journal Article"&gt;17&lt;/ref-type&gt;&lt;contributors&gt;&lt;authors&gt;&lt;author&gt;Fowler, C. W.&lt;/author&gt;&lt;/authors&gt;&lt;/contributors&gt;&lt;titles&gt;&lt;title&gt;Marine debris and northern fur seals: a case study&lt;/title&gt;&lt;secondary-title&gt;Marine Pollution Bulletin&lt;/secondary-title&gt;&lt;/titles&gt;&lt;periodical&gt;&lt;full-title&gt;Marine Pollution Bulletin&lt;/full-title&gt;&lt;/periodical&gt;&lt;pages&gt;326-335&lt;/pages&gt;&lt;volume&gt;18&lt;/volume&gt;&lt;number&gt;6&lt;/number&gt;&lt;dates&gt;&lt;year&gt;1987&lt;/year&gt;&lt;/dates&gt;&lt;isbn&gt;0025-326X&lt;/isbn&gt;&lt;urls&gt;&lt;/urls&gt;&lt;custom4&gt;Impact&lt;/custom4&gt;&lt;custom7&gt;Alaska&lt;/custom7&gt;&lt;electronic-resource-num&gt;https://doi.org/10.1016/S0025-326X(87)80020-6&lt;/electronic-resource-num&gt;&lt;/record&gt;&lt;/Cite&gt;&lt;/EndNote&gt;</w:instrTex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8" w:tooltip="Fowler, 1987 #133" w:history="1">
              <w:r w:rsidR="0016546C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, 1987</w:t>
              </w:r>
            </w:hyperlink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A7A29" w:rsidRPr="00C56F35" w14:paraId="7DBBDB4C" w14:textId="77777777" w:rsidTr="009A7A29">
        <w:trPr>
          <w:trHeight w:val="255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1FCD41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204D6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bilof Islands, Eastern Bering Sea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5077DC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12FEFA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CC7E4F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166D1A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64451B" w14:textId="263708FA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aba&lt;/Author&gt;&lt;Year&gt;1990&lt;/Year&gt;&lt;RecNum&gt;223&lt;/RecNum&gt;&lt;DisplayText&gt;(Baba et al., 1990)&lt;/DisplayText&gt;&lt;record&gt;&lt;rec-number&gt;223&lt;/rec-number&gt;&lt;foreign-keys&gt;&lt;key app="EN" db-id="rfftxfrp5xxvp1eedz6vpfs7t95sssfzz5pf" timestamp="1518622123"&gt;223&lt;/key&gt;&lt;/foreign-keys&gt;&lt;ref-type name="Conference Paper"&gt;47&lt;/ref-type&gt;&lt;contributors&gt;&lt;authors&gt;&lt;author&gt;Baba, N.&lt;/author&gt;&lt;author&gt;Kiyota, M.&lt;/author&gt;&lt;author&gt;Yoshida, K.&lt;/author&gt;&lt;/authors&gt;&lt;/contributors&gt;&lt;titles&gt;&lt;title&gt;Distribution of marine debris and northern fur seals in the Eastern Bering Sea&lt;/title&gt;&lt;secondary-title&gt;The Second International Conference on Marine Debris&lt;/secondary-title&gt;&lt;/titles&gt;&lt;pages&gt;653-664&lt;/pages&gt;&lt;dates&gt;&lt;year&gt;1990&lt;/year&gt;&lt;/dates&gt;&lt;pub-location&gt;Honolulu&lt;/pub-location&gt;&lt;urls&gt;&lt;related-urls&gt;&lt;url&gt;https://swfsc.noaa.gov/publications/TM/SWFSC/NOAA-TM-NMFS-SWFSC-154_P419.PDF&lt;/url&gt;&lt;/related-urls&gt;&lt;/urls&gt;&lt;custom3&gt;Distribution&lt;/custom3&gt;&lt;custom4&gt;Impact&lt;/custom4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" w:tooltip="Baba, 1990 #2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aba et al.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A7A29" w:rsidRPr="00C56F35" w14:paraId="70250B33" w14:textId="77777777" w:rsidTr="009A7A29">
        <w:trPr>
          <w:trHeight w:val="255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AD8DF2F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CF6C931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9142B5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B8CE6E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45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D42009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dead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DF474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F7D14B" w14:textId="300BF3B2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BF8ED35" w14:textId="77777777" w:rsidTr="009A7A29">
        <w:trPr>
          <w:trHeight w:val="27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2BA560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D744BD6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8E232B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E7D49B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43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409B0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47471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73BBD0" w14:textId="42109C19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11CC349D" w14:textId="77777777" w:rsidTr="00E71D9E">
        <w:trPr>
          <w:trHeight w:val="255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B0F182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uvenile Male Northern Fur Seals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Callorhinus ursinus)</w:t>
            </w: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9E55DF" w14:textId="77777777" w:rsidR="009A7A29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(unspecified) Pribilov Islands </w:t>
            </w:r>
          </w:p>
          <w:p w14:paraId="55811881" w14:textId="246EB83A" w:rsidR="009A7A29" w:rsidRPr="00E71D9E" w:rsidRDefault="009A7A29" w:rsidP="009A7A29">
            <w:pPr>
              <w:spacing w:before="0" w:after="0" w:line="240" w:lineRule="auto"/>
              <w:jc w:val="lef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/ </w:t>
            </w:r>
          </w:p>
          <w:p w14:paraId="4A2DC73E" w14:textId="5495F5C3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t. Paul Island</w:t>
            </w:r>
            <w:r>
              <w:t xml:space="preserve"> </w:t>
            </w:r>
            <w:r w:rsidRPr="009A7A2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ribilov Islands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416625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8845D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FAC558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75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71877A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17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5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75672A3C" w14:textId="162B180C" w:rsidR="009A7A29" w:rsidRPr="00E71D9E" w:rsidRDefault="009A7A29" w:rsidP="00E71D9E">
            <w:pPr>
              <w:spacing w:before="0" w:after="0" w:line="240" w:lineRule="auto"/>
              <w:jc w:val="left"/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</w:pPr>
            <w:r w:rsidRP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fldChar w:fldCharType="begin"/>
            </w:r>
            <w:r w:rsidRP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instrText xml:space="preserve"> ADDIN EN.CITE &lt;EndNote&gt;&lt;Cite&gt;&lt;Author&gt;Merrell&lt;/Author&gt;&lt;Year&gt;1980&lt;/Year&gt;&lt;RecNum&gt;144&lt;/RecNum&gt;&lt;DisplayText&gt;(Merrell, 1980)&lt;/DisplayText&gt;&lt;record&gt;&lt;rec-number&gt;144&lt;/rec-number&gt;&lt;foreign-keys&gt;&lt;key app="EN" db-id="rfftxfrp5xxvp1eedz6vpfs7t95sssfzz5pf" timestamp="1517485787"&gt;144&lt;/key&gt;&lt;/foreign-keys&gt;&lt;ref-type name="Journal Article"&gt;17&lt;/ref-type&gt;&lt;contributors&gt;&lt;authors&gt;&lt;author&gt;Merrell, T.R.&lt;/author&gt;&lt;/authors&gt;&lt;/contributors&gt;&lt;titles&gt;&lt;title&gt;Accumulation of plastic litter on beaches of Amchitka Island, Alaska&lt;/title&gt;&lt;secondary-title&gt;Marine Environmental Research&lt;/secondary-title&gt;&lt;/titles&gt;&lt;periodical&gt;&lt;full-title&gt;Marine Environmental Research&lt;/full-title&gt;&lt;/periodical&gt;&lt;pages&gt;171-184&lt;/pages&gt;&lt;volume&gt;3&lt;/volume&gt;&lt;number&gt;3&lt;/number&gt;&lt;dates&gt;&lt;year&gt;1980&lt;/year&gt;&lt;/dates&gt;&lt;isbn&gt;0141-1136&lt;/isbn&gt;&lt;urls&gt;&lt;/urls&gt;&lt;custom1&gt;Sources&lt;/custom1&gt;&lt;custom3&gt;Distribution&lt;/custom3&gt;&lt;custom6&gt;Crosscutting&lt;/custom6&gt;&lt;custom7&gt;Alaska&lt;/custom7&gt;&lt;electronic-resource-num&gt;https://doi.org/10.1016/0141-1136(80)90025-2&lt;/electronic-resource-num&gt;&lt;/record&gt;&lt;/Cite&gt;&lt;/EndNote&gt;</w:instrText>
            </w:r>
            <w:r w:rsidRP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fldChar w:fldCharType="separate"/>
            </w:r>
            <w:r w:rsidRPr="00E71D9E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ru-RU" w:eastAsia="en-GB"/>
              </w:rPr>
              <w:t>(</w:t>
            </w:r>
            <w:hyperlink w:anchor="_ENREF_55" w:tooltip="Merrell, 1980 #14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ru-RU" w:eastAsia="en-GB"/>
                </w:rPr>
                <w:t>Merrell, 1980</w:t>
              </w:r>
            </w:hyperlink>
            <w:r w:rsidRPr="00E71D9E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ru-RU" w:eastAsia="en-GB"/>
              </w:rPr>
              <w:t>)</w:t>
            </w:r>
            <w:r w:rsidRP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t xml:space="preserve">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fldChar w:fldCharType="begin"/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instrText xml:space="preserve"> ADDIN EN.CITE &lt;EndNote&gt;&lt;Cite&gt;&lt;Author&gt;Fowler&lt;/Author&gt;&lt;Year&gt;1993&lt;/Year&gt;&lt;RecNum&gt;353&lt;/RecNum&gt;&lt;DisplayText&gt;(Fowler et al., 1993)&lt;/DisplayText&gt;&lt;record&gt;&lt;rec-number&gt;353&lt;/rec-number&gt;&lt;foreign-keys&gt;&lt;key app="EN" db-id="rfftxfrp5xxvp1eedz6vpfs7t95sssfzz5pf" timestamp="1519212496"&gt;353&lt;/key&gt;&lt;/foreign-keys&gt;&lt;ref-type name="Report"&gt;27&lt;/ref-type&gt;&lt;contributors&gt;&lt;authors&gt;&lt;author&gt;Fowler, C. W.&lt;/author&gt;&lt;author&gt;Baker, J. D.&lt;/author&gt;&lt;author&gt;Ream, R.&lt;/author&gt;&lt;author&gt;Robson, B. W.&lt;/author&gt;&lt;author&gt;Kiyota, M.&lt;/author&gt;&lt;/authors&gt;&lt;/contributors&gt;&lt;titles&gt;&lt;title&gt;Entanglement studies on juvenile male northern fur seals, St. Paul Island, 1992&lt;/title&gt;&lt;secondary-title&gt;AFSC Processed Report&lt;/secondary-title&gt;&lt;/titles&gt;&lt;volume&gt;93-03&lt;/volume&gt;&lt;dates&gt;&lt;year&gt;1993&lt;/year&gt;&lt;/dates&gt;&lt;publisher&gt;Alaska Fisheries Center&lt;/publisher&gt;&lt;urls&gt;&lt;related-urls&gt;&lt;url&gt;https://www.afsc.noaa.gov/Publications/ProcRpt/PR1993-03.pdf&lt;/url&gt;&lt;/related-urls&gt;&lt;/urls&gt;&lt;custom4&gt;Impact&lt;/custom4&gt;&lt;custom7&gt;Alaska&lt;/custom7&gt;&lt;/record&gt;&lt;/Cite&gt;&lt;/EndNote&gt;</w:instrTex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fldChar w:fldCharType="separate"/>
            </w:r>
            <w:r w:rsidRPr="00E71D9E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ru-RU" w:eastAsia="en-GB"/>
              </w:rPr>
              <w:t>(</w:t>
            </w:r>
            <w:hyperlink w:anchor="_ENREF_29" w:tooltip="Fowler, 1993 #353" w:history="1">
              <w:r w:rsidRPr="00EF2CE8">
                <w:rPr>
                  <w:rStyle w:val="Hyperlink"/>
                  <w:rFonts w:ascii="Arial" w:eastAsia="Times New Roman" w:hAnsi="Arial" w:cs="Arial"/>
                  <w:noProof/>
                  <w:sz w:val="20"/>
                  <w:szCs w:val="20"/>
                  <w:lang w:val="ru-RU" w:eastAsia="en-GB"/>
                </w:rPr>
                <w:t>Fowler et al., 1993</w:t>
              </w:r>
            </w:hyperlink>
            <w:r w:rsidRPr="00E71D9E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ru-RU" w:eastAsia="en-GB"/>
              </w:rPr>
              <w:t>)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fldChar w:fldCharType="end"/>
            </w:r>
          </w:p>
        </w:tc>
      </w:tr>
      <w:tr w:rsidR="009A7A29" w:rsidRPr="00C56F35" w14:paraId="09664015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20B2567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60A6CD5D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2146AB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0FED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C5298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75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D973AC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21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6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41378140" w14:textId="7E2C7433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C686CB2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32B51236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67887E60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652421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27FE7A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5A44CB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67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0DFB9C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21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177A5DAD" w14:textId="39BBE4BD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0E6345E6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D1EC101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7FDF231E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33B59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188C24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50D82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22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A3F231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29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8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008F23F6" w14:textId="52A23476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6BD6492D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117D3E82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0CD3B7D1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F79B2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2C7CAA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B76388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43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722B81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5 / 0.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78FBB832" w14:textId="7D74FA85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07ADB613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16C23CA9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349DD5DE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228183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F4C98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BA1A1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56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86D684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42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4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3CE065C9" w14:textId="78B20FF1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7E3688E7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2E2EB984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518FC2C9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307DF3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5CA074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845F6D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35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4DB7E7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47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48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07951AEC" w14:textId="36634870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268C9255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0D2EF677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5DB1E01C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EF8ACF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ACEB9B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D7934B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11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3A730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64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58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215A76CE" w14:textId="7CF76B01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6AAF5256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79D68404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3593960C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0294A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6D0169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DBC0A2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68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79D62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92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8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53186A35" w14:textId="2430BC38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531AE2C1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2F69A56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298BC111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A6B43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71CB2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8A3FC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02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C7A46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44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4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0BABA663" w14:textId="4E3BE329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3A0E8FDB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979E832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64CD9716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2A076D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6BB1A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8BDB7D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27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7039AE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.55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35</w:t>
            </w:r>
          </w:p>
        </w:tc>
        <w:tc>
          <w:tcPr>
            <w:tcW w:w="2140" w:type="dxa"/>
            <w:vMerge/>
            <w:tcBorders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6197F0" w14:textId="47D53991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316858D8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BB18AD7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28427B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t. Paul Island, Pribilof Islands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8B437F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93EAB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D616AA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304ADA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6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B477E6" w14:textId="7F6F05F2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93&lt;/Year&gt;&lt;RecNum&gt;353&lt;/RecNum&gt;&lt;DisplayText&gt;(Fowler et al., 1993)&lt;/DisplayText&gt;&lt;record&gt;&lt;rec-number&gt;353&lt;/rec-number&gt;&lt;foreign-keys&gt;&lt;key app="EN" db-id="rfftxfrp5xxvp1eedz6vpfs7t95sssfzz5pf" timestamp="1519212496"&gt;353&lt;/key&gt;&lt;/foreign-keys&gt;&lt;ref-type name="Report"&gt;27&lt;/ref-type&gt;&lt;contributors&gt;&lt;authors&gt;&lt;author&gt;Fowler, C. W.&lt;/author&gt;&lt;author&gt;Baker, J. D.&lt;/author&gt;&lt;author&gt;Ream, R.&lt;/author&gt;&lt;author&gt;Robson, B. W.&lt;/author&gt;&lt;author&gt;Kiyota, M.&lt;/author&gt;&lt;/authors&gt;&lt;/contributors&gt;&lt;titles&gt;&lt;title&gt;Entanglement studies on juvenile male northern fur seals, St. Paul Island, 1992&lt;/title&gt;&lt;secondary-title&gt;AFSC Processed Report&lt;/secondary-title&gt;&lt;/titles&gt;&lt;volume&gt;93-03&lt;/volume&gt;&lt;dates&gt;&lt;year&gt;1993&lt;/year&gt;&lt;/dates&gt;&lt;publisher&gt;Alaska Fisheries Center&lt;/publisher&gt;&lt;urls&gt;&lt;related-urls&gt;&lt;url&gt;https://www.afsc.noaa.gov/Publications/ProcRpt/PR1993-03.pdf&lt;/url&gt;&lt;/related-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9" w:tooltip="Fowler, 1993 #35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 et al., 199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A7A29" w:rsidRPr="00C56F35" w14:paraId="244086D2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0B252958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BAFC466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0E5613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8C24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124AE0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CF63FF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3BE156" w14:textId="312EE67F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B96DD69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A80F350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00339C7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CC487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057192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2D48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009E8D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9</w:t>
            </w:r>
          </w:p>
        </w:tc>
        <w:tc>
          <w:tcPr>
            <w:tcW w:w="2140" w:type="dxa"/>
            <w:vMerge/>
            <w:tcBorders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CF810E" w14:textId="4528A431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30E646D2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75B8F190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3181B25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D641C4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5E88C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D735B9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34E581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3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5563E6" w14:textId="20816862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87&lt;/Year&gt;&lt;RecNum&gt;133&lt;/RecNum&gt;&lt;DisplayText&gt;(Fowler, 1987; Fowler et al., 1990)&lt;/DisplayText&gt;&lt;record&gt;&lt;rec-number&gt;133&lt;/rec-number&gt;&lt;foreign-keys&gt;&lt;key app="EN" db-id="rfftxfrp5xxvp1eedz6vpfs7t95sssfzz5pf" timestamp="1517485787"&gt;133&lt;/key&gt;&lt;/foreign-keys&gt;&lt;ref-type name="Journal Article"&gt;17&lt;/ref-type&gt;&lt;contributors&gt;&lt;authors&gt;&lt;author&gt;Fowler, C. W.&lt;/author&gt;&lt;/authors&gt;&lt;/contributors&gt;&lt;titles&gt;&lt;title&gt;Marine debris and northern fur seals: a case study&lt;/title&gt;&lt;secondary-title&gt;Marine Pollution Bulletin&lt;/secondary-title&gt;&lt;/titles&gt;&lt;periodical&gt;&lt;full-title&gt;Marine Pollution Bulletin&lt;/full-title&gt;&lt;/periodical&gt;&lt;pages&gt;326-335&lt;/pages&gt;&lt;volume&gt;18&lt;/volume&gt;&lt;number&gt;6&lt;/number&gt;&lt;dates&gt;&lt;year&gt;1987&lt;/year&gt;&lt;/dates&gt;&lt;isbn&gt;0025-326X&lt;/isbn&gt;&lt;urls&gt;&lt;/urls&gt;&lt;custom4&gt;Impact&lt;/custom4&gt;&lt;custom7&gt;Alaska&lt;/custom7&gt;&lt;electronic-resource-num&gt;https://doi.org/10.1016/S0025-326X(87)80020-6&lt;/electronic-resource-num&gt;&lt;/record&gt;&lt;/Cite&gt;&lt;Cite&gt;&lt;Author&gt;Fowler&lt;/Author&gt;&lt;Year&gt;1990&lt;/Year&gt;&lt;RecNum&gt;110&lt;/RecNum&gt;&lt;record&gt;&lt;rec-number&gt;110&lt;/rec-number&gt;&lt;foreign-keys&gt;&lt;key app="EN" db-id="rfftxfrp5xxvp1eedz6vpfs7t95sssfzz5pf" timestamp="1517485787"&gt;110&lt;/key&gt;&lt;/foreign-keys&gt;&lt;ref-type name="Conference Paper"&gt;47&lt;/ref-type&gt;&lt;contributors&gt;&lt;authors&gt;&lt;author&gt;Fowler, C. W.&lt;/author&gt;&lt;author&gt;Merrick, R.&lt;/author&gt;&lt;author&gt;Baker, J. D.&lt;/author&gt;&lt;/authors&gt;&lt;/contributors&gt;&lt;titles&gt;&lt;title&gt;Studies of the population level effects of entanglement on Northen Fur Seals&lt;/title&gt;&lt;secondary-title&gt;The Second International Conference on Marine Debris&lt;/secondary-title&gt;&lt;/titles&gt;&lt;pages&gt;453-474&lt;/pages&gt;&lt;volume&gt;154&lt;/volume&gt;&lt;dates&gt;&lt;year&gt;1990&lt;/year&gt;&lt;/dates&gt;&lt;pub-location&gt;Honolulu&lt;/pub-location&gt;&lt;publisher&gt;NOAA Technical Memorandum, NMFS SWFC&lt;/publisher&gt;&lt;urls&gt;&lt;related-urls&gt;&lt;url&gt;https://swfsc.noaa.gov/publications/TM/SWFSC/NOAA-TM-NMFS-SWFSC-154_P453.PDF&lt;/url&gt;&lt;/related-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8" w:tooltip="Fowler, 1987 #13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30" w:tooltip="Fowler, 1990 #11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 et al.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A7A29" w:rsidRPr="00C56F35" w14:paraId="6271AA30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0D37BF15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EAA4579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37F950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646168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F9A97A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E766DE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62194F" w14:textId="63C10C40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036BA361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3D9AE002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9908E21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A98D4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9E08C1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C2A8C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D1E43C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3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2DBAFF" w14:textId="3F93F460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C97A8B9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3677270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29E275A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587A6A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D22B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A1AD3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B40803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39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A4427E" w14:textId="514C7D0D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31E22936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7130AFF3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3DAE8F2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78CDE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53EB5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78B935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6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5F41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5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527F16" w14:textId="06966B2B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8A0AADB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C53DBA1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81D8641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B4527E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CD6E50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DB1ED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6FBA27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4510C1" w14:textId="6C88FE99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54A16478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6C77F3B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E68D4F3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BE31F0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8E9ED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70E2C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3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B9582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8</w:t>
            </w:r>
          </w:p>
        </w:tc>
        <w:tc>
          <w:tcPr>
            <w:tcW w:w="2140" w:type="dxa"/>
            <w:vMerge/>
            <w:tcBorders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783BF8" w14:textId="6BB85440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56E4BF96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E984575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2AD68A1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93BB23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7EEE9A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946F52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7F93D9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9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57DDCC" w14:textId="670D8E99" w:rsidR="006C400D" w:rsidRPr="00C56F35" w:rsidRDefault="006C400D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93&lt;/Year&gt;&lt;RecNum&gt;353&lt;/RecNum&gt;&lt;DisplayText&gt;(Fowler et al., 1993)&lt;/DisplayText&gt;&lt;record&gt;&lt;rec-number&gt;353&lt;/rec-number&gt;&lt;foreign-keys&gt;&lt;key app="EN" db-id="rfftxfrp5xxvp1eedz6vpfs7t95sssfzz5pf" timestamp="1519212496"&gt;353&lt;/key&gt;&lt;/foreign-keys&gt;&lt;ref-type name="Report"&gt;27&lt;/ref-type&gt;&lt;contributors&gt;&lt;authors&gt;&lt;author&gt;Fowler, C. W.&lt;/author&gt;&lt;author&gt;Baker, J. D.&lt;/author&gt;&lt;author&gt;Ream, R.&lt;/author&gt;&lt;author&gt;Robson, B. W.&lt;/author&gt;&lt;author&gt;Kiyota, M.&lt;/author&gt;&lt;/authors&gt;&lt;/contributors&gt;&lt;titles&gt;&lt;title&gt;Entanglement studies on juvenile male northern fur seals, St. Paul Island, 1992&lt;/title&gt;&lt;secondary-title&gt;AFSC Processed Report&lt;/secondary-title&gt;&lt;/titles&gt;&lt;volume&gt;93-03&lt;/volume&gt;&lt;dates&gt;&lt;year&gt;1993&lt;/year&gt;&lt;/dates&gt;&lt;publisher&gt;Alaska Fisheries Center&lt;/publisher&gt;&lt;urls&gt;&lt;related-urls&gt;&lt;url&gt;https://www.afsc.noaa.gov/Publications/ProcRpt/PR1993-03.pdf&lt;/url&gt;&lt;/related-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9" w:tooltip="Fowler, 1993 #35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 et al., 199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C400D" w:rsidRPr="00C56F35" w14:paraId="6590108A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2096CD96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459C324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A01924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F1447C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D0AB0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EFB9E8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3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BBED6C" w14:textId="53CBB471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5862DC6B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2D762D6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BF78A60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846E86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90E905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480C3B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09FBBD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80B665E" w14:textId="0A5EE472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489A6E5" w14:textId="77777777" w:rsidTr="006C400D">
        <w:trPr>
          <w:trHeight w:val="27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3AEDE85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69B7280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847EB4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D8FEF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630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7CE25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C20E7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9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87385A" w14:textId="21113D13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382915B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1FD45CA3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F28A98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mmander Island, Western Pacific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BBB798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7F1BE9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30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E7D62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CD3DE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3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D0FC64" w14:textId="22753CF3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uzin&lt;/Author&gt;&lt;Year&gt;1990&lt;/Year&gt;&lt;RecNum&gt;377&lt;/RecNum&gt;&lt;DisplayText&gt;(Kuzin, 1990)&lt;/DisplayText&gt;&lt;record&gt;&lt;rec-number&gt;377&lt;/rec-number&gt;&lt;foreign-keys&gt;&lt;key app="EN" db-id="rfftxfrp5xxvp1eedz6vpfs7t95sssfzz5pf" timestamp="1519212498"&gt;377&lt;/key&gt;&lt;/foreign-keys&gt;&lt;ref-type name="Conference Paper"&gt;47&lt;/ref-type&gt;&lt;contributors&gt;&lt;authors&gt;&lt;author&gt;Kuzin, A. E.&lt;/author&gt;&lt;/authors&gt;&lt;/contributors&gt;&lt;titles&gt;&lt;title&gt;&lt;style face="normal" font="default" size="100%"&gt;A Study of the Effects of Commercial fishing debris on &lt;/style&gt;&lt;style face="italic" font="default" size="100%"&gt;Callorhinus ursinus&lt;/style&gt;&lt;style face="normal" font="default" size="100%"&gt; from breeding islands in the western Pacific&lt;/style&gt;&lt;/title&gt;&lt;secondary-title&gt;Second International Conference on Marine Debris&lt;/secondary-title&gt;&lt;/titles&gt;&lt;pages&gt;475-482&lt;/pages&gt;&lt;dates&gt;&lt;year&gt;1990&lt;/year&gt;&lt;/dates&gt;&lt;pub-location&gt;Honolulu&lt;/pub-location&gt;&lt;publisher&gt;NOAA&lt;/publisher&gt;&lt;urls&gt;&lt;related-urls&gt;&lt;url&gt;https://swfsc.noaa.gov/publications/TM/SWFSC/NOAA-TM-NMFS-SWFSC-154_P475.PDF&lt;/url&gt;&lt;/related-urls&gt;&lt;/urls&gt;&lt;custom4&gt;Impact&lt;/custom4&gt;&lt;custom7&gt;Russi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5" w:tooltip="Kuzin, 1990 #37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uzin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  <w:p w14:paraId="7358DF7C" w14:textId="6B31F586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F02147F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330F2CE5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83A290D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45CC17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B34535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68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2B43B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8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791B31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46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151CE3" w14:textId="61AA5D7A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F8003DB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DD9126B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A47B40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18FAB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568490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66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8527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6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F17EDE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39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9CF56C" w14:textId="4826DB3E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4D8DA127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2D20B74F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B2527DE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7452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45995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32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D8B5C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A82748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6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F7CD59" w14:textId="3071768B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0573CBB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D6C3C7E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C599A1F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7A63C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21B2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2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7EBC1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BFD0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5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365B3F" w14:textId="3FC48F95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6BE9BEA4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1DC1984B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6FC3E3A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EC0DC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D8D1C0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4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F37969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4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856FA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3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18866B" w14:textId="01A4DF2F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05B7849D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01437884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47318D4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8C2B5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66D7E0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17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74577F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4D7E4B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76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F2B933" w14:textId="1CF71623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17D46D7F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C673F84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FFCABE7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5BADF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E7A0E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75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0D5F4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5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0DDC5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48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CA1D57" w14:textId="225224F9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7CD9B94A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B796146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A95A6DB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2ECCAB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6E7CEF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717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BBBB3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4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0AC18B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59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AFB5AE" w14:textId="24D961CF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78A0F7F8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7A63E00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FA5520D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49A49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B6BCC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29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A36D7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7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AC425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7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797C43" w14:textId="4EE105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03CD7CA4" w14:textId="77777777" w:rsidTr="006C400D">
        <w:trPr>
          <w:trHeight w:val="270"/>
        </w:trPr>
        <w:tc>
          <w:tcPr>
            <w:tcW w:w="14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255D8EF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2701BC5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E6315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FF3869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97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23E645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459B8A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92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6CD8FE" w14:textId="7B08B860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7986218" w14:textId="77777777" w:rsidTr="006C400D">
        <w:trPr>
          <w:trHeight w:val="510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33567F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emale Northern Fur Seals 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Callorhinus ursin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8A4BCF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Zapadni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B1FD7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513434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3190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4C7219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 (entangled) / 16 (scarred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226A9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9 (entangled) / 0.03 (scarred)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520BB9" w14:textId="467EA3E3" w:rsidR="006C400D" w:rsidRPr="00C56F35" w:rsidRDefault="006C400D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iyota&lt;/Author&gt;&lt;Year&gt;2001&lt;/Year&gt;&lt;RecNum&gt;318&lt;/RecNum&gt;&lt;DisplayText&gt;(Kiyota and Baba, 2001)&lt;/DisplayText&gt;&lt;record&gt;&lt;rec-number&gt;318&lt;/rec-number&gt;&lt;foreign-keys&gt;&lt;key app="EN" db-id="rfftxfrp5xxvp1eedz6vpfs7t95sssfzz5pf" timestamp="1519210412"&gt;318&lt;/key&gt;&lt;/foreign-keys&gt;&lt;ref-type name="Journal Article"&gt;17&lt;/ref-type&gt;&lt;contributors&gt;&lt;authors&gt;&lt;author&gt;Kiyota, M.&lt;/author&gt;&lt;author&gt;Baba, N.&lt;/author&gt;&lt;/authors&gt;&lt;/contributors&gt;&lt;titles&gt;&lt;title&gt;Entanglement in marine debris among adult female northern fur seals at St.Paul Island, Alaska in 1991-1999&lt;/title&gt;&lt;secondary-title&gt;Bulletin of Natural Resources Institute of Far Seas and Fisheries&lt;/secondary-title&gt;&lt;/titles&gt;&lt;periodical&gt;&lt;full-title&gt;Bulletin of Natural Resources Institute of Far Seas and Fisheries&lt;/full-title&gt;&lt;/periodical&gt;&lt;pages&gt;13-80&lt;/pages&gt;&lt;number&gt;38&lt;/number&gt;&lt;dates&gt;&lt;year&gt;2001&lt;/year&gt;&lt;/dates&gt;&lt;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2" w:tooltip="Kiyota, 2001 #3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iyota and Baba, 200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C400D" w:rsidRPr="00C56F35" w14:paraId="3A8C8245" w14:textId="77777777" w:rsidTr="006C400D">
        <w:trPr>
          <w:trHeight w:val="51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BF7FACC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5D5A46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lstoi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5CF423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0ED235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541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31FE3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 / 1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AF8C4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9 / 0.03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F664F9" w14:textId="317C89BB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729DE581" w14:textId="77777777" w:rsidTr="006C400D">
        <w:trPr>
          <w:trHeight w:val="51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B6E546D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A9BEC1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ef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07ADD6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A4954D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157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008B67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 / 2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F0E5DB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3 / 0.034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AECA90" w14:textId="124C02BD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5F4779B0" w14:textId="77777777" w:rsidTr="006C400D">
        <w:trPr>
          <w:trHeight w:val="765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E7A74FC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E6A969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ukanin-Kitovi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DEE05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A11D98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723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F919B9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/ 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5CAF50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/ 0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BE797D" w14:textId="52075F3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7EBC555A" w14:textId="77777777" w:rsidTr="006C400D">
        <w:trPr>
          <w:trHeight w:val="51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4144781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07EF4A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ovina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73B20A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820066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16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62FEE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 / 9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79A65D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6 / 0.029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EFFCA6" w14:textId="5EEC4F89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2840F2AE" w14:textId="77777777" w:rsidTr="006C400D">
        <w:trPr>
          <w:trHeight w:val="78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A2350DD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1E8CE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ast point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ACFB5C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33A7B3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033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B56F77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 / 16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822896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1 / 0.033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5BBBD0" w14:textId="66F45895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5C01" w:rsidRPr="009B5C01" w14:paraId="124F458B" w14:textId="77777777" w:rsidTr="009B5C01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B020A27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earded seals </w:t>
            </w:r>
            <w:r w:rsidRPr="009B5C01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Erignathus barbat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84C5E59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/Bellsund area, Svalbar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4CC508E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D3B115A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E15AB9F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065CB68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C3903AF" w14:textId="4BBB0EF9" w:rsidR="009B5C01" w:rsidRPr="009B5C01" w:rsidRDefault="009B5C01" w:rsidP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5C01" w:rsidRPr="009B5C01" w14:paraId="11968524" w14:textId="77777777" w:rsidTr="009B5C01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62B95C1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rbour seal (</w:t>
            </w:r>
            <w:r w:rsidRPr="009B5C01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Phoca vitulina</w:t>
            </w: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11CBFB0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6F2B414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7F347BF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B14341F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120328D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B4001EB" w14:textId="12D8881F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C56F35" w:rsidRPr="00C56F35" w14:paraId="58C9F942" w14:textId="77777777" w:rsidTr="009F3679">
        <w:trPr>
          <w:trHeight w:val="170"/>
        </w:trPr>
        <w:tc>
          <w:tcPr>
            <w:tcW w:w="10622" w:type="dxa"/>
            <w:gridSpan w:val="7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5EAAC810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Cetaceans</w:t>
            </w:r>
          </w:p>
        </w:tc>
      </w:tr>
      <w:tr w:rsidR="005C4D42" w:rsidRPr="008203DB" w14:paraId="4671264F" w14:textId="77777777" w:rsidTr="005C4D42">
        <w:trPr>
          <w:trHeight w:val="780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6C44F2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owhead whale (Balaena mysticet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9DEE4C" w14:textId="77777777" w:rsidR="005C4D42" w:rsidRPr="008203DB" w:rsidRDefault="005C4D42" w:rsidP="008203D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west Green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CBD984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6452D3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CA597F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D825BE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6E2CC43C" w14:textId="3A686DC7" w:rsidR="005C4D42" w:rsidRPr="008203DB" w:rsidRDefault="005C4D42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Kapel 1985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inley&lt;/Author&gt;&lt;Year&gt;2001&lt;/Year&gt;&lt;RecNum&gt;419&lt;/RecNum&gt;&lt;DisplayText&gt;(Finley, 2001)&lt;/DisplayText&gt;&lt;record&gt;&lt;rec-number&gt;419&lt;/rec-number&gt;&lt;foreign-keys&gt;&lt;key app="EN" db-id="rfftxfrp5xxvp1eedz6vpfs7t95sssfzz5pf" timestamp="1521641119"&gt;419&lt;/key&gt;&lt;/foreign-keys&gt;&lt;ref-type name="Journal Article"&gt;17&lt;/ref-type&gt;&lt;contributors&gt;&lt;authors&gt;&lt;author&gt;Finley, K. J.&lt;/author&gt;&lt;/authors&gt;&lt;/contributors&gt;&lt;titles&gt;&lt;title&gt;Natural History and Conservation of the Greenland Whale, or Bowhead, in the Northwest Atlantic&lt;/title&gt;&lt;secondary-title&gt;Arctic&lt;/secondary-title&gt;&lt;/titles&gt;&lt;periodical&gt;&lt;full-title&gt;Arctic&lt;/full-title&gt;&lt;/periodical&gt;&lt;volume&gt;54&lt;/volume&gt;&lt;number&gt;1&lt;/number&gt;&lt;dates&gt;&lt;year&gt;2001&lt;/year&gt;&lt;/dates&gt;&lt;isbn&gt;1923-1245&amp;#xD;0004-0843&lt;/isbn&gt;&lt;urls&gt;&lt;/urls&gt;&lt;custom4&gt;Impact&lt;/custom4&gt;&lt;electronic-resource-num&gt;10.14430/arctic76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7" w:tooltip="Finley, 2001 #41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inley, 200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5C4D42" w:rsidRPr="008203DB" w14:paraId="0828FB74" w14:textId="77777777" w:rsidTr="00392D58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519F6D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5DC21C" w14:textId="7305EFF5" w:rsidR="005C4D42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aktovik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EC77C7" w14:textId="26F1AB93" w:rsidR="005C4D42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BBCB55" w14:textId="2692A351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746501" w14:textId="533EDD4E" w:rsidR="005C4D42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53AB35" w14:textId="7C783BEA" w:rsidR="005C4D42" w:rsidRPr="008203DB" w:rsidRDefault="005C4D42" w:rsidP="00392D58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63DBF3E8" w14:textId="44CEDA18" w:rsidR="005C4D42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eeves et al., 1983 in </w:t>
            </w:r>
            <w:hyperlink w:anchor="_ENREF_66" w:tooltip="Philo, 1992 #357" w:history="1">
              <w:r w:rsidRPr="00EF2CE8">
                <w:rPr>
                  <w:rStyle w:val="Hyperlink"/>
                  <w:rFonts w:ascii="Times New Roman" w:eastAsia="Times New Roman" w:hAnsi="Times New Roman"/>
                  <w:sz w:val="20"/>
                  <w:szCs w:val="20"/>
                  <w:lang w:eastAsia="en-GB"/>
                </w:rPr>
                <w:fldChar w:fldCharType="begin"/>
              </w:r>
              <w:r w:rsidRPr="00EF2CE8">
                <w:rPr>
                  <w:rStyle w:val="Hyperlink"/>
                  <w:rFonts w:ascii="Times New Roman" w:eastAsia="Times New Roman" w:hAnsi="Times New Roman"/>
                  <w:sz w:val="20"/>
                  <w:szCs w:val="20"/>
                  <w:lang w:eastAsia="en-GB"/>
                </w:rPr>
                <w:instrText xml:space="preserve"> ADDIN EN.CITE &lt;EndNote&gt;&lt;Cite AuthorYear="1"&gt;&lt;Author&gt;Philo&lt;/Author&gt;&lt;Year&gt;1992&lt;/Year&gt;&lt;RecNum&gt;357&lt;/RecNum&gt;&lt;DisplayText&gt;Philo et al. (1992)&lt;/DisplayText&gt;&lt;record&gt;&lt;rec-number&gt;357&lt;/rec-number&gt;&lt;foreign-keys&gt;&lt;key app="EN" db-id="rfftxfrp5xxvp1eedz6vpfs7t95sssfzz5pf" timestamp="1519212496"&gt;357&lt;/key&gt;&lt;/foreign-keys&gt;&lt;ref-type name="Journal Article"&gt;17&lt;/ref-type&gt;&lt;contributors&gt;&lt;authors&gt;&lt;author&gt;Philo, L. M.&lt;/author&gt;&lt;author&gt;George, J. C.&lt;/author&gt;&lt;author&gt;Albert, T. F.&lt;/author&gt;&lt;/authors&gt;&lt;/contributors&gt;&lt;titles&gt;&lt;title&gt;Rope Entanglement of Bowhead Whales (Balaena Mysticetus)&lt;/title&gt;&lt;secondary-title&gt;Marine Mammal Science&lt;/secondary-title&gt;&lt;/titles&gt;&lt;periodical&gt;&lt;full-title&gt;Marine Mammal Science&lt;/full-title&gt;&lt;/periodical&gt;&lt;pages&gt;306-311&lt;/pages&gt;&lt;volume&gt;8&lt;/volume&gt;&lt;number&gt;3&lt;/number&gt;&lt;section&gt;306&lt;/section&gt;&lt;dates&gt;&lt;year&gt;1992&lt;/year&gt;&lt;/dates&gt;&lt;isbn&gt;08240469&lt;/isbn&gt;&lt;urls&gt;&lt;/urls&gt;&lt;custom4&gt;Impact&lt;/custom4&gt;&lt;custom7&gt;Alaska&lt;/custom7&gt;&lt;electronic-resource-num&gt;10.1111/j.1748-7692.1992.tb00414.x&lt;/electronic-resource-num&gt;&lt;/record&gt;&lt;/Cite&gt;&lt;/EndNote&gt;</w:instrText>
              </w:r>
              <w:r w:rsidRPr="00EF2CE8">
                <w:rPr>
                  <w:rStyle w:val="Hyperlink"/>
                  <w:rFonts w:ascii="Times New Roman" w:eastAsia="Times New Roman" w:hAnsi="Times New Roman"/>
                  <w:sz w:val="20"/>
                  <w:szCs w:val="20"/>
                  <w:lang w:eastAsia="en-GB"/>
                </w:rPr>
                <w:fldChar w:fldCharType="separate"/>
              </w:r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hilo et al. (1992)</w:t>
              </w:r>
              <w:r w:rsidRPr="00EF2CE8">
                <w:rPr>
                  <w:rStyle w:val="Hyperlink"/>
                  <w:rFonts w:ascii="Times New Roman" w:eastAsia="Times New Roman" w:hAnsi="Times New Roman"/>
                  <w:sz w:val="20"/>
                  <w:szCs w:val="20"/>
                  <w:lang w:eastAsia="en-GB"/>
                </w:rPr>
                <w:fldChar w:fldCharType="end"/>
              </w:r>
            </w:hyperlink>
          </w:p>
        </w:tc>
      </w:tr>
      <w:tr w:rsidR="005C4D42" w:rsidRPr="008203DB" w14:paraId="4DB4F255" w14:textId="77777777" w:rsidTr="00392D58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105EB3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0DCC47" w14:textId="5CA13049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ainwright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626BB4" w14:textId="7A5CAE10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CA9CCC" w14:textId="6290165E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EE3818" w14:textId="7ECDDDB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EABF78" w14:textId="2B9F7772" w:rsidR="005C4D42" w:rsidRPr="008203DB" w:rsidRDefault="005C4D42" w:rsidP="00392D58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 w:val="restart"/>
            <w:tcBorders>
              <w:top w:val="single" w:sz="4" w:space="0" w:color="auto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29C034C3" w14:textId="5DB4B34A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hilo&lt;/Author&gt;&lt;Year&gt;1992&lt;/Year&gt;&lt;RecNum&gt;357&lt;/RecNum&gt;&lt;DisplayText&gt;(Philo et al., 1992)&lt;/DisplayText&gt;&lt;record&gt;&lt;rec-number&gt;357&lt;/rec-number&gt;&lt;foreign-keys&gt;&lt;key app="EN" db-id="rfftxfrp5xxvp1eedz6vpfs7t95sssfzz5pf" timestamp="1519212496"&gt;357&lt;/key&gt;&lt;/foreign-keys&gt;&lt;ref-type name="Journal Article"&gt;17&lt;/ref-type&gt;&lt;contributors&gt;&lt;authors&gt;&lt;author&gt;Philo, L. M.&lt;/author&gt;&lt;author&gt;George, J. C.&lt;/author&gt;&lt;author&gt;Albert, T. F.&lt;/author&gt;&lt;/authors&gt;&lt;/contributors&gt;&lt;titles&gt;&lt;title&gt;Rope Entanglement of Bowhead Whales (Balaena Mysticetus)&lt;/title&gt;&lt;secondary-title&gt;Marine Mammal Science&lt;/secondary-title&gt;&lt;/titles&gt;&lt;periodical&gt;&lt;full-title&gt;Marine Mammal Science&lt;/full-title&gt;&lt;/periodical&gt;&lt;pages&gt;306-311&lt;/pages&gt;&lt;volume&gt;8&lt;/volume&gt;&lt;number&gt;3&lt;/number&gt;&lt;section&gt;306&lt;/section&gt;&lt;dates&gt;&lt;year&gt;1992&lt;/year&gt;&lt;/dates&gt;&lt;isbn&gt;08240469&lt;/isbn&gt;&lt;urls&gt;&lt;/urls&gt;&lt;custom4&gt;Impact&lt;/custom4&gt;&lt;custom7&gt;Alaska&lt;/custom7&gt;&lt;electronic-resource-num&gt;10.1111/j.1748-7692.1992.tb00414.x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6" w:tooltip="Philo, 1992 #35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hilo et al., 199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5C4D42" w:rsidRPr="008203DB" w14:paraId="57A6A660" w14:textId="77777777" w:rsidTr="005C4D42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BAF7C8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C09B6E" w14:textId="78331FBF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aktovik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17BAC1" w14:textId="6243B79D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645841" w14:textId="4CB6F9FA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9A7CCB" w14:textId="3ABFC1F9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B26704" w14:textId="1FB61893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6726D42D" w14:textId="77777777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5C4D42" w:rsidRPr="008203DB" w14:paraId="106ADC59" w14:textId="77777777" w:rsidTr="005C4D42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F1E352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AA9024" w14:textId="720695C6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row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687645" w14:textId="11067FBC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8DE998" w14:textId="22A0BFE4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472C5B" w14:textId="6981371C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7D8B7B" w14:textId="27D96FCF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5B5CC127" w14:textId="77777777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5C4D42" w:rsidRPr="008203DB" w14:paraId="1FDB7574" w14:textId="77777777" w:rsidTr="005C4D42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90AF9A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AD856F" w14:textId="5DC6883E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 km south of Gambell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E4A8AC" w14:textId="1B1E1C7A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27B4EA" w14:textId="0BEE600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543419" w14:textId="1D2C1C38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5F7AAC" w14:textId="5BA318B6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35F1FF49" w14:textId="77777777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5C4D42" w:rsidRPr="008203DB" w14:paraId="1FE5244A" w14:textId="77777777" w:rsidTr="005C4D42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7D1D74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DF9DF1" w14:textId="067DDD89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row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BB063B" w14:textId="738CE22D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EB03EB" w14:textId="52E6A9FC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01F2DC" w14:textId="40434B2A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CECD5F" w14:textId="1AF7E705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BA97B1F" w14:textId="77777777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C56F35" w:rsidRPr="00C56F35" w14:paraId="22AB60B3" w14:textId="77777777" w:rsidTr="00B320BF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D78FEB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in whale 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Balaenoptera physal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B927CD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valfjordur, Ice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38C002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AF314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5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BC24BF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 (previous entanglement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DAB576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26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70564B" w14:textId="0D63B4B9" w:rsidR="00C56F35" w:rsidRPr="00C56F35" w:rsidRDefault="007C4E20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adove&lt;/Author&gt;&lt;Year&gt;1990&lt;/Year&gt;&lt;RecNum&gt;235&lt;/RecNum&gt;&lt;DisplayText&gt;(Sadove and Morreale, 1990)&lt;/DisplayText&gt;&lt;record&gt;&lt;rec-number&gt;235&lt;/rec-number&gt;&lt;foreign-keys&gt;&lt;key app="EN" db-id="rfftxfrp5xxvp1eedz6vpfs7t95sssfzz5pf" timestamp="1518622123"&gt;235&lt;/key&gt;&lt;/foreign-keys&gt;&lt;ref-type name="Conference Paper"&gt;47&lt;/ref-type&gt;&lt;contributors&gt;&lt;authors&gt;&lt;author&gt;Sadove, S. S.&lt;/author&gt;&lt;author&gt;Morreale, S. J.&lt;/author&gt;&lt;/authors&gt;&lt;/contributors&gt;&lt;titles&gt;&lt;title&gt;Marine mammal and sea turtle encounters with marine debris in the New York Bight and the northeast Atlantic&lt;/title&gt;&lt;secondary-title&gt;The Second International Conference on Marine Debris&lt;/secondary-title&gt;&lt;/titles&gt;&lt;pages&gt;2-7&lt;/pages&gt;&lt;dates&gt;&lt;year&gt;1990&lt;/year&gt;&lt;/dates&gt;&lt;pub-location&gt;Honolulu&lt;/pub-location&gt;&lt;urls&gt;&lt;related-urls&gt;&lt;url&gt;https://swfsc.noaa.gov/publications/TM/SWFSC/NOAA-TM-NMFS-SWFSC-154_P562.PDF&lt;/url&gt;&lt;/related-urls&gt;&lt;/urls&gt;&lt;custom3&gt;Distribution&lt;/custom3&gt;&lt;custom4&gt;Impact&lt;/custom4&gt;&lt;custom6&gt;Crosscutting&lt;/custom6&gt;&lt;custom7&gt;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7" w:tooltip="Sadove, 1990 #23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adove and Morreal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7C4E20" w:rsidRPr="00C56F35" w14:paraId="4A7AF9EC" w14:textId="77777777" w:rsidTr="007360F0">
        <w:trPr>
          <w:trHeight w:val="271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A98A9F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Humpback whal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Megaptera novaeangliae)</w:t>
            </w: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37B633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lacier Bay, Icy Strait, Frederick Sound, lower Lynn Canal, Chatham Strait, Seymour Canal, Peril Strait and Sitka Sound </w:t>
            </w: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in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Southeast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5A476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9305DB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2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5464E0" w14:textId="77777777" w:rsidR="007C4E20" w:rsidRPr="00C56F35" w:rsidRDefault="007C4E20" w:rsidP="001E01E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nditional scarring 55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scarring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72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AE8F57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nditional scarring 71%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carring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4-78%)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BDA54B" w14:textId="4FFE52F9" w:rsidR="007C4E20" w:rsidRPr="00C56F35" w:rsidRDefault="007C4E20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Neilson&lt;/Author&gt;&lt;Year&gt;2009&lt;/Year&gt;&lt;RecNum&gt;355&lt;/RecNum&gt;&lt;DisplayText&gt;(Neilson et al., 2009)&lt;/DisplayText&gt;&lt;record&gt;&lt;rec-number&gt;355&lt;/rec-number&gt;&lt;foreign-keys&gt;&lt;key app="EN" db-id="rfftxfrp5xxvp1eedz6vpfs7t95sssfzz5pf" timestamp="1519212496"&gt;355&lt;/key&gt;&lt;/foreign-keys&gt;&lt;ref-type name="Journal Article"&gt;17&lt;/ref-type&gt;&lt;contributors&gt;&lt;authors&gt;&lt;author&gt;Neilson, J. L.&lt;/author&gt;&lt;author&gt;Straley, J. M.&lt;/author&gt;&lt;author&gt;Gabriele, C. M.&lt;/author&gt;&lt;author&gt;Hills, S.&lt;/author&gt;&lt;/authors&gt;&lt;/contributors&gt;&lt;titles&gt;&lt;title&gt;Non-lethal entanglement of humpback whales (Megaptera novaeangliae) in fishing gear in northern Southeast Alaska&lt;/title&gt;&lt;secondary-title&gt;Journal of Biogeography&lt;/secondary-title&gt;&lt;/titles&gt;&lt;periodical&gt;&lt;full-title&gt;Journal of Biogeography&lt;/full-title&gt;&lt;/periodical&gt;&lt;pages&gt;452-464&lt;/pages&gt;&lt;volume&gt;36&lt;/volume&gt;&lt;number&gt;3&lt;/number&gt;&lt;section&gt;452&lt;/section&gt;&lt;dates&gt;&lt;year&gt;2009&lt;/year&gt;&lt;/dates&gt;&lt;isbn&gt;03050270&amp;#xD;13652699&lt;/isbn&gt;&lt;urls&gt;&lt;/urls&gt;&lt;custom4&gt;Impact&lt;/custom4&gt;&lt;custom7&gt;Alaska&lt;/custom7&gt;&lt;electronic-resource-num&gt;10.1111/j.1365-2699.2007.01820.x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8" w:tooltip="Neilson, 2009 #35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Neilson et al., 200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7C4E20" w:rsidRPr="00C56F35" w14:paraId="114DC279" w14:textId="77777777" w:rsidTr="007360F0">
        <w:trPr>
          <w:trHeight w:val="78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AD2BE1B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1D3F6D0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05DB5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07C1EC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A7340E" w14:textId="77777777" w:rsidR="007C4E20" w:rsidRPr="00C56F35" w:rsidRDefault="007C4E20" w:rsidP="001E01E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nditional scarring 104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scarring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137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84D534" w14:textId="77777777" w:rsidR="007C4E20" w:rsidRPr="00C56F35" w:rsidRDefault="007C4E20" w:rsidP="001E01E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nditional scarring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0%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carring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3-77%)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F3F6BF" w14:textId="3D1035DB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C56F35" w:rsidRPr="00C56F35" w14:paraId="47EDC7B3" w14:textId="77777777" w:rsidTr="009F3679">
        <w:trPr>
          <w:trHeight w:val="170"/>
        </w:trPr>
        <w:tc>
          <w:tcPr>
            <w:tcW w:w="10622" w:type="dxa"/>
            <w:gridSpan w:val="7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6F2A6190" w14:textId="77777777" w:rsidR="009F3679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Crustacea</w:t>
            </w:r>
          </w:p>
        </w:tc>
      </w:tr>
      <w:tr w:rsidR="007C4E20" w:rsidRPr="00C56F35" w14:paraId="1D069AC3" w14:textId="77777777" w:rsidTr="007360F0">
        <w:trPr>
          <w:trHeight w:val="765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12F792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anner crab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Chionoecetes opilio)</w:t>
            </w: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051D6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Bering Se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0689E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FA421F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C79F76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3D69F9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B30FF2" w14:textId="21FBEFE0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June&lt;/Author&gt;&lt;Year&gt;1990&lt;/Year&gt;&lt;RecNum&gt;113&lt;/RecNum&gt;&lt;DisplayText&gt;(June, 1990)&lt;/DisplayText&gt;&lt;record&gt;&lt;rec-number&gt;113&lt;/rec-number&gt;&lt;foreign-keys&gt;&lt;key app="EN" db-id="rfftxfrp5xxvp1eedz6vpfs7t95sssfzz5pf" timestamp="1517485787"&gt;113&lt;/key&gt;&lt;/foreign-keys&gt;&lt;ref-type name="Conference Paper"&gt;47&lt;/ref-type&gt;&lt;contributors&gt;&lt;authors&gt;&lt;author&gt;June, J. A.&lt;/author&gt;&lt;/authors&gt;&lt;/contributors&gt;&lt;titles&gt;&lt;title&gt;Type, source, and abundance of trawl-caught marine debris off Oregon, in the eastern Bering Sea, and in Norton Sound in 1988&lt;/title&gt;&lt;secondary-title&gt;The Second International Conference on Marine Debris&lt;/secondary-title&gt;&lt;/titles&gt;&lt;pages&gt;279-301&lt;/pages&gt;&lt;dates&gt;&lt;year&gt;1990&lt;/year&gt;&lt;/dates&gt;&lt;pub-location&gt;Honolulu&lt;/pub-location&gt;&lt;urls&gt;&lt;related-urls&gt;&lt;url&gt;https://swfsc.noaa.gov/publications/TM/SWFSC/NOAA-TM-NMFS-SWFSC-154_P279.PDF&lt;/url&gt;&lt;/related-urls&gt;&lt;/urls&gt;&lt;custom1&gt;Sources&lt;/custom1&gt;&lt;custom3&gt;Distribution&lt;/custom3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9" w:tooltip="June, 1990 #11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Jun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  <w:p w14:paraId="21177C41" w14:textId="36016489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7C4E20" w:rsidRPr="00C56F35" w14:paraId="1E5D4FD5" w14:textId="77777777" w:rsidTr="007360F0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BF9D1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Unidentified hermit crab 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aguridae)</w:t>
            </w: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65B8BA3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08B558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21D59A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0C263F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242CA7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D206D8" w14:textId="050E8FE6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5914D2" w:rsidRPr="00C56F35" w14:paraId="5AD082E9" w14:textId="77777777" w:rsidTr="005914D2">
        <w:trPr>
          <w:trHeight w:val="170"/>
        </w:trPr>
        <w:tc>
          <w:tcPr>
            <w:tcW w:w="10622" w:type="dxa"/>
            <w:gridSpan w:val="7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1A697595" w14:textId="4ABA639C" w:rsidR="005914D2" w:rsidRPr="00C56F35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Fish</w:t>
            </w:r>
          </w:p>
        </w:tc>
      </w:tr>
      <w:tr w:rsidR="005914D2" w:rsidRPr="007739BF" w14:paraId="2E8846EC" w14:textId="77777777" w:rsidTr="005914D2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345DE09" w14:textId="6946383E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tlantic c</w:t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d</w:t>
            </w:r>
          </w:p>
          <w:p w14:paraId="7A63B9C9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Pr="007739BF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Gadus morhua</w:t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EDB4EE6" w14:textId="77777777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E6EC990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B376465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7132A51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54B4508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3A43B6A" w14:textId="2D4028D2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khorova&lt;/Author&gt;&lt;Year&gt;2013&lt;/Year&gt;&lt;RecNum&gt;379&lt;/RecNum&gt;&lt;DisplayText&gt;(Prokhorova, 2013)&lt;/DisplayText&gt;&lt;record&gt;&lt;rec-number&gt;379&lt;/rec-number&gt;&lt;foreign-keys&gt;&lt;key app="EN" db-id="rfftxfrp5xxvp1eedz6vpfs7t95sssfzz5pf" timestamp="1519212498"&gt;379&lt;/key&gt;&lt;/foreign-keys&gt;&lt;ref-type name="Report"&gt;27&lt;/ref-type&gt;&lt;contributors&gt;&lt;authors&gt;&lt;author&gt;Prokhorova, T.&lt;/author&gt;&lt;/authors&gt;&lt;/contributors&gt;&lt;titles&gt;&lt;title&gt;Survey report from the joint Norwegian/Russian ecosystem Survey in the Barents Sea and adjacent waters, August – October 2013&lt;/title&gt;&lt;secondary-title&gt;IMR/PINRO Joint Report Series&lt;/secondary-title&gt;&lt;/titles&gt;&lt;pages&gt;131&lt;/pages&gt;&lt;num-vols&gt;4&lt;/num-vols&gt;&lt;dates&gt;&lt;year&gt;2013&lt;/year&gt;&lt;/dates&gt;&lt;urls&gt;&lt;related-urls&gt;&lt;url&gt;https://brage.bibsys.no/xmlui/bitstream/handle/11250/195623/imr-pinro_4-2013.pdf?sequence=1&amp;amp;isAllowed=y&lt;/url&gt;&lt;/related-urls&gt;&lt;/urls&gt;&lt;custom4&gt;Impact&lt;/custom4&gt;&lt;custom7&gt;Russia Norway&lt;/custom7&gt;&lt;/record&gt;&lt;/Cite&gt;&lt;/EndNote&gt;</w:instrText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Pr="007739BF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9" w:tooltip="Prokhorova, 2013 #37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khorova, 2013</w:t>
              </w:r>
            </w:hyperlink>
            <w:r w:rsidRPr="007739BF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7739BF" w:rsidRPr="00C56F35" w14:paraId="1EAF25A6" w14:textId="77777777" w:rsidTr="007739BF">
        <w:trPr>
          <w:trHeight w:val="170"/>
        </w:trPr>
        <w:tc>
          <w:tcPr>
            <w:tcW w:w="10622" w:type="dxa"/>
            <w:gridSpan w:val="7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03F9BC08" w14:textId="48936CBB" w:rsidR="007739BF" w:rsidRPr="00C56F35" w:rsidRDefault="007739BF" w:rsidP="007739B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ponges</w:t>
            </w:r>
          </w:p>
        </w:tc>
      </w:tr>
      <w:tr w:rsidR="009575D2" w:rsidRPr="007739BF" w14:paraId="679D09E6" w14:textId="77777777" w:rsidTr="009575D2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40AAFEB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  <w:t>Cladorhiza gelida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90B7BDC" w14:textId="77777777" w:rsidR="009575D2" w:rsidRPr="007739BF" w:rsidRDefault="009575D2" w:rsidP="009575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89B92EE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3609B31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C2E5B66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9754587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2F90E0E" w14:textId="67780FB9" w:rsidR="009575D2" w:rsidRPr="007739BF" w:rsidRDefault="007739BF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 </w:instrText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.DATA </w:instrText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separate"/>
            </w:r>
            <w:r w:rsidR="005914D2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(</w:t>
            </w:r>
            <w:hyperlink w:anchor="_ENREF_7" w:tooltip="Bergmann, 2012 #28" w:history="1">
              <w:r w:rsidR="005914D2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Bergmann and Klages, 2012</w:t>
              </w:r>
            </w:hyperlink>
            <w:r w:rsidR="005914D2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 xml:space="preserve">; </w:t>
            </w:r>
            <w:hyperlink w:anchor="_ENREF_85" w:tooltip="Tekman, 2017 #17" w:history="1">
              <w:r w:rsidR="005914D2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Tekman et al., 2017</w:t>
              </w:r>
            </w:hyperlink>
            <w:r w:rsidR="005914D2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</w:p>
        </w:tc>
      </w:tr>
      <w:tr w:rsidR="005914D2" w:rsidRPr="007739BF" w14:paraId="15F63319" w14:textId="77777777" w:rsidTr="009575D2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E919C17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</w:pPr>
            <w:r w:rsidRPr="007739BF"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  <w:t>Caulophacus arcticus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31DE88A" w14:textId="77777777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D6EA2DE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86AE2FD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792C135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40AB1B2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94FD048" w14:textId="171014DD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(</w:t>
            </w:r>
            <w:hyperlink w:anchor="_ENREF_7" w:tooltip="Bergmann, 2012 #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Bergmann and Klages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 xml:space="preserve">; </w:t>
            </w:r>
            <w:hyperlink w:anchor="_ENREF_85" w:tooltip="Tekman, 2017 #1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Tekma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</w:p>
        </w:tc>
      </w:tr>
      <w:tr w:rsidR="005914D2" w:rsidRPr="007739BF" w14:paraId="4A0CDA39" w14:textId="77777777" w:rsidTr="009575D2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11310DD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</w:pPr>
            <w:r w:rsidRPr="007739BF"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  <w:t xml:space="preserve">Amphianthus </w:t>
            </w:r>
            <w:r w:rsidRPr="007739BF">
              <w:rPr>
                <w:rFonts w:ascii="Times New Roman" w:eastAsia="Calibri" w:hAnsi="Times New Roman"/>
                <w:sz w:val="20"/>
                <w:szCs w:val="20"/>
                <w:lang w:val="de-DE"/>
              </w:rPr>
              <w:t>sp.</w:t>
            </w:r>
            <w:r w:rsidRPr="007739BF"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  <w:t xml:space="preserve"> 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37AAC66" w14:textId="77777777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434B526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5164274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2003934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D9F4A4B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2F2073E" w14:textId="6D852E0F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(</w:t>
            </w:r>
            <w:hyperlink w:anchor="_ENREF_7" w:tooltip="Bergmann, 2012 #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Bergmann and Klages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 xml:space="preserve">; </w:t>
            </w:r>
            <w:hyperlink w:anchor="_ENREF_85" w:tooltip="Tekman, 2017 #1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Tekma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</w:p>
        </w:tc>
      </w:tr>
      <w:tr w:rsidR="00C56F35" w:rsidRPr="00C56F35" w14:paraId="471F1CB4" w14:textId="77777777" w:rsidTr="009F3679">
        <w:trPr>
          <w:trHeight w:val="113"/>
        </w:trPr>
        <w:tc>
          <w:tcPr>
            <w:tcW w:w="10622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7CCC5D2A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Terrestrial species</w:t>
            </w:r>
          </w:p>
        </w:tc>
      </w:tr>
      <w:tr w:rsidR="00FD40F9" w:rsidRPr="00C56F35" w14:paraId="0BDA9D53" w14:textId="77777777" w:rsidTr="009575D2">
        <w:trPr>
          <w:trHeight w:val="525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9CF664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indeer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Rangifer tarand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A51B5E" w14:textId="77777777" w:rsidR="00FD40F9" w:rsidRPr="00C56F35" w:rsidRDefault="00FD40F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ubakov Bay, Arka Island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17B21A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1857D3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EE2554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ABBAB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9E52C9" w14:textId="0B2D3774" w:rsidR="00FD40F9" w:rsidRPr="00C56F35" w:rsidRDefault="00FD40F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ach&lt;/Author&gt;&lt;Year&gt;1976&lt;/Year&gt;&lt;RecNum&gt;350&lt;/RecNum&gt;&lt;DisplayText&gt;(Beach et al., 1976)&lt;/DisplayText&gt;&lt;record&gt;&lt;rec-number&gt;350&lt;/rec-number&gt;&lt;foreign-keys&gt;&lt;key app="EN" db-id="rfftxfrp5xxvp1eedz6vpfs7t95sssfzz5pf" timestamp="1519212496"&gt;350&lt;/key&gt;&lt;/foreign-keys&gt;&lt;ref-type name="Journal Article"&gt;17&lt;/ref-type&gt;&lt;contributors&gt;&lt;authors&gt;&lt;author&gt;Beach, R. J.&lt;/author&gt;&lt;author&gt;Newby, T. C.&lt;/author&gt;&lt;author&gt;Larson, R. O.&lt;/author&gt;&lt;author&gt;Pedersen, M.&lt;/author&gt;&lt;author&gt;Juris, J.&lt;/author&gt;&lt;/authors&gt;&lt;/contributors&gt;&lt;titles&gt;&lt;title&gt;Entanglement of an Aleutian reindeer in a Japanese fish net&lt;/title&gt;&lt;secondary-title&gt;The Murrelet&lt;/secondary-title&gt;&lt;/titles&gt;&lt;periodical&gt;&lt;full-title&gt;The Murrelet&lt;/full-title&gt;&lt;/periodical&gt;&lt;pages&gt;66&lt;/pages&gt;&lt;volume&gt;57&lt;/volume&gt;&lt;number&gt;3&lt;/number&gt;&lt;dates&gt;&lt;year&gt;1976&lt;/year&gt;&lt;/dates&gt;&lt;urls&gt;&lt;related-urls&gt;&lt;url&gt;www.jstor.org/stable/3536247&lt;/url&gt;&lt;/related-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" w:tooltip="Beach, 1976 #35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ach et al., 197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FD40F9" w:rsidRPr="00C56F35" w14:paraId="3A6FE34E" w14:textId="77777777" w:rsidTr="009575D2">
        <w:trPr>
          <w:trHeight w:val="525"/>
        </w:trPr>
        <w:tc>
          <w:tcPr>
            <w:tcW w:w="1424" w:type="dxa"/>
            <w:vMerge/>
            <w:tcBorders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4C14D0" w14:textId="77777777" w:rsidR="00FD40F9" w:rsidRPr="00C56F35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41C74967" w14:textId="4E6A3E19" w:rsidR="00FD40F9" w:rsidRPr="00695FEB" w:rsidRDefault="00FD40F9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hermsideøya (Nordaustlandet)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1557C618" w14:textId="5CDD22E4" w:rsidR="00FD40F9" w:rsidRPr="00695FEB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635739BE" w14:textId="2A906E8E" w:rsidR="00FD40F9" w:rsidRPr="00695FEB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244F229D" w14:textId="01EDFC61" w:rsidR="00FD40F9" w:rsidRPr="00695FEB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0AEFACCB" w14:textId="21F7D0F5" w:rsidR="00FD40F9" w:rsidRPr="00695FEB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27C48D5D" w14:textId="54C193E9" w:rsidR="00FD40F9" w:rsidRDefault="00FD40F9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FD40F9" w14:paraId="7DB3A26B" w14:textId="77777777" w:rsidTr="00FD40F9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5426281" w14:textId="77777777" w:rsidR="00FD40F9" w:rsidRPr="00FD40F9" w:rsidRDefault="00FD40F9" w:rsidP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ar bear</w:t>
            </w:r>
          </w:p>
          <w:p w14:paraId="0EC9D72B" w14:textId="77777777" w:rsidR="00FD40F9" w:rsidRPr="00FD40F9" w:rsidRDefault="00FD40F9" w:rsidP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Pr="00FD40F9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Ursus maritimus</w:t>
            </w: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0503A1A" w14:textId="77777777" w:rsidR="00FD40F9" w:rsidRPr="00FD40F9" w:rsidRDefault="00FD40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audfjord area,</w:t>
            </w:r>
          </w:p>
          <w:p w14:paraId="50D1DB19" w14:textId="77777777" w:rsidR="00FD40F9" w:rsidRPr="00FD40F9" w:rsidRDefault="00FD40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DCF3E67" w14:textId="77777777" w:rsidR="00FD40F9" w:rsidRPr="00FD40F9" w:rsidRDefault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299B39C" w14:textId="77777777" w:rsidR="00FD40F9" w:rsidRPr="00FD40F9" w:rsidRDefault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D8C385F" w14:textId="77777777" w:rsidR="00FD40F9" w:rsidRPr="00FD40F9" w:rsidRDefault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175B600B" w14:textId="77777777" w:rsidR="00FD40F9" w:rsidRPr="00FD40F9" w:rsidRDefault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7803D12" w14:textId="27FB1CCB" w:rsidR="00FD40F9" w:rsidRPr="00FD40F9" w:rsidRDefault="00FD40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95FEB" w14:paraId="2D4A6F3C" w14:textId="77777777" w:rsidTr="00695FEB">
        <w:trPr>
          <w:trHeight w:val="170"/>
        </w:trPr>
        <w:tc>
          <w:tcPr>
            <w:tcW w:w="10622" w:type="dxa"/>
            <w:gridSpan w:val="7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auto" w:fill="DDEBF7"/>
            <w:vAlign w:val="center"/>
            <w:hideMark/>
          </w:tcPr>
          <w:p w14:paraId="5CF139FC" w14:textId="77777777" w:rsidR="00695FEB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ea birds</w:t>
            </w:r>
          </w:p>
        </w:tc>
      </w:tr>
      <w:tr w:rsidR="00695FEB" w:rsidRPr="00695FEB" w14:paraId="58F0E319" w14:textId="77777777" w:rsidTr="00FD40F9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9A1FD9" w14:textId="77777777" w:rsidR="00695FEB" w:rsidRDefault="00695FEB" w:rsidP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highlight w:val="yellow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rctic tern 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terna paradisaea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2C49383" w14:textId="77777777" w:rsidR="00695FEB" w:rsidRPr="00695FEB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A5BCD99" w14:textId="77777777" w:rsidR="00695FEB" w:rsidRPr="00695FEB" w:rsidRDefault="00695FEB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EEB4B97" w14:textId="77777777" w:rsidR="00695FEB" w:rsidRPr="00695FEB" w:rsidRDefault="00695FEB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3BFA4A3" w14:textId="77777777" w:rsidR="00695FEB" w:rsidRPr="00695FEB" w:rsidRDefault="00695FEB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A1BF7AD" w14:textId="77777777" w:rsidR="00695FEB" w:rsidRPr="00695FEB" w:rsidRDefault="00695FEB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DF9885B" w14:textId="7FE80EFA" w:rsidR="00695FEB" w:rsidRPr="00695FEB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4AAFFE53" w14:textId="6D9F17ED" w:rsidR="00DA379D" w:rsidRPr="00E71D9E" w:rsidRDefault="00E71D9E" w:rsidP="00102222">
      <w:pPr>
        <w:rPr>
          <w:rFonts w:ascii="Times New Roman" w:hAnsi="Times New Roman"/>
          <w:b/>
        </w:rPr>
      </w:pPr>
      <w:r w:rsidRPr="00E71D9E">
        <w:rPr>
          <w:rFonts w:ascii="Times New Roman" w:hAnsi="Times New Roman"/>
          <w:b/>
        </w:rPr>
        <w:t>References:</w:t>
      </w:r>
    </w:p>
    <w:p w14:paraId="24E6AA9A" w14:textId="70DDAF34" w:rsidR="00EF2CE8" w:rsidRPr="00EF2CE8" w:rsidRDefault="00DA379D" w:rsidP="00EF2CE8">
      <w:pPr>
        <w:pStyle w:val="EndNoteBibliography"/>
        <w:spacing w:after="0"/>
      </w:pPr>
      <w:r w:rsidRPr="00E71D9E">
        <w:rPr>
          <w:rFonts w:ascii="Times New Roman" w:hAnsi="Times New Roman" w:cs="Times New Roman"/>
        </w:rPr>
        <w:fldChar w:fldCharType="begin"/>
      </w:r>
      <w:r w:rsidRPr="00E71D9E">
        <w:rPr>
          <w:rFonts w:ascii="Times New Roman" w:hAnsi="Times New Roman" w:cs="Times New Roman"/>
        </w:rPr>
        <w:instrText xml:space="preserve"> ADDIN EN.REFLIST </w:instrText>
      </w:r>
      <w:r w:rsidRPr="00E71D9E">
        <w:rPr>
          <w:rFonts w:ascii="Times New Roman" w:hAnsi="Times New Roman" w:cs="Times New Roman"/>
        </w:rPr>
        <w:fldChar w:fldCharType="separate"/>
      </w:r>
      <w:bookmarkStart w:id="2" w:name="_ENREF_1"/>
      <w:r w:rsidR="00EF2CE8" w:rsidRPr="00EF2CE8">
        <w:t xml:space="preserve">Amelineau, F., D. Bonnet, O. Heitz, V. Mortreux, A. M. A. Harding, N. Karnovsky, W. Walkusz, J. Fort and D. Gremillet (2016). </w:t>
      </w:r>
      <w:r w:rsidR="00EF2CE8" w:rsidRPr="00EF2CE8">
        <w:rPr>
          <w:i/>
        </w:rPr>
        <w:t>Microplastic pollution in the Greenland Sea: Background levels and selective contamination of planktivorous diving seabirds</w:t>
      </w:r>
      <w:r w:rsidR="00EF2CE8" w:rsidRPr="00EF2CE8">
        <w:t xml:space="preserve">. Environ Pollut, 219: 1131-1139 DOI: </w:t>
      </w:r>
      <w:hyperlink r:id="rId10" w:history="1">
        <w:r w:rsidR="00EF2CE8" w:rsidRPr="00EF2CE8">
          <w:rPr>
            <w:rStyle w:val="Hyperlink"/>
          </w:rPr>
          <w:t>https://doi.org/10.1016/j.envpol.2016.09.017</w:t>
        </w:r>
      </w:hyperlink>
      <w:r w:rsidR="00EF2CE8" w:rsidRPr="00EF2CE8">
        <w:t>.</w:t>
      </w:r>
      <w:bookmarkEnd w:id="2"/>
    </w:p>
    <w:p w14:paraId="16DEDF71" w14:textId="77777777" w:rsidR="00EF2CE8" w:rsidRPr="00EF2CE8" w:rsidRDefault="00EF2CE8" w:rsidP="00EF2CE8">
      <w:pPr>
        <w:pStyle w:val="EndNoteBibliography"/>
        <w:spacing w:after="0"/>
      </w:pPr>
      <w:bookmarkStart w:id="3" w:name="_ENREF_2"/>
      <w:r w:rsidRPr="00EF2CE8">
        <w:t xml:space="preserve">Ask, A., T. Anker-Nilssen, D. Herzke, A. M. Trevail, J. A. van Franeker and G. W. Gabrielsen (2016). </w:t>
      </w:r>
      <w:r w:rsidRPr="00EF2CE8">
        <w:rPr>
          <w:i/>
        </w:rPr>
        <w:t>Contaminants in northern fulmars (Fulmarus glacialis) exposed to plastic</w:t>
      </w:r>
      <w:r w:rsidRPr="00EF2CE8">
        <w:t>. Copenhagen K., Nordic Council of Ministers.</w:t>
      </w:r>
      <w:bookmarkEnd w:id="3"/>
    </w:p>
    <w:p w14:paraId="3E8E65A6" w14:textId="77777777" w:rsidR="00EF2CE8" w:rsidRPr="00EF2CE8" w:rsidRDefault="00EF2CE8" w:rsidP="00EF2CE8">
      <w:pPr>
        <w:pStyle w:val="EndNoteBibliography"/>
        <w:spacing w:after="0"/>
      </w:pPr>
      <w:bookmarkStart w:id="4" w:name="_ENREF_3"/>
      <w:r w:rsidRPr="00EF2CE8">
        <w:t xml:space="preserve">Avery-Gomm, S., J. F. Provencher, M. Liboiron, F. E. Poon and P. A. Smith (2017). </w:t>
      </w:r>
      <w:r w:rsidRPr="00EF2CE8">
        <w:rPr>
          <w:i/>
        </w:rPr>
        <w:t>Plastic pollution in the Labrador Sea: An assessment using the seabird northern fulmar Fulmarus glacialis as a biological monitoring species</w:t>
      </w:r>
      <w:r w:rsidRPr="00EF2CE8">
        <w:t>. Marine Pollution Bulletin DOI: 10.1016/j.marpolbul.2017.10.001.</w:t>
      </w:r>
      <w:bookmarkEnd w:id="4"/>
    </w:p>
    <w:p w14:paraId="7FFB6A48" w14:textId="5F74F8A0" w:rsidR="00EF2CE8" w:rsidRPr="00EF2CE8" w:rsidRDefault="00EF2CE8" w:rsidP="00EF2CE8">
      <w:pPr>
        <w:pStyle w:val="EndNoteBibliography"/>
        <w:spacing w:after="0"/>
      </w:pPr>
      <w:bookmarkStart w:id="5" w:name="_ENREF_4"/>
      <w:r w:rsidRPr="00EF2CE8">
        <w:lastRenderedPageBreak/>
        <w:t xml:space="preserve">Avery-Gomm, S., M. Valliant, C. R. Schacter, K. F. Robbins, M. Liboiron, P. Y. Daoust, L. M. Rios and I. L. Jones (2016). </w:t>
      </w:r>
      <w:r w:rsidRPr="00EF2CE8">
        <w:rPr>
          <w:i/>
        </w:rPr>
        <w:t>A study of wrecked Dovekies (Alle alle) in the western North Atlantic highlights the importance of using standardized methods to quantify plastic ingestion</w:t>
      </w:r>
      <w:r w:rsidRPr="00EF2CE8">
        <w:t xml:space="preserve">. Mar Pollut Bull, 113(1-2): 75-80 DOI: </w:t>
      </w:r>
      <w:hyperlink r:id="rId11" w:history="1">
        <w:r w:rsidRPr="00EF2CE8">
          <w:rPr>
            <w:rStyle w:val="Hyperlink"/>
          </w:rPr>
          <w:t>http://dx.doi.org/10.1016/j.marpolbul.2016.08.062</w:t>
        </w:r>
      </w:hyperlink>
      <w:r w:rsidRPr="00EF2CE8">
        <w:t>.</w:t>
      </w:r>
      <w:bookmarkEnd w:id="5"/>
    </w:p>
    <w:p w14:paraId="11C03D75" w14:textId="77777777" w:rsidR="00EF2CE8" w:rsidRPr="00EF2CE8" w:rsidRDefault="00EF2CE8" w:rsidP="00EF2CE8">
      <w:pPr>
        <w:pStyle w:val="EndNoteBibliography"/>
        <w:spacing w:after="0"/>
      </w:pPr>
      <w:bookmarkStart w:id="6" w:name="_ENREF_5"/>
      <w:r w:rsidRPr="00EF2CE8">
        <w:t xml:space="preserve">Baba, N., M. Kiyota and K. Yoshida (1990). </w:t>
      </w:r>
      <w:r w:rsidRPr="00EF2CE8">
        <w:rPr>
          <w:i/>
        </w:rPr>
        <w:t>Distribution of marine debris and northern fur seals in the Eastern Bering Sea</w:t>
      </w:r>
      <w:r w:rsidRPr="00EF2CE8">
        <w:t>. The Second International Conference on Marine Debris, Honolulu.</w:t>
      </w:r>
      <w:bookmarkEnd w:id="6"/>
    </w:p>
    <w:p w14:paraId="580CC90D" w14:textId="77777777" w:rsidR="00EF2CE8" w:rsidRPr="00EF2CE8" w:rsidRDefault="00EF2CE8" w:rsidP="00EF2CE8">
      <w:pPr>
        <w:pStyle w:val="EndNoteBibliography"/>
        <w:spacing w:after="0"/>
      </w:pPr>
      <w:bookmarkStart w:id="7" w:name="_ENREF_6"/>
      <w:r w:rsidRPr="00EF2CE8">
        <w:t xml:space="preserve">Beach, R. J., T. C. Newby, R. O. Larson, M. Pedersen and J. Juris (1976). </w:t>
      </w:r>
      <w:r w:rsidRPr="00EF2CE8">
        <w:rPr>
          <w:i/>
        </w:rPr>
        <w:t>Entanglement of an Aleutian reindeer in a Japanese fish net</w:t>
      </w:r>
      <w:r w:rsidRPr="00EF2CE8">
        <w:t>. The Murrelet, 57(3): 66.</w:t>
      </w:r>
      <w:bookmarkEnd w:id="7"/>
    </w:p>
    <w:p w14:paraId="2DBD3604" w14:textId="6DEF8A63" w:rsidR="00EF2CE8" w:rsidRPr="00EF2CE8" w:rsidRDefault="00EF2CE8" w:rsidP="00EF2CE8">
      <w:pPr>
        <w:pStyle w:val="EndNoteBibliography"/>
        <w:spacing w:after="0"/>
      </w:pPr>
      <w:bookmarkStart w:id="8" w:name="_ENREF_7"/>
      <w:r w:rsidRPr="00EF2CE8">
        <w:t xml:space="preserve">Bergmann, M. and M. Klages (2012). </w:t>
      </w:r>
      <w:r w:rsidRPr="00EF2CE8">
        <w:rPr>
          <w:i/>
        </w:rPr>
        <w:t>Increase of litter at the Arctic deep-sea observatory HAUSGARTEN</w:t>
      </w:r>
      <w:r w:rsidRPr="00EF2CE8">
        <w:t xml:space="preserve">. Marine Pollution Bulletin, 64(12): 2734-2741 DOI: </w:t>
      </w:r>
      <w:hyperlink r:id="rId12" w:history="1">
        <w:r w:rsidRPr="00EF2CE8">
          <w:rPr>
            <w:rStyle w:val="Hyperlink"/>
          </w:rPr>
          <w:t>http://dx.doi.org/10.1016/j.marpolbul.2012.09.018</w:t>
        </w:r>
      </w:hyperlink>
      <w:r w:rsidRPr="00EF2CE8">
        <w:t>.</w:t>
      </w:r>
      <w:bookmarkEnd w:id="8"/>
    </w:p>
    <w:p w14:paraId="34729BB3" w14:textId="14C1E089" w:rsidR="00EF2CE8" w:rsidRPr="00EF2CE8" w:rsidRDefault="00EF2CE8" w:rsidP="00EF2CE8">
      <w:pPr>
        <w:pStyle w:val="EndNoteBibliography"/>
        <w:spacing w:after="0"/>
      </w:pPr>
      <w:bookmarkStart w:id="9" w:name="_ENREF_8"/>
      <w:r w:rsidRPr="00EF2CE8">
        <w:t xml:space="preserve">Bergmann, M., B. Lutz, M. B. Tekman and L. Gutow (2017a). </w:t>
      </w:r>
      <w:r w:rsidRPr="00EF2CE8">
        <w:rPr>
          <w:i/>
        </w:rPr>
        <w:t>Citizen scientists reveal: Marine litter pollutes Arctic beaches and affects wild life</w:t>
      </w:r>
      <w:r w:rsidRPr="00EF2CE8">
        <w:t xml:space="preserve">. Mar Pollut Bull, 125(1-2): 535-540 DOI: </w:t>
      </w:r>
      <w:hyperlink r:id="rId13" w:history="1">
        <w:r w:rsidRPr="00EF2CE8">
          <w:rPr>
            <w:rStyle w:val="Hyperlink"/>
          </w:rPr>
          <w:t>https://doi.org/10.1016/j.marpolbul.2017.09.055</w:t>
        </w:r>
      </w:hyperlink>
      <w:r w:rsidRPr="00EF2CE8">
        <w:t>.</w:t>
      </w:r>
      <w:bookmarkEnd w:id="9"/>
    </w:p>
    <w:p w14:paraId="446DA2CE" w14:textId="77777777" w:rsidR="00EF2CE8" w:rsidRPr="00EF2CE8" w:rsidRDefault="00EF2CE8" w:rsidP="00EF2CE8">
      <w:pPr>
        <w:pStyle w:val="EndNoteBibliography"/>
        <w:spacing w:after="0"/>
      </w:pPr>
      <w:bookmarkStart w:id="10" w:name="_ENREF_9"/>
      <w:r w:rsidRPr="00EF2CE8">
        <w:t xml:space="preserve">Bergmann, M., I. Peeken, B. Beyer, T. Krumpen, S. Primpke, M. B. Tekman and G. Gerdts (2017b). </w:t>
      </w:r>
      <w:r w:rsidRPr="00EF2CE8">
        <w:rPr>
          <w:i/>
        </w:rPr>
        <w:t>Vast Quantities of Microplastics in Arctic Sea Ice - A Prime Temporary Sink for Plastic Litter and a Medium of Transport</w:t>
      </w:r>
      <w:r w:rsidRPr="00EF2CE8">
        <w:t>. In:  Fate and Impact of Microplastics in Marine Ecosystems, Elsevier.</w:t>
      </w:r>
      <w:bookmarkEnd w:id="10"/>
    </w:p>
    <w:p w14:paraId="073D9BE0" w14:textId="77777777" w:rsidR="00EF2CE8" w:rsidRPr="00EF2CE8" w:rsidRDefault="00EF2CE8" w:rsidP="00EF2CE8">
      <w:pPr>
        <w:pStyle w:val="EndNoteBibliography"/>
        <w:spacing w:after="0"/>
      </w:pPr>
      <w:bookmarkStart w:id="11" w:name="_ENREF_10"/>
      <w:r w:rsidRPr="00EF2CE8">
        <w:t xml:space="preserve">Bergmann, M., N. Sandhop, I. Schewe and D. D’Hert (2016). </w:t>
      </w:r>
      <w:r w:rsidRPr="00EF2CE8">
        <w:rPr>
          <w:i/>
        </w:rPr>
        <w:t>Observations of floating anthropogenic litter in the Barents Sea and Fram Strait, Arctic</w:t>
      </w:r>
      <w:r w:rsidRPr="00EF2CE8">
        <w:t>. Polar Biology, 39(3): 553-560 DOI: 10.1007/s00300-015-1795-8.</w:t>
      </w:r>
      <w:bookmarkEnd w:id="11"/>
    </w:p>
    <w:p w14:paraId="29E6E10E" w14:textId="77777777" w:rsidR="00EF2CE8" w:rsidRPr="00EF2CE8" w:rsidRDefault="00EF2CE8" w:rsidP="00EF2CE8">
      <w:pPr>
        <w:pStyle w:val="EndNoteBibliography"/>
        <w:spacing w:after="0"/>
      </w:pPr>
      <w:bookmarkStart w:id="12" w:name="_ENREF_11"/>
      <w:r w:rsidRPr="00EF2CE8">
        <w:t xml:space="preserve">Bergmann, M., V. Wirzberger, T. Krumpen, C. Lorenz, S. Primpke, M. B. Tekman and G. Gerdts (2017c). </w:t>
      </w:r>
      <w:r w:rsidRPr="00EF2CE8">
        <w:rPr>
          <w:i/>
        </w:rPr>
        <w:t>High Quantities of Microplastic in Arctic Deep-Sea Sediments from the HAUSGARTEN Observatory</w:t>
      </w:r>
      <w:r w:rsidRPr="00EF2CE8">
        <w:t>. Environ Sci Technol, 51(19): 11000-11010 DOI: 10.1021/acs.est.7b03331.</w:t>
      </w:r>
      <w:bookmarkEnd w:id="12"/>
    </w:p>
    <w:p w14:paraId="6726386F" w14:textId="77777777" w:rsidR="00EF2CE8" w:rsidRPr="00EF2CE8" w:rsidRDefault="00EF2CE8" w:rsidP="00EF2CE8">
      <w:pPr>
        <w:pStyle w:val="EndNoteBibliography"/>
        <w:spacing w:after="0"/>
      </w:pPr>
      <w:bookmarkStart w:id="13" w:name="_ENREF_12"/>
      <w:r w:rsidRPr="00EF2CE8">
        <w:t xml:space="preserve">Bond, A. L. and J. L. Lavers (2013). </w:t>
      </w:r>
      <w:r w:rsidRPr="00EF2CE8">
        <w:rPr>
          <w:i/>
        </w:rPr>
        <w:t>Effectiveness of emetics to study plastic ingestion by Leach's Storm-petrels (Oceanodroma leucorhoa)</w:t>
      </w:r>
      <w:r w:rsidRPr="00EF2CE8">
        <w:t>. Mar Pollut Bull, 70(1-2): 171-175 DOI: 10.1016/j.marpolbul.2013.02.030.</w:t>
      </w:r>
      <w:bookmarkEnd w:id="13"/>
    </w:p>
    <w:p w14:paraId="10196E3E" w14:textId="3DA89658" w:rsidR="00EF2CE8" w:rsidRPr="00EF2CE8" w:rsidRDefault="00EF2CE8" w:rsidP="00EF2CE8">
      <w:pPr>
        <w:pStyle w:val="EndNoteBibliography"/>
        <w:spacing w:after="0"/>
      </w:pPr>
      <w:bookmarkStart w:id="14" w:name="_ENREF_13"/>
      <w:r w:rsidRPr="00EF2CE8">
        <w:t xml:space="preserve">Bond, A. L., J. F. Provencher, P.-Y. Daoust and Z. N. Lucas (2014). </w:t>
      </w:r>
      <w:r w:rsidRPr="00EF2CE8">
        <w:rPr>
          <w:i/>
        </w:rPr>
        <w:t>Plastic ingestion by fulmars and shearwaters at Sable Island, Nova Scotia, Canada</w:t>
      </w:r>
      <w:r w:rsidRPr="00EF2CE8">
        <w:t xml:space="preserve">. Marine Pollution Bulletin, 87(1): 68-75 DOI: </w:t>
      </w:r>
      <w:hyperlink r:id="rId14" w:history="1">
        <w:r w:rsidRPr="00EF2CE8">
          <w:rPr>
            <w:rStyle w:val="Hyperlink"/>
          </w:rPr>
          <w:t>https://doi.org/10.1016/j.marpolbul.2014.08.010</w:t>
        </w:r>
      </w:hyperlink>
      <w:r w:rsidRPr="00EF2CE8">
        <w:t>.</w:t>
      </w:r>
      <w:bookmarkEnd w:id="14"/>
    </w:p>
    <w:p w14:paraId="2F081FB4" w14:textId="77777777" w:rsidR="00EF2CE8" w:rsidRPr="00EF2CE8" w:rsidRDefault="00EF2CE8" w:rsidP="00EF2CE8">
      <w:pPr>
        <w:pStyle w:val="EndNoteBibliography"/>
        <w:spacing w:after="0"/>
      </w:pPr>
      <w:bookmarkStart w:id="15" w:name="_ENREF_14"/>
      <w:r w:rsidRPr="00EF2CE8">
        <w:t xml:space="preserve">Bond, A. L., J. F. Provencher, R. D. Elliot, P. C. Ryan, S. Rowe, I. L. Jones, G. J. Robertson and S. I. Wilhelm (2013). </w:t>
      </w:r>
      <w:r w:rsidRPr="00EF2CE8">
        <w:rPr>
          <w:i/>
        </w:rPr>
        <w:t>Ingestion of plastic marine debris by Common and Thick-billed Murres in the northwestern Atlantic from 1985 to 2012</w:t>
      </w:r>
      <w:r w:rsidRPr="00EF2CE8">
        <w:t>. Marine Pollution Bulletin, 77(1-2): 192-195 DOI: 10.1016/j.marpolbul.2013.10.005.</w:t>
      </w:r>
      <w:bookmarkEnd w:id="15"/>
    </w:p>
    <w:p w14:paraId="50B16D4A" w14:textId="77777777" w:rsidR="00EF2CE8" w:rsidRPr="00EF2CE8" w:rsidRDefault="00EF2CE8" w:rsidP="00EF2CE8">
      <w:pPr>
        <w:pStyle w:val="EndNoteBibliography"/>
        <w:spacing w:after="0"/>
      </w:pPr>
      <w:bookmarkStart w:id="16" w:name="_ENREF_15"/>
      <w:r w:rsidRPr="00EF2CE8">
        <w:t xml:space="preserve">Bråte, I. L. N., D. P. Eidsvoll, C. C. Steindal and K. V. Thomas (2016). </w:t>
      </w:r>
      <w:r w:rsidRPr="00EF2CE8">
        <w:rPr>
          <w:i/>
        </w:rPr>
        <w:t>Plastic ingestion by Atlantic cod (Gadus morhua) from the Norwegian coast</w:t>
      </w:r>
      <w:r w:rsidRPr="00EF2CE8">
        <w:t>. Mar Pollut Bull, 112(1-2): 105-110 DOI: 10.1016/j.marpolbul.2016.08.034.</w:t>
      </w:r>
      <w:bookmarkEnd w:id="16"/>
    </w:p>
    <w:p w14:paraId="33B6AA74" w14:textId="7EB2F7CB" w:rsidR="00EF2CE8" w:rsidRPr="00EF2CE8" w:rsidRDefault="00EF2CE8" w:rsidP="00EF2CE8">
      <w:pPr>
        <w:pStyle w:val="EndNoteBibliography"/>
        <w:spacing w:after="0"/>
      </w:pPr>
      <w:bookmarkStart w:id="17" w:name="_ENREF_16"/>
      <w:r w:rsidRPr="00EF2CE8">
        <w:t xml:space="preserve">Buhl-Mortensen, L. and P. Buhl-Mortensen (2017). </w:t>
      </w:r>
      <w:r w:rsidRPr="00EF2CE8">
        <w:rPr>
          <w:i/>
        </w:rPr>
        <w:t>Marine litter in the Nordic Seas: Distribution composition and abundance</w:t>
      </w:r>
      <w:r w:rsidRPr="00EF2CE8">
        <w:t xml:space="preserve">. Mar Pollut Bull, 125(1-2): 260-270 DOI: </w:t>
      </w:r>
      <w:hyperlink r:id="rId15" w:history="1">
        <w:r w:rsidRPr="00EF2CE8">
          <w:rPr>
            <w:rStyle w:val="Hyperlink"/>
          </w:rPr>
          <w:t>https://doi.org/10.1016/j.marpolbul.2017.08.048</w:t>
        </w:r>
      </w:hyperlink>
      <w:r w:rsidRPr="00EF2CE8">
        <w:t>.</w:t>
      </w:r>
      <w:bookmarkEnd w:id="17"/>
    </w:p>
    <w:p w14:paraId="63F7D075" w14:textId="77777777" w:rsidR="00EF2CE8" w:rsidRPr="00EF2CE8" w:rsidRDefault="00EF2CE8" w:rsidP="00EF2CE8">
      <w:pPr>
        <w:pStyle w:val="EndNoteBibliography"/>
        <w:spacing w:after="0"/>
      </w:pPr>
      <w:bookmarkStart w:id="18" w:name="_ENREF_17"/>
      <w:r w:rsidRPr="00EF2CE8">
        <w:t xml:space="preserve">Cózar, A., E. Martí, C. M. Duarte, J. García-de-Lomas, E. Van Sebille, T. J. Ballatore, V. M. Eguíluz, J. I. González-Gordillo, M. L. Pedrotti and F. Echevarría (2017). </w:t>
      </w:r>
      <w:r w:rsidRPr="00EF2CE8">
        <w:rPr>
          <w:i/>
        </w:rPr>
        <w:t>The Arctic Ocean as a dead end for floating plastics in the North Atlantic branch of the Thermohaline Circulation</w:t>
      </w:r>
      <w:r w:rsidRPr="00EF2CE8">
        <w:t>. Science advances, 3(4): e1600582.</w:t>
      </w:r>
      <w:bookmarkEnd w:id="18"/>
    </w:p>
    <w:p w14:paraId="7F15EFEF" w14:textId="77777777" w:rsidR="00EF2CE8" w:rsidRPr="00EF2CE8" w:rsidRDefault="00EF2CE8" w:rsidP="00EF2CE8">
      <w:pPr>
        <w:pStyle w:val="EndNoteBibliography"/>
        <w:spacing w:after="0"/>
      </w:pPr>
      <w:bookmarkStart w:id="19" w:name="_ENREF_18"/>
      <w:r w:rsidRPr="00EF2CE8">
        <w:t xml:space="preserve">Day, R. H. (1980). </w:t>
      </w:r>
      <w:r w:rsidRPr="00EF2CE8">
        <w:rPr>
          <w:i/>
        </w:rPr>
        <w:t>The occurence and characteristics of plastic pollution in Alaska's marine birds</w:t>
      </w:r>
      <w:r w:rsidRPr="00EF2CE8">
        <w:t xml:space="preserve"> Master's thesis, University of Alaska Fairbanks.</w:t>
      </w:r>
      <w:bookmarkEnd w:id="19"/>
    </w:p>
    <w:p w14:paraId="34E7D7F5" w14:textId="3138942D" w:rsidR="00EF2CE8" w:rsidRPr="00EF2CE8" w:rsidRDefault="00EF2CE8" w:rsidP="00EF2CE8">
      <w:pPr>
        <w:pStyle w:val="EndNoteBibliography"/>
        <w:spacing w:after="0"/>
      </w:pPr>
      <w:bookmarkStart w:id="20" w:name="_ENREF_19"/>
      <w:r w:rsidRPr="00EF2CE8">
        <w:t xml:space="preserve">Day, R. H. and D. G. Shaw (1987). </w:t>
      </w:r>
      <w:r w:rsidRPr="00EF2CE8">
        <w:rPr>
          <w:i/>
        </w:rPr>
        <w:t>Patterns in the abundance of pelagic plastic and tar in the North Pacific Ocean, 1976–1985</w:t>
      </w:r>
      <w:r w:rsidRPr="00EF2CE8">
        <w:t xml:space="preserve">. Marine Pollution Bulletin, 18(6): 311-316 DOI: </w:t>
      </w:r>
      <w:hyperlink r:id="rId16" w:history="1">
        <w:r w:rsidRPr="00EF2CE8">
          <w:rPr>
            <w:rStyle w:val="Hyperlink"/>
          </w:rPr>
          <w:t>https://doi.org/10.1016/S0025-326X(87)80017-6</w:t>
        </w:r>
      </w:hyperlink>
      <w:r w:rsidRPr="00EF2CE8">
        <w:t>.</w:t>
      </w:r>
      <w:bookmarkEnd w:id="20"/>
    </w:p>
    <w:p w14:paraId="72A02E05" w14:textId="77777777" w:rsidR="00EF2CE8" w:rsidRPr="00EF2CE8" w:rsidRDefault="00EF2CE8" w:rsidP="00EF2CE8">
      <w:pPr>
        <w:pStyle w:val="EndNoteBibliography"/>
        <w:spacing w:after="0"/>
      </w:pPr>
      <w:bookmarkStart w:id="21" w:name="_ENREF_20"/>
      <w:r w:rsidRPr="00EF2CE8">
        <w:t xml:space="preserve">Day, R. H., D. G. Shaw and S. E. Ignell (1990). </w:t>
      </w:r>
      <w:r w:rsidRPr="00EF2CE8">
        <w:rPr>
          <w:i/>
        </w:rPr>
        <w:t>The quantitative distribution and characteristics of neuston plastic in the North Pacific Ocean, 1985-88</w:t>
      </w:r>
      <w:r w:rsidRPr="00EF2CE8">
        <w:t>. The Second International Conference on Marine Debris, Honolulu.</w:t>
      </w:r>
      <w:bookmarkEnd w:id="21"/>
    </w:p>
    <w:p w14:paraId="0C7D389F" w14:textId="77777777" w:rsidR="00EF2CE8" w:rsidRPr="00EF2CE8" w:rsidRDefault="00EF2CE8" w:rsidP="00EF2CE8">
      <w:pPr>
        <w:pStyle w:val="EndNoteBibliography"/>
        <w:spacing w:after="0"/>
      </w:pPr>
      <w:bookmarkStart w:id="22" w:name="_ENREF_21"/>
      <w:r w:rsidRPr="00EF2CE8">
        <w:lastRenderedPageBreak/>
        <w:t xml:space="preserve">Day, R. H., D. H. S. Wehle and F. C. Coleman (1985). </w:t>
      </w:r>
      <w:r w:rsidRPr="00EF2CE8">
        <w:rPr>
          <w:i/>
        </w:rPr>
        <w:t>Ingestion of plastic pollutants by marine birds</w:t>
      </w:r>
      <w:r w:rsidRPr="00EF2CE8">
        <w:t>. The Workshop on the Fate and Impact of Marine Debris, Honolulu.</w:t>
      </w:r>
      <w:bookmarkEnd w:id="22"/>
    </w:p>
    <w:p w14:paraId="71541826" w14:textId="77777777" w:rsidR="00EF2CE8" w:rsidRPr="00EF2CE8" w:rsidRDefault="00EF2CE8" w:rsidP="00EF2CE8">
      <w:pPr>
        <w:pStyle w:val="EndNoteBibliography"/>
        <w:spacing w:after="0"/>
      </w:pPr>
      <w:bookmarkStart w:id="23" w:name="_ENREF_22"/>
      <w:r w:rsidRPr="00EF2CE8">
        <w:t xml:space="preserve">Dippo, B. (2012). </w:t>
      </w:r>
      <w:r w:rsidRPr="00EF2CE8">
        <w:rPr>
          <w:i/>
        </w:rPr>
        <w:t>Microplastics in the coastal environment of West Iceland</w:t>
      </w:r>
      <w:r w:rsidRPr="00EF2CE8">
        <w:t>, University of Akureyri.</w:t>
      </w:r>
      <w:bookmarkEnd w:id="23"/>
    </w:p>
    <w:p w14:paraId="502DBE39" w14:textId="77777777" w:rsidR="00EF2CE8" w:rsidRPr="00EF2CE8" w:rsidRDefault="00EF2CE8" w:rsidP="00EF2CE8">
      <w:pPr>
        <w:pStyle w:val="EndNoteBibliography"/>
        <w:spacing w:after="0"/>
      </w:pPr>
      <w:bookmarkStart w:id="24" w:name="_ENREF_23"/>
      <w:r w:rsidRPr="00EF2CE8">
        <w:t xml:space="preserve">Doyle, M. J., W. Watson, N. M. Bowlin and S. B. Sheavly (2011). </w:t>
      </w:r>
      <w:r w:rsidRPr="00EF2CE8">
        <w:rPr>
          <w:i/>
        </w:rPr>
        <w:t>Plastic particles in coastal pelagic ecosystems of the Northeast Pacific ocean</w:t>
      </w:r>
      <w:r w:rsidRPr="00EF2CE8">
        <w:t>. Marine Environmental Research, 71(1): 41-52 DOI: 10.1016/j.marenvres.2010.10.001.</w:t>
      </w:r>
      <w:bookmarkEnd w:id="24"/>
    </w:p>
    <w:p w14:paraId="1BBB39D7" w14:textId="77777777" w:rsidR="00EF2CE8" w:rsidRPr="00EF2CE8" w:rsidRDefault="00EF2CE8" w:rsidP="00EF2CE8">
      <w:pPr>
        <w:pStyle w:val="EndNoteBibliography"/>
        <w:spacing w:after="0"/>
      </w:pPr>
      <w:bookmarkStart w:id="25" w:name="_ENREF_24"/>
      <w:r w:rsidRPr="00EF2CE8">
        <w:t xml:space="preserve">Falk, K. and J. Durinck (1993). </w:t>
      </w:r>
      <w:r w:rsidRPr="00EF2CE8">
        <w:rPr>
          <w:i/>
        </w:rPr>
        <w:t>The winter diet of thick-billed murres, Uria lomvia, in western Greenland, 1988–1989</w:t>
      </w:r>
      <w:r w:rsidRPr="00EF2CE8">
        <w:t>. Canadian Journal of Zoology, 71(2): 264-272 DOI: 10.1139/z93-038.</w:t>
      </w:r>
      <w:bookmarkEnd w:id="25"/>
    </w:p>
    <w:p w14:paraId="6A273A08" w14:textId="7BE6C2C5" w:rsidR="00EF2CE8" w:rsidRPr="00EF2CE8" w:rsidRDefault="00EF2CE8" w:rsidP="00EF2CE8">
      <w:pPr>
        <w:pStyle w:val="EndNoteBibliography"/>
        <w:spacing w:after="0"/>
      </w:pPr>
      <w:bookmarkStart w:id="26" w:name="_ENREF_25"/>
      <w:r w:rsidRPr="00EF2CE8">
        <w:t xml:space="preserve">Feder, H. M., S. C. Jewett and J. R. Hilsinger (1978). </w:t>
      </w:r>
      <w:r w:rsidRPr="00EF2CE8">
        <w:rPr>
          <w:i/>
        </w:rPr>
        <w:t>Man-made debris on the Bering Sea floor</w:t>
      </w:r>
      <w:r w:rsidRPr="00EF2CE8">
        <w:t xml:space="preserve">. Marine Pollution Bulletin, 9(2): 52-53 DOI: </w:t>
      </w:r>
      <w:hyperlink r:id="rId17" w:history="1">
        <w:r w:rsidRPr="00EF2CE8">
          <w:rPr>
            <w:rStyle w:val="Hyperlink"/>
          </w:rPr>
          <w:t>https://doi.org/10.1016/0025-326X(78)90534-9</w:t>
        </w:r>
      </w:hyperlink>
      <w:r w:rsidRPr="00EF2CE8">
        <w:t>.</w:t>
      </w:r>
      <w:bookmarkEnd w:id="26"/>
    </w:p>
    <w:p w14:paraId="5B9932A9" w14:textId="77777777" w:rsidR="00EF2CE8" w:rsidRPr="00EF2CE8" w:rsidRDefault="00EF2CE8" w:rsidP="00EF2CE8">
      <w:pPr>
        <w:pStyle w:val="EndNoteBibliography"/>
        <w:spacing w:after="0"/>
      </w:pPr>
      <w:bookmarkStart w:id="27" w:name="_ENREF_26"/>
      <w:r w:rsidRPr="00EF2CE8">
        <w:t xml:space="preserve">Fife, D. T., G. J. Robertson, D. Shutler, B. M. Braune and M. L. Mallory (2015). </w:t>
      </w:r>
      <w:r w:rsidRPr="00EF2CE8">
        <w:rPr>
          <w:i/>
        </w:rPr>
        <w:t>Trace elements and ingested plastic debris in wintering dovekies (Alle alle)</w:t>
      </w:r>
      <w:r w:rsidRPr="00EF2CE8">
        <w:t>. Marine Pollution Bulletin, 91(1): 368-371 DOI: 10.1016/j.marpolbul.2014.11.029.</w:t>
      </w:r>
      <w:bookmarkEnd w:id="27"/>
    </w:p>
    <w:p w14:paraId="4D34D372" w14:textId="77777777" w:rsidR="00EF2CE8" w:rsidRPr="00EF2CE8" w:rsidRDefault="00EF2CE8" w:rsidP="00EF2CE8">
      <w:pPr>
        <w:pStyle w:val="EndNoteBibliography"/>
        <w:spacing w:after="0"/>
      </w:pPr>
      <w:bookmarkStart w:id="28" w:name="_ENREF_27"/>
      <w:r w:rsidRPr="00EF2CE8">
        <w:t xml:space="preserve">Finley, K. J. (2001). </w:t>
      </w:r>
      <w:r w:rsidRPr="00EF2CE8">
        <w:rPr>
          <w:i/>
        </w:rPr>
        <w:t>Natural History and Conservation of the Greenland Whale, or Bowhead, in the Northwest Atlantic</w:t>
      </w:r>
      <w:r w:rsidRPr="00EF2CE8">
        <w:t>. Arctic, 54(1) DOI: 10.14430/arctic764.</w:t>
      </w:r>
      <w:bookmarkEnd w:id="28"/>
    </w:p>
    <w:p w14:paraId="6F89261D" w14:textId="13759BC7" w:rsidR="00EF2CE8" w:rsidRPr="00EF2CE8" w:rsidRDefault="00EF2CE8" w:rsidP="00EF2CE8">
      <w:pPr>
        <w:pStyle w:val="EndNoteBibliography"/>
        <w:spacing w:after="0"/>
      </w:pPr>
      <w:bookmarkStart w:id="29" w:name="_ENREF_28"/>
      <w:r w:rsidRPr="00EF2CE8">
        <w:t xml:space="preserve">Fowler, C. W. (1987). </w:t>
      </w:r>
      <w:r w:rsidRPr="00EF2CE8">
        <w:rPr>
          <w:i/>
        </w:rPr>
        <w:t>Marine debris and northern fur seals: a case study</w:t>
      </w:r>
      <w:r w:rsidRPr="00EF2CE8">
        <w:t xml:space="preserve">. Marine Pollution Bulletin, 18(6): 326-335 DOI: </w:t>
      </w:r>
      <w:hyperlink r:id="rId18" w:history="1">
        <w:r w:rsidRPr="00EF2CE8">
          <w:rPr>
            <w:rStyle w:val="Hyperlink"/>
          </w:rPr>
          <w:t>https://doi.org/10.1016/S0025-326X(87)80020-6</w:t>
        </w:r>
      </w:hyperlink>
      <w:r w:rsidRPr="00EF2CE8">
        <w:t>.</w:t>
      </w:r>
      <w:bookmarkEnd w:id="29"/>
    </w:p>
    <w:p w14:paraId="02714DA6" w14:textId="77777777" w:rsidR="00EF2CE8" w:rsidRPr="00EF2CE8" w:rsidRDefault="00EF2CE8" w:rsidP="00EF2CE8">
      <w:pPr>
        <w:pStyle w:val="EndNoteBibliography"/>
        <w:spacing w:after="0"/>
      </w:pPr>
      <w:bookmarkStart w:id="30" w:name="_ENREF_29"/>
      <w:r w:rsidRPr="00EF2CE8">
        <w:t xml:space="preserve">Fowler, C. W., J. D. Baker, R. Ream, B. W. Robson and M. Kiyota (1993). </w:t>
      </w:r>
      <w:r w:rsidRPr="00EF2CE8">
        <w:rPr>
          <w:i/>
        </w:rPr>
        <w:t>Entanglement studies on juvenile male northern fur seals, St. Paul Island, 1992</w:t>
      </w:r>
      <w:r w:rsidRPr="00EF2CE8">
        <w:t>. Alaska Fisheries Center. AFSC Processed Report No. 93-03.</w:t>
      </w:r>
      <w:bookmarkEnd w:id="30"/>
    </w:p>
    <w:p w14:paraId="23F2A2E4" w14:textId="77777777" w:rsidR="00EF2CE8" w:rsidRPr="00EF2CE8" w:rsidRDefault="00EF2CE8" w:rsidP="00EF2CE8">
      <w:pPr>
        <w:pStyle w:val="EndNoteBibliography"/>
        <w:spacing w:after="0"/>
      </w:pPr>
      <w:bookmarkStart w:id="31" w:name="_ENREF_30"/>
      <w:r w:rsidRPr="00EF2CE8">
        <w:t xml:space="preserve">Fowler, C. W., R. Merrick and J. D. Baker (1990). </w:t>
      </w:r>
      <w:r w:rsidRPr="00EF2CE8">
        <w:rPr>
          <w:i/>
        </w:rPr>
        <w:t>Studies of the population level effects of entanglement on Northen Fur Seals</w:t>
      </w:r>
      <w:r w:rsidRPr="00EF2CE8">
        <w:t>. The Second International Conference on Marine Debris, Honolulu.</w:t>
      </w:r>
      <w:bookmarkEnd w:id="31"/>
    </w:p>
    <w:p w14:paraId="6D98443D" w14:textId="77777777" w:rsidR="00EF2CE8" w:rsidRPr="00EF2CE8" w:rsidRDefault="00EF2CE8" w:rsidP="00EF2CE8">
      <w:pPr>
        <w:pStyle w:val="EndNoteBibliography"/>
        <w:spacing w:after="0"/>
      </w:pPr>
      <w:bookmarkStart w:id="32" w:name="_ENREF_31"/>
      <w:r w:rsidRPr="00EF2CE8">
        <w:t xml:space="preserve">Gjertz, I., F. Mehlum and G. W. Gabrielsen (1985). </w:t>
      </w:r>
      <w:r w:rsidRPr="00EF2CE8">
        <w:rPr>
          <w:i/>
        </w:rPr>
        <w:t>Food sample analysis of seabirds collected during the 'Lance'- cruise in ice-filled waters in Eastern Svalbard 1984. 23. Norwegian Polar Institute, Oslo, Norway, 1985.</w:t>
      </w:r>
      <w:r w:rsidRPr="00EF2CE8">
        <w:t xml:space="preserve"> Norwegian Polar Institute. Rapport No. 23. Oslo</w:t>
      </w:r>
      <w:r w:rsidRPr="00EF2CE8">
        <w:rPr>
          <w:b/>
        </w:rPr>
        <w:t xml:space="preserve">: </w:t>
      </w:r>
      <w:r w:rsidRPr="00EF2CE8">
        <w:t>17.</w:t>
      </w:r>
      <w:bookmarkEnd w:id="32"/>
    </w:p>
    <w:p w14:paraId="7B57D640" w14:textId="77777777" w:rsidR="00EF2CE8" w:rsidRPr="00EF2CE8" w:rsidRDefault="00EF2CE8" w:rsidP="00EF2CE8">
      <w:pPr>
        <w:pStyle w:val="EndNoteBibliography"/>
        <w:spacing w:after="0"/>
      </w:pPr>
      <w:bookmarkStart w:id="33" w:name="_ENREF_32"/>
      <w:r w:rsidRPr="00EF2CE8">
        <w:t xml:space="preserve">Grøsvik, B. E., T. Prokhorova, E. Eriksen, P. Krivosheya, P. A. Horneland and D. Prozorkevich (2018). </w:t>
      </w:r>
      <w:r w:rsidRPr="00EF2CE8">
        <w:rPr>
          <w:i/>
        </w:rPr>
        <w:t>Assessment of Marine Litter in the Barents Sea, a Part of the Joint Norwegian–Russian Ecosystem Survey</w:t>
      </w:r>
      <w:r w:rsidRPr="00EF2CE8">
        <w:t>. Frontiers in Marine Science, 5 DOI: 10.3389/fmars.2018.00072.</w:t>
      </w:r>
      <w:bookmarkEnd w:id="33"/>
    </w:p>
    <w:p w14:paraId="26702360" w14:textId="77777777" w:rsidR="00EF2CE8" w:rsidRPr="00EF2CE8" w:rsidRDefault="00EF2CE8" w:rsidP="00EF2CE8">
      <w:pPr>
        <w:pStyle w:val="EndNoteBibliography"/>
        <w:spacing w:after="0"/>
      </w:pPr>
      <w:bookmarkStart w:id="34" w:name="_ENREF_33"/>
      <w:r w:rsidRPr="00EF2CE8">
        <w:t xml:space="preserve">Hallanger, I. G. and G. W. Gabrielsen (2018). </w:t>
      </w:r>
      <w:r w:rsidRPr="00EF2CE8">
        <w:rPr>
          <w:i/>
        </w:rPr>
        <w:t>Plastic in the European Arctic</w:t>
      </w:r>
      <w:r w:rsidRPr="00EF2CE8">
        <w:t>. Norwegian Polar Institute. NPI Kortrapport/Brief Report No. 45. Tromsø</w:t>
      </w:r>
      <w:r w:rsidRPr="00EF2CE8">
        <w:rPr>
          <w:b/>
        </w:rPr>
        <w:t xml:space="preserve">: </w:t>
      </w:r>
      <w:r w:rsidRPr="00EF2CE8">
        <w:t>28.</w:t>
      </w:r>
      <w:bookmarkEnd w:id="34"/>
    </w:p>
    <w:p w14:paraId="61FB2372" w14:textId="77777777" w:rsidR="00EF2CE8" w:rsidRPr="00EF2CE8" w:rsidRDefault="00EF2CE8" w:rsidP="00EF2CE8">
      <w:pPr>
        <w:pStyle w:val="EndNoteBibliography"/>
        <w:spacing w:after="0"/>
      </w:pPr>
      <w:bookmarkStart w:id="35" w:name="_ENREF_34"/>
      <w:r w:rsidRPr="00EF2CE8">
        <w:t xml:space="preserve">Hammer, S., R. G. Nager, P. C. D. Johnson, R. W. Furness and J. F. Provencher (2016). </w:t>
      </w:r>
      <w:r w:rsidRPr="00EF2CE8">
        <w:rPr>
          <w:i/>
        </w:rPr>
        <w:t>Plastic debris in great skua (Stercorarius skua) pellets corresponds to seabird prey species</w:t>
      </w:r>
      <w:r w:rsidRPr="00EF2CE8">
        <w:t>. Marine Pollution Bulletin, 103(1-2): 206-210 DOI: 10.1016/j.marpolbul.2015.12.018.</w:t>
      </w:r>
      <w:bookmarkEnd w:id="35"/>
    </w:p>
    <w:p w14:paraId="6AD1463F" w14:textId="77777777" w:rsidR="00EF2CE8" w:rsidRPr="00EF2CE8" w:rsidRDefault="00EF2CE8" w:rsidP="00EF2CE8">
      <w:pPr>
        <w:pStyle w:val="EndNoteBibliography"/>
        <w:spacing w:after="0"/>
      </w:pPr>
      <w:bookmarkStart w:id="36" w:name="_ENREF_35"/>
      <w:r w:rsidRPr="00EF2CE8">
        <w:t xml:space="preserve">Herzke, D., T. Anker-Nilssen, T. H. Nost, A. Gotsch, S. Christensen-Dalsgaard, M. Langset, K. Fangel and A. A. Koelmans (2016). </w:t>
      </w:r>
      <w:r w:rsidRPr="00EF2CE8">
        <w:rPr>
          <w:i/>
        </w:rPr>
        <w:t>Negligible Impact of Ingested Microplastics on Tissue Concentrations of Persistent Organic Pollutants in Northern Fulmars off Coastal Norway</w:t>
      </w:r>
      <w:r w:rsidRPr="00EF2CE8">
        <w:t>. Environ Sci Technol, 50(4): 1924-1933 DOI: 10.1021/acs.est.5b04663.</w:t>
      </w:r>
      <w:bookmarkEnd w:id="36"/>
    </w:p>
    <w:p w14:paraId="581C7B49" w14:textId="77777777" w:rsidR="00EF2CE8" w:rsidRPr="00EF2CE8" w:rsidRDefault="00EF2CE8" w:rsidP="00EF2CE8">
      <w:pPr>
        <w:pStyle w:val="EndNoteBibliography"/>
        <w:spacing w:after="0"/>
      </w:pPr>
      <w:bookmarkStart w:id="37" w:name="_ENREF_36"/>
      <w:r w:rsidRPr="00EF2CE8">
        <w:t xml:space="preserve">Hess, N. A., C. A. Ribic and I. Vining (1999). </w:t>
      </w:r>
      <w:r w:rsidRPr="00EF2CE8">
        <w:rPr>
          <w:i/>
        </w:rPr>
        <w:t>Benthic Marine Debris, with an Emphasis on Fishery-Related Items, Surrounding Kodiak Island, Alaska, 1994–1996</w:t>
      </w:r>
      <w:r w:rsidRPr="00EF2CE8">
        <w:t>. Marine Pollution Bulletin, 38(10): 885-890 DOI: 10.1016/s0025-326x(99)00087-9.</w:t>
      </w:r>
      <w:bookmarkEnd w:id="37"/>
    </w:p>
    <w:p w14:paraId="366D29A9" w14:textId="77777777" w:rsidR="00EF2CE8" w:rsidRPr="00EF2CE8" w:rsidRDefault="00EF2CE8" w:rsidP="00EF2CE8">
      <w:pPr>
        <w:pStyle w:val="EndNoteBibliography"/>
        <w:spacing w:after="0"/>
      </w:pPr>
      <w:bookmarkStart w:id="38" w:name="_ENREF_37"/>
      <w:r w:rsidRPr="00EF2CE8">
        <w:t xml:space="preserve">Holland, E. R., M. L. Mallory and D. Shutler (2016). </w:t>
      </w:r>
      <w:r w:rsidRPr="00EF2CE8">
        <w:rPr>
          <w:i/>
        </w:rPr>
        <w:t>Plastics and other anthropogenic debris in freshwater birds from Canada</w:t>
      </w:r>
      <w:r w:rsidRPr="00EF2CE8">
        <w:t>. Sci Total Environ, 571: 251-258 DOI: 10.1016/j.scitotenv.2016.07.158.</w:t>
      </w:r>
      <w:bookmarkEnd w:id="38"/>
    </w:p>
    <w:p w14:paraId="086F0995" w14:textId="77777777" w:rsidR="00EF2CE8" w:rsidRPr="00EF2CE8" w:rsidRDefault="00EF2CE8" w:rsidP="00EF2CE8">
      <w:pPr>
        <w:pStyle w:val="EndNoteBibliography"/>
        <w:spacing w:after="0"/>
      </w:pPr>
      <w:bookmarkStart w:id="39" w:name="_ENREF_38"/>
      <w:r w:rsidRPr="00EF2CE8">
        <w:t xml:space="preserve">Johnson, S. W. (1990). </w:t>
      </w:r>
      <w:r w:rsidRPr="00EF2CE8">
        <w:rPr>
          <w:i/>
        </w:rPr>
        <w:t>Distribution, abundance, and source of entanglement debris and other plastics on Alaskan beaches, 1982-88</w:t>
      </w:r>
      <w:r w:rsidRPr="00EF2CE8">
        <w:t>. The Second International Conference on Marine Debris, Honolulu.</w:t>
      </w:r>
      <w:bookmarkEnd w:id="39"/>
    </w:p>
    <w:p w14:paraId="55A4606A" w14:textId="77777777" w:rsidR="00EF2CE8" w:rsidRPr="00EF2CE8" w:rsidRDefault="00EF2CE8" w:rsidP="00EF2CE8">
      <w:pPr>
        <w:pStyle w:val="EndNoteBibliography"/>
        <w:spacing w:after="0"/>
      </w:pPr>
      <w:bookmarkStart w:id="40" w:name="_ENREF_39"/>
      <w:r w:rsidRPr="00EF2CE8">
        <w:t xml:space="preserve">June, J. A. (1990). </w:t>
      </w:r>
      <w:r w:rsidRPr="00EF2CE8">
        <w:rPr>
          <w:i/>
        </w:rPr>
        <w:t>Type, source, and abundance of trawl-caught marine debris off Oregon, in the eastern Bering Sea, and in Norton Sound in 1988</w:t>
      </w:r>
      <w:r w:rsidRPr="00EF2CE8">
        <w:t>. The Second International Conference on Marine Debris, Honolulu.</w:t>
      </w:r>
      <w:bookmarkEnd w:id="40"/>
    </w:p>
    <w:p w14:paraId="07C552D4" w14:textId="77777777" w:rsidR="00EF2CE8" w:rsidRPr="00EF2CE8" w:rsidRDefault="00EF2CE8" w:rsidP="00EF2CE8">
      <w:pPr>
        <w:pStyle w:val="EndNoteBibliography"/>
        <w:spacing w:after="0"/>
      </w:pPr>
      <w:bookmarkStart w:id="41" w:name="_ENREF_40"/>
      <w:r w:rsidRPr="00EF2CE8">
        <w:t xml:space="preserve">Kanhai, L. D. K., K. Gårdfeldt, O. Lyashevska, M. Hassellöv, R. C. Thompson and I. O'Connor (2018). </w:t>
      </w:r>
      <w:r w:rsidRPr="00EF2CE8">
        <w:rPr>
          <w:i/>
        </w:rPr>
        <w:t>Microplastics in sub-surface waters of the Arctic Central Basin</w:t>
      </w:r>
      <w:r w:rsidRPr="00EF2CE8">
        <w:t>. Marine Pollution Bulletin, 130: 8-18 DOI: 10.1016/j.marpolbul.2018.03.011.</w:t>
      </w:r>
      <w:bookmarkEnd w:id="41"/>
    </w:p>
    <w:p w14:paraId="632D0FF5" w14:textId="77777777" w:rsidR="00EF2CE8" w:rsidRPr="00EF2CE8" w:rsidRDefault="00EF2CE8" w:rsidP="00EF2CE8">
      <w:pPr>
        <w:pStyle w:val="EndNoteBibliography"/>
        <w:spacing w:after="0"/>
      </w:pPr>
      <w:bookmarkStart w:id="42" w:name="_ENREF_41"/>
      <w:r w:rsidRPr="00EF2CE8">
        <w:t xml:space="preserve">Kienitz, A.-T. (2013). </w:t>
      </w:r>
      <w:r w:rsidRPr="00EF2CE8">
        <w:rPr>
          <w:i/>
        </w:rPr>
        <w:t>Marine Debris in the Coastal Environment of Iceland´s Nature Reserve, Hornstrandir - Sources, Consequences and Prevention Measures</w:t>
      </w:r>
      <w:r w:rsidRPr="00EF2CE8">
        <w:t xml:space="preserve"> Master's Thesis, University of Akureyri.</w:t>
      </w:r>
      <w:bookmarkEnd w:id="42"/>
    </w:p>
    <w:p w14:paraId="015F1D36" w14:textId="77777777" w:rsidR="00EF2CE8" w:rsidRPr="00EF2CE8" w:rsidRDefault="00EF2CE8" w:rsidP="00EF2CE8">
      <w:pPr>
        <w:pStyle w:val="EndNoteBibliography"/>
        <w:spacing w:after="0"/>
      </w:pPr>
      <w:bookmarkStart w:id="43" w:name="_ENREF_42"/>
      <w:r w:rsidRPr="00EF2CE8">
        <w:t xml:space="preserve">Kiyota, M. and N. Baba (2001). </w:t>
      </w:r>
      <w:r w:rsidRPr="00EF2CE8">
        <w:rPr>
          <w:i/>
        </w:rPr>
        <w:t>Entanglement in marine debris among adult female northern fur seals at St.Paul Island, Alaska in 1991-1999</w:t>
      </w:r>
      <w:r w:rsidRPr="00EF2CE8">
        <w:t>. Bulletin of Natural Resources Institute of Far Seas and Fisheries(38): 13-80.</w:t>
      </w:r>
      <w:bookmarkEnd w:id="43"/>
    </w:p>
    <w:p w14:paraId="0CB9D4D1" w14:textId="74BD0FD0" w:rsidR="00EF2CE8" w:rsidRPr="00EF2CE8" w:rsidRDefault="00EF2CE8" w:rsidP="00EF2CE8">
      <w:pPr>
        <w:pStyle w:val="EndNoteBibliography"/>
        <w:spacing w:after="0"/>
      </w:pPr>
      <w:bookmarkStart w:id="44" w:name="_ENREF_43"/>
      <w:r w:rsidRPr="00EF2CE8">
        <w:t xml:space="preserve">Kühn, S., F. L. Schaafsma, B. van Werven, H. Flores, M. Bergmann, M. Egelkraut-Holtus, M. B. Tekman and J. A. van Franeker (2018). </w:t>
      </w:r>
      <w:r w:rsidRPr="00EF2CE8">
        <w:rPr>
          <w:i/>
        </w:rPr>
        <w:t>Plastic ingestion by juvenile polar cod (Boreogadus saida) in the Arctic Ocean</w:t>
      </w:r>
      <w:r w:rsidRPr="00EF2CE8">
        <w:t xml:space="preserve">. Polar Biology DOI: </w:t>
      </w:r>
      <w:hyperlink r:id="rId19" w:history="1">
        <w:r w:rsidRPr="00EF2CE8">
          <w:rPr>
            <w:rStyle w:val="Hyperlink"/>
          </w:rPr>
          <w:t>https://doi.org/10.1007/s00300-018-2283-8</w:t>
        </w:r>
      </w:hyperlink>
      <w:r w:rsidRPr="00EF2CE8">
        <w:t>.</w:t>
      </w:r>
      <w:bookmarkEnd w:id="44"/>
    </w:p>
    <w:p w14:paraId="2A301A50" w14:textId="77777777" w:rsidR="00EF2CE8" w:rsidRPr="00EF2CE8" w:rsidRDefault="00EF2CE8" w:rsidP="00EF2CE8">
      <w:pPr>
        <w:pStyle w:val="EndNoteBibliography"/>
        <w:spacing w:after="0"/>
      </w:pPr>
      <w:bookmarkStart w:id="45" w:name="_ENREF_44"/>
      <w:r w:rsidRPr="00EF2CE8">
        <w:t xml:space="preserve">Kuhn, S. and J. A. van Franeker (2012). </w:t>
      </w:r>
      <w:r w:rsidRPr="00EF2CE8">
        <w:rPr>
          <w:i/>
        </w:rPr>
        <w:t>Plastic ingestion by the northern fulmar (Fulmarus glacialis) in Iceland</w:t>
      </w:r>
      <w:r w:rsidRPr="00EF2CE8">
        <w:t>. Marine Pollution Bulletin, 64(6): 1252-1254 DOI: 10.1016/j.marpolbul.2012.02.027.</w:t>
      </w:r>
      <w:bookmarkEnd w:id="45"/>
    </w:p>
    <w:p w14:paraId="2843A1E2" w14:textId="77777777" w:rsidR="00EF2CE8" w:rsidRPr="00EF2CE8" w:rsidRDefault="00EF2CE8" w:rsidP="00EF2CE8">
      <w:pPr>
        <w:pStyle w:val="EndNoteBibliography"/>
        <w:spacing w:after="0"/>
      </w:pPr>
      <w:bookmarkStart w:id="46" w:name="_ENREF_45"/>
      <w:r w:rsidRPr="00EF2CE8">
        <w:t xml:space="preserve">Kuzin, A. E. (1990). </w:t>
      </w:r>
      <w:r w:rsidRPr="00EF2CE8">
        <w:rPr>
          <w:i/>
        </w:rPr>
        <w:t>A Study of the Effects of Commercial fishing debris on Callorhinus ursinus from breeding islands in the western Pacific</w:t>
      </w:r>
      <w:r w:rsidRPr="00EF2CE8">
        <w:t>. Second International Conference on Marine Debris, Honolulu.</w:t>
      </w:r>
      <w:bookmarkEnd w:id="46"/>
    </w:p>
    <w:p w14:paraId="4C9FAAA0" w14:textId="5004D7BC" w:rsidR="00EF2CE8" w:rsidRPr="00EF2CE8" w:rsidRDefault="00EF2CE8" w:rsidP="00EF2CE8">
      <w:pPr>
        <w:pStyle w:val="EndNoteBibliography"/>
        <w:spacing w:after="0"/>
      </w:pPr>
      <w:bookmarkStart w:id="47" w:name="_ENREF_46"/>
      <w:r w:rsidRPr="00EF2CE8">
        <w:t xml:space="preserve">Leclerc, L.-M. E., C. Lydersen, T. Haug, L. Bachmann, A. T. Fisk and K. M. Kovacs (2012). </w:t>
      </w:r>
      <w:r w:rsidRPr="00EF2CE8">
        <w:rPr>
          <w:i/>
        </w:rPr>
        <w:t>A missing piece in the Arctic food web puzzle? Stomach contents of Greenland sharks sampled in Svalbard, Norway</w:t>
      </w:r>
      <w:r w:rsidRPr="00EF2CE8">
        <w:t xml:space="preserve">. Polar Biology, 35(8): 1197-1208 DOI: </w:t>
      </w:r>
      <w:hyperlink r:id="rId20" w:history="1">
        <w:r w:rsidRPr="00EF2CE8">
          <w:rPr>
            <w:rStyle w:val="Hyperlink"/>
          </w:rPr>
          <w:t>https://doi.org/10.1007/s00300-012-1166-7</w:t>
        </w:r>
      </w:hyperlink>
      <w:r w:rsidRPr="00EF2CE8">
        <w:t>.</w:t>
      </w:r>
      <w:bookmarkEnd w:id="47"/>
    </w:p>
    <w:p w14:paraId="76F58F7F" w14:textId="77777777" w:rsidR="00EF2CE8" w:rsidRPr="00EF2CE8" w:rsidRDefault="00EF2CE8" w:rsidP="00EF2CE8">
      <w:pPr>
        <w:pStyle w:val="EndNoteBibliography"/>
        <w:spacing w:after="0"/>
      </w:pPr>
      <w:bookmarkStart w:id="48" w:name="_ENREF_47"/>
      <w:r w:rsidRPr="00EF2CE8">
        <w:t xml:space="preserve">Lowry, L. F. (1993). </w:t>
      </w:r>
      <w:r w:rsidRPr="00EF2CE8">
        <w:rPr>
          <w:i/>
        </w:rPr>
        <w:t>Foods and Feeding Ecology</w:t>
      </w:r>
      <w:r w:rsidRPr="00EF2CE8">
        <w:t>. In:  Burns J. J. et al. The bowhead whale, Society for Marine Mammalogy</w:t>
      </w:r>
      <w:r w:rsidRPr="00EF2CE8">
        <w:rPr>
          <w:b/>
        </w:rPr>
        <w:t xml:space="preserve">: </w:t>
      </w:r>
      <w:r w:rsidRPr="00EF2CE8">
        <w:t>201-238.</w:t>
      </w:r>
      <w:bookmarkEnd w:id="48"/>
    </w:p>
    <w:p w14:paraId="72A3C592" w14:textId="77777777" w:rsidR="00EF2CE8" w:rsidRPr="00EF2CE8" w:rsidRDefault="00EF2CE8" w:rsidP="00EF2CE8">
      <w:pPr>
        <w:pStyle w:val="EndNoteBibliography"/>
        <w:spacing w:after="0"/>
      </w:pPr>
      <w:bookmarkStart w:id="49" w:name="_ENREF_48"/>
      <w:r w:rsidRPr="00EF2CE8">
        <w:t xml:space="preserve">Lusher, A. L., V. Tirelli, I. O'Connor and R. Officer (2015). </w:t>
      </w:r>
      <w:r w:rsidRPr="00EF2CE8">
        <w:rPr>
          <w:i/>
        </w:rPr>
        <w:t>Microplastics in Arctic polar waters: the first reported values of particles in surface and sub-surface samples</w:t>
      </w:r>
      <w:r w:rsidRPr="00EF2CE8">
        <w:t>. Sci Rep, 5: 14947 DOI: 10.1038/srep14947.</w:t>
      </w:r>
      <w:bookmarkEnd w:id="49"/>
    </w:p>
    <w:p w14:paraId="04A20856" w14:textId="77777777" w:rsidR="00EF2CE8" w:rsidRPr="00EF2CE8" w:rsidRDefault="00EF2CE8" w:rsidP="00EF2CE8">
      <w:pPr>
        <w:pStyle w:val="EndNoteBibliography"/>
        <w:spacing w:after="0"/>
      </w:pPr>
      <w:bookmarkStart w:id="50" w:name="_ENREF_49"/>
      <w:r w:rsidRPr="00EF2CE8">
        <w:t xml:space="preserve">Lydersen, C., I. Gjertz and J. M. Weslawski (1989). </w:t>
      </w:r>
      <w:r w:rsidRPr="00EF2CE8">
        <w:rPr>
          <w:i/>
        </w:rPr>
        <w:t>Stomach contents of autumn-feeding marine vertebrates from Hornsund, Svalbard</w:t>
      </w:r>
      <w:r w:rsidRPr="00EF2CE8">
        <w:t>. Polar Record, 25(153) DOI: 10.1017/s0032247400010408.</w:t>
      </w:r>
      <w:bookmarkEnd w:id="50"/>
    </w:p>
    <w:p w14:paraId="790C3F34" w14:textId="77777777" w:rsidR="00EF2CE8" w:rsidRPr="00EF2CE8" w:rsidRDefault="00EF2CE8" w:rsidP="00EF2CE8">
      <w:pPr>
        <w:pStyle w:val="EndNoteBibliography"/>
        <w:spacing w:after="0"/>
      </w:pPr>
      <w:bookmarkStart w:id="51" w:name="_ENREF_50"/>
      <w:r w:rsidRPr="00EF2CE8">
        <w:t xml:space="preserve">Mallory, M. L. (2008). </w:t>
      </w:r>
      <w:r w:rsidRPr="00EF2CE8">
        <w:rPr>
          <w:i/>
        </w:rPr>
        <w:t>Marine plastic debris in northern fulmars from the Canadian high Arctic</w:t>
      </w:r>
      <w:r w:rsidRPr="00EF2CE8">
        <w:t>. Marine Pollution Bulletin, 56(8): 1501-1504 DOI: 10.1016/j.marpolbul.2008.04.017.</w:t>
      </w:r>
      <w:bookmarkEnd w:id="51"/>
    </w:p>
    <w:p w14:paraId="123A0FC0" w14:textId="77777777" w:rsidR="00EF2CE8" w:rsidRPr="00EF2CE8" w:rsidRDefault="00EF2CE8" w:rsidP="00EF2CE8">
      <w:pPr>
        <w:pStyle w:val="EndNoteBibliography"/>
        <w:spacing w:after="0"/>
      </w:pPr>
      <w:bookmarkStart w:id="52" w:name="_ENREF_51"/>
      <w:r w:rsidRPr="00EF2CE8">
        <w:t xml:space="preserve">Mallory, M. L., G. J. Roberston and A. Moenting (2006). </w:t>
      </w:r>
      <w:r w:rsidRPr="00EF2CE8">
        <w:rPr>
          <w:i/>
        </w:rPr>
        <w:t>Marine plastic debris in northern fulmars from Davis Strait, Nunavut, Canada</w:t>
      </w:r>
      <w:r w:rsidRPr="00EF2CE8">
        <w:t>. Marine Pollution Bulletin, 52(7): 813-815 DOI: 10.1016/j.marpolbul.2006.04.005.</w:t>
      </w:r>
      <w:bookmarkEnd w:id="52"/>
    </w:p>
    <w:p w14:paraId="52081E2C" w14:textId="77777777" w:rsidR="00EF2CE8" w:rsidRPr="00EF2CE8" w:rsidRDefault="00EF2CE8" w:rsidP="00EF2CE8">
      <w:pPr>
        <w:pStyle w:val="EndNoteBibliography"/>
        <w:spacing w:after="0"/>
      </w:pPr>
      <w:bookmarkStart w:id="53" w:name="_ENREF_52"/>
      <w:r w:rsidRPr="00EF2CE8">
        <w:t xml:space="preserve">Manville, A. M. (1990). </w:t>
      </w:r>
      <w:r w:rsidRPr="00EF2CE8">
        <w:rPr>
          <w:i/>
        </w:rPr>
        <w:t>A survey of plastics on western Aleutian Island beaches and related wildlife entanglement</w:t>
      </w:r>
      <w:r w:rsidRPr="00EF2CE8">
        <w:t>. The Second International Conference on Marine Debris, Honolulu.</w:t>
      </w:r>
      <w:bookmarkEnd w:id="53"/>
    </w:p>
    <w:p w14:paraId="37A5C476" w14:textId="77777777" w:rsidR="00EF2CE8" w:rsidRPr="00EF2CE8" w:rsidRDefault="00EF2CE8" w:rsidP="00EF2CE8">
      <w:pPr>
        <w:pStyle w:val="EndNoteBibliography"/>
        <w:spacing w:after="0"/>
      </w:pPr>
      <w:bookmarkStart w:id="54" w:name="_ENREF_53"/>
      <w:r w:rsidRPr="00EF2CE8">
        <w:t xml:space="preserve">Martin, A. R. and M. R. Clarke (1986). </w:t>
      </w:r>
      <w:r w:rsidRPr="00EF2CE8">
        <w:rPr>
          <w:i/>
        </w:rPr>
        <w:t>The Diet of Sperm Whales (Physeter Macrocephalus) Captured Between Iceland and Greenland</w:t>
      </w:r>
      <w:r w:rsidRPr="00EF2CE8">
        <w:t>. Journal of the Marine Biological Association of the United Kingdom, 66(04) DOI: 10.1017/s0025315400048426.</w:t>
      </w:r>
      <w:bookmarkEnd w:id="54"/>
    </w:p>
    <w:p w14:paraId="493980BB" w14:textId="77777777" w:rsidR="00EF2CE8" w:rsidRPr="00EF2CE8" w:rsidRDefault="00EF2CE8" w:rsidP="00EF2CE8">
      <w:pPr>
        <w:pStyle w:val="EndNoteBibliography"/>
        <w:spacing w:after="0"/>
      </w:pPr>
      <w:bookmarkStart w:id="55" w:name="_ENREF_54"/>
      <w:r w:rsidRPr="00EF2CE8">
        <w:t xml:space="preserve">Mehlum, F. and I. Giertz (1984). </w:t>
      </w:r>
      <w:r w:rsidRPr="00EF2CE8">
        <w:rPr>
          <w:i/>
        </w:rPr>
        <w:t>Feeding ecology of seabirds in the Svalbard area - a preliminary report</w:t>
      </w:r>
      <w:r w:rsidRPr="00EF2CE8">
        <w:t>. Norwegian Polar Institute. Rapport No. 16. Oslo</w:t>
      </w:r>
      <w:r w:rsidRPr="00EF2CE8">
        <w:rPr>
          <w:b/>
        </w:rPr>
        <w:t xml:space="preserve">: </w:t>
      </w:r>
      <w:r w:rsidRPr="00EF2CE8">
        <w:t>41.</w:t>
      </w:r>
      <w:bookmarkEnd w:id="55"/>
    </w:p>
    <w:p w14:paraId="4B89EF9F" w14:textId="5DE24764" w:rsidR="00EF2CE8" w:rsidRPr="00EF2CE8" w:rsidRDefault="00EF2CE8" w:rsidP="00EF2CE8">
      <w:pPr>
        <w:pStyle w:val="EndNoteBibliography"/>
        <w:spacing w:after="0"/>
      </w:pPr>
      <w:bookmarkStart w:id="56" w:name="_ENREF_55"/>
      <w:r w:rsidRPr="00EF2CE8">
        <w:t xml:space="preserve">Merrell, T. R. (1980). </w:t>
      </w:r>
      <w:r w:rsidRPr="00EF2CE8">
        <w:rPr>
          <w:i/>
        </w:rPr>
        <w:t>Accumulation of plastic litter on beaches of Amchitka Island, Alaska</w:t>
      </w:r>
      <w:r w:rsidRPr="00EF2CE8">
        <w:t xml:space="preserve">. Marine Environmental Research, 3(3): 171-184 DOI: </w:t>
      </w:r>
      <w:hyperlink r:id="rId21" w:history="1">
        <w:r w:rsidRPr="00EF2CE8">
          <w:rPr>
            <w:rStyle w:val="Hyperlink"/>
          </w:rPr>
          <w:t>https://doi.org/10.1016/0141-1136(80)90025-2</w:t>
        </w:r>
      </w:hyperlink>
      <w:r w:rsidRPr="00EF2CE8">
        <w:t>.</w:t>
      </w:r>
      <w:bookmarkEnd w:id="56"/>
    </w:p>
    <w:p w14:paraId="02B6C80C" w14:textId="77777777" w:rsidR="00EF2CE8" w:rsidRPr="00EF2CE8" w:rsidRDefault="00EF2CE8" w:rsidP="00EF2CE8">
      <w:pPr>
        <w:pStyle w:val="EndNoteBibliography"/>
        <w:spacing w:after="0"/>
      </w:pPr>
      <w:bookmarkStart w:id="57" w:name="_ENREF_56"/>
      <w:r w:rsidRPr="00EF2CE8">
        <w:t xml:space="preserve">Merrell, T. R. (1984). </w:t>
      </w:r>
      <w:r w:rsidRPr="00EF2CE8">
        <w:rPr>
          <w:i/>
        </w:rPr>
        <w:t>A decade of change in nets and plastic litter from fisheries off Alaska</w:t>
      </w:r>
      <w:r w:rsidRPr="00EF2CE8">
        <w:t>. Marine Pollution Bulletin, 15(10): 378-384.</w:t>
      </w:r>
      <w:bookmarkEnd w:id="57"/>
    </w:p>
    <w:p w14:paraId="620E678F" w14:textId="77777777" w:rsidR="00EF2CE8" w:rsidRPr="00EF2CE8" w:rsidRDefault="00EF2CE8" w:rsidP="00EF2CE8">
      <w:pPr>
        <w:pStyle w:val="EndNoteBibliography"/>
        <w:spacing w:after="0"/>
      </w:pPr>
      <w:bookmarkStart w:id="58" w:name="_ENREF_57"/>
      <w:r w:rsidRPr="00EF2CE8">
        <w:t xml:space="preserve">Moskeland, T., H. Knutsen, H. P. Arp, Ø. Lilleeng and A. Pettersen (2018). </w:t>
      </w:r>
      <w:r w:rsidRPr="00EF2CE8">
        <w:rPr>
          <w:i/>
        </w:rPr>
        <w:t>Microplastics in sediments on the Norwegian Continental Shelf</w:t>
      </w:r>
      <w:r w:rsidRPr="00EF2CE8">
        <w:t>. DNV GL No. 2018-0050, rev. 01. Høvik</w:t>
      </w:r>
      <w:r w:rsidRPr="00EF2CE8">
        <w:rPr>
          <w:b/>
        </w:rPr>
        <w:t xml:space="preserve">: </w:t>
      </w:r>
      <w:r w:rsidRPr="00EF2CE8">
        <w:t>86.</w:t>
      </w:r>
      <w:bookmarkEnd w:id="58"/>
    </w:p>
    <w:p w14:paraId="4E2E8166" w14:textId="77777777" w:rsidR="00EF2CE8" w:rsidRPr="00EF2CE8" w:rsidRDefault="00EF2CE8" w:rsidP="00EF2CE8">
      <w:pPr>
        <w:pStyle w:val="EndNoteBibliography"/>
        <w:spacing w:after="0"/>
      </w:pPr>
      <w:bookmarkStart w:id="59" w:name="_ENREF_58"/>
      <w:r w:rsidRPr="00EF2CE8">
        <w:t xml:space="preserve">Neilson, J. L., J. M. Straley, C. M. Gabriele and S. Hills (2009). </w:t>
      </w:r>
      <w:r w:rsidRPr="00EF2CE8">
        <w:rPr>
          <w:i/>
        </w:rPr>
        <w:t>Non-lethal entanglement of humpback whales (Megaptera novaeangliae) in fishing gear in northern Southeast Alaska</w:t>
      </w:r>
      <w:r w:rsidRPr="00EF2CE8">
        <w:t>. Journal of Biogeography, 36(3): 452-464 DOI: 10.1111/j.1365-2699.2007.01820.x.</w:t>
      </w:r>
      <w:bookmarkEnd w:id="59"/>
    </w:p>
    <w:p w14:paraId="0F28852A" w14:textId="77777777" w:rsidR="00EF2CE8" w:rsidRPr="00EF2CE8" w:rsidRDefault="00EF2CE8" w:rsidP="00EF2CE8">
      <w:pPr>
        <w:pStyle w:val="EndNoteBibliography"/>
        <w:spacing w:after="0"/>
      </w:pPr>
      <w:bookmarkStart w:id="60" w:name="_ENREF_59"/>
      <w:r w:rsidRPr="00EF2CE8">
        <w:t xml:space="preserve">Nielsen, J., R. B. Hedeholm, M. Simon and J. F. Steffensen (2013). </w:t>
      </w:r>
      <w:r w:rsidRPr="00EF2CE8">
        <w:rPr>
          <w:i/>
        </w:rPr>
        <w:t>Distribution and feeding ecology of the Greenland shark (Somniosus microcephalus) in Greenland waters</w:t>
      </w:r>
      <w:r w:rsidRPr="00EF2CE8">
        <w:t>. Polar Biology, 37(1): 37-46 DOI: 10.1007/s00300-013-1408-3.</w:t>
      </w:r>
      <w:bookmarkEnd w:id="60"/>
    </w:p>
    <w:p w14:paraId="07C9C4DF" w14:textId="77777777" w:rsidR="00EF2CE8" w:rsidRPr="00EF2CE8" w:rsidRDefault="00EF2CE8" w:rsidP="00EF2CE8">
      <w:pPr>
        <w:pStyle w:val="EndNoteBibliography"/>
        <w:spacing w:after="0"/>
      </w:pPr>
      <w:bookmarkStart w:id="61" w:name="_ENREF_60"/>
      <w:r w:rsidRPr="00EF2CE8">
        <w:t xml:space="preserve">O'Hanlon, N. J., N. A. James, E. A. Masden and A. L. Bond (2017). </w:t>
      </w:r>
      <w:r w:rsidRPr="00EF2CE8">
        <w:rPr>
          <w:i/>
        </w:rPr>
        <w:t>Seabirds and marine plastic debris in Norway and Svalbard: A synthesis and recommendations for monitoring</w:t>
      </w:r>
      <w:r w:rsidRPr="00EF2CE8">
        <w:t>. Environmental Research Institute North Highland College; Circular Ocean No.</w:t>
      </w:r>
      <w:bookmarkEnd w:id="61"/>
    </w:p>
    <w:p w14:paraId="70AA03DA" w14:textId="77777777" w:rsidR="00EF2CE8" w:rsidRPr="00EF2CE8" w:rsidRDefault="00EF2CE8" w:rsidP="00EF2CE8">
      <w:pPr>
        <w:pStyle w:val="EndNoteBibliography"/>
        <w:spacing w:after="0"/>
      </w:pPr>
      <w:bookmarkStart w:id="62" w:name="_ENREF_61"/>
      <w:r w:rsidRPr="00EF2CE8">
        <w:t xml:space="preserve">Obbard, R. W., S. Sadri, Y. Q. Wong, A. A. Khitun, I. Baker and R. C. Thompson (2014). </w:t>
      </w:r>
      <w:r w:rsidRPr="00EF2CE8">
        <w:rPr>
          <w:i/>
        </w:rPr>
        <w:t>Global warming releases microplastic legacy frozen in Arctic Sea ice</w:t>
      </w:r>
      <w:r w:rsidRPr="00EF2CE8">
        <w:t>. Earth's Future, 2(6): 315-320 DOI: 10.1002/2014EF000240.</w:t>
      </w:r>
      <w:bookmarkEnd w:id="62"/>
    </w:p>
    <w:p w14:paraId="61A6C0EB" w14:textId="77777777" w:rsidR="00EF2CE8" w:rsidRPr="00EF2CE8" w:rsidRDefault="00EF2CE8" w:rsidP="00EF2CE8">
      <w:pPr>
        <w:pStyle w:val="EndNoteBibliography"/>
        <w:spacing w:after="0"/>
      </w:pPr>
      <w:bookmarkStart w:id="63" w:name="_ENREF_62"/>
      <w:r w:rsidRPr="00EF2CE8">
        <w:t xml:space="preserve">OSPAR Commission (2009). </w:t>
      </w:r>
      <w:r w:rsidRPr="00EF2CE8">
        <w:rPr>
          <w:i/>
        </w:rPr>
        <w:t>Marine litter in the North-East Atlantic Region: Assessment and priorities for response</w:t>
      </w:r>
      <w:r w:rsidRPr="00EF2CE8">
        <w:t xml:space="preserve"> No. London, United Kingdom.</w:t>
      </w:r>
      <w:bookmarkEnd w:id="63"/>
    </w:p>
    <w:p w14:paraId="2ABA1CDF" w14:textId="77777777" w:rsidR="00EF2CE8" w:rsidRPr="00EF2CE8" w:rsidRDefault="00EF2CE8" w:rsidP="00EF2CE8">
      <w:pPr>
        <w:pStyle w:val="EndNoteBibliography"/>
        <w:spacing w:after="0"/>
      </w:pPr>
      <w:bookmarkStart w:id="64" w:name="_ENREF_63"/>
      <w:r w:rsidRPr="00EF2CE8">
        <w:t xml:space="preserve">Pedersen, C. E. and K. Falk (2001). </w:t>
      </w:r>
      <w:r w:rsidRPr="00EF2CE8">
        <w:rPr>
          <w:i/>
        </w:rPr>
        <w:t>Chick diet of dovekies Alle alle in Northwest Greenland</w:t>
      </w:r>
      <w:r w:rsidRPr="00EF2CE8">
        <w:t>. Polar Biology, 24(1): 53-58 DOI: 10.1007/s003000000173.</w:t>
      </w:r>
      <w:bookmarkEnd w:id="64"/>
    </w:p>
    <w:p w14:paraId="56945D9E" w14:textId="77777777" w:rsidR="00EF2CE8" w:rsidRPr="00EF2CE8" w:rsidRDefault="00EF2CE8" w:rsidP="00EF2CE8">
      <w:pPr>
        <w:pStyle w:val="EndNoteBibliography"/>
        <w:spacing w:after="0"/>
      </w:pPr>
      <w:bookmarkStart w:id="65" w:name="_ENREF_64"/>
      <w:r w:rsidRPr="00EF2CE8">
        <w:t xml:space="preserve">Peeken, I., S. Primpke, B. Beyer, J. Gutermann, C. Katlein, T. Krumpen, M. Bergmann, L. Hehemann and G. Gerdts (2018). </w:t>
      </w:r>
      <w:r w:rsidRPr="00EF2CE8">
        <w:rPr>
          <w:i/>
        </w:rPr>
        <w:t>Arctic sea ice is an important temporal sink and means of transport for microplastic</w:t>
      </w:r>
      <w:r w:rsidRPr="00EF2CE8">
        <w:t>. Nat Commun, 9(1): 1505 DOI: 10.1038/s41467-018-03825-5.</w:t>
      </w:r>
      <w:bookmarkEnd w:id="65"/>
    </w:p>
    <w:p w14:paraId="363FEAB2" w14:textId="4E4246F2" w:rsidR="00EF2CE8" w:rsidRPr="00EF2CE8" w:rsidRDefault="00EF2CE8" w:rsidP="00EF2CE8">
      <w:pPr>
        <w:pStyle w:val="EndNoteBibliography"/>
        <w:spacing w:after="0"/>
      </w:pPr>
      <w:bookmarkStart w:id="66" w:name="_ENREF_65"/>
      <w:r w:rsidRPr="00EF2CE8">
        <w:t xml:space="preserve">Pham, C. K., E. Ramirez-Llodra, C. H. S. Alt, T. Amaro, M. Bergmann, M. Canals, J. Davies, G. Duineveld, F. Galgani and K. L. Howell (2014). </w:t>
      </w:r>
      <w:r w:rsidRPr="00EF2CE8">
        <w:rPr>
          <w:i/>
        </w:rPr>
        <w:t>Marine litter distribution and density in European seas, from the shelves to deep basins</w:t>
      </w:r>
      <w:r w:rsidRPr="00EF2CE8">
        <w:t xml:space="preserve">. PLoS One, 9(4): e95839 DOI: </w:t>
      </w:r>
      <w:hyperlink r:id="rId22" w:history="1">
        <w:r w:rsidRPr="00EF2CE8">
          <w:rPr>
            <w:rStyle w:val="Hyperlink"/>
          </w:rPr>
          <w:t>https://doi.org/10.1371/journal.pone.0095839</w:t>
        </w:r>
      </w:hyperlink>
      <w:r w:rsidRPr="00EF2CE8">
        <w:t>.</w:t>
      </w:r>
      <w:bookmarkEnd w:id="66"/>
    </w:p>
    <w:p w14:paraId="0428BAB7" w14:textId="77777777" w:rsidR="00EF2CE8" w:rsidRPr="00EF2CE8" w:rsidRDefault="00EF2CE8" w:rsidP="00EF2CE8">
      <w:pPr>
        <w:pStyle w:val="EndNoteBibliography"/>
        <w:spacing w:after="0"/>
      </w:pPr>
      <w:bookmarkStart w:id="67" w:name="_ENREF_66"/>
      <w:r w:rsidRPr="00EF2CE8">
        <w:t xml:space="preserve">Philo, L. M., J. C. George and T. F. Albert (1992). </w:t>
      </w:r>
      <w:r w:rsidRPr="00EF2CE8">
        <w:rPr>
          <w:i/>
        </w:rPr>
        <w:t>Rope Entanglement of Bowhead Whales (Balaena Mysticetus)</w:t>
      </w:r>
      <w:r w:rsidRPr="00EF2CE8">
        <w:t>. Marine Mammal Science, 8(3): 306-311 DOI: 10.1111/j.1748-7692.1992.tb00414.x.</w:t>
      </w:r>
      <w:bookmarkEnd w:id="67"/>
    </w:p>
    <w:p w14:paraId="3C1C3402" w14:textId="77777777" w:rsidR="00EF2CE8" w:rsidRPr="00EF2CE8" w:rsidRDefault="00EF2CE8" w:rsidP="00EF2CE8">
      <w:pPr>
        <w:pStyle w:val="EndNoteBibliography"/>
        <w:spacing w:after="0"/>
      </w:pPr>
      <w:bookmarkStart w:id="68" w:name="_ENREF_67"/>
      <w:r w:rsidRPr="00EF2CE8">
        <w:t xml:space="preserve">Polasek, L., J. Bering, H. Kim, P. Neitlich, B. Pister, M. Terwilliger, K. Nicolato, C. Turner and T. Jones (2017). </w:t>
      </w:r>
      <w:r w:rsidRPr="00EF2CE8">
        <w:rPr>
          <w:i/>
        </w:rPr>
        <w:t>Marine debris in five national parks in Alaska</w:t>
      </w:r>
      <w:r w:rsidRPr="00EF2CE8">
        <w:t>. Marine Pollution Bulletin, 117(1-2): 371-379 DOI: 10.1016/j.marpolbul.2017.01.085.</w:t>
      </w:r>
      <w:bookmarkEnd w:id="68"/>
    </w:p>
    <w:p w14:paraId="3FEF4080" w14:textId="77777777" w:rsidR="00EF2CE8" w:rsidRPr="00EF2CE8" w:rsidRDefault="00EF2CE8" w:rsidP="00EF2CE8">
      <w:pPr>
        <w:pStyle w:val="EndNoteBibliography"/>
        <w:spacing w:after="0"/>
      </w:pPr>
      <w:bookmarkStart w:id="69" w:name="_ENREF_68"/>
      <w:r w:rsidRPr="00EF2CE8">
        <w:t xml:space="preserve">Poon, F. E., J. F. Provencher, M. L. Mallory, B. M. Braune and P. A. Smith (2017). </w:t>
      </w:r>
      <w:r w:rsidRPr="00EF2CE8">
        <w:rPr>
          <w:i/>
        </w:rPr>
        <w:t>Levels of ingested debris vary across species in Canadian Arctic seabirds</w:t>
      </w:r>
      <w:r w:rsidRPr="00EF2CE8">
        <w:t>. Marine Pollution Bulletin, 116(1-2): 517-520 DOI: 10.1016/j.marpolbul.2016.11.051.</w:t>
      </w:r>
      <w:bookmarkEnd w:id="69"/>
    </w:p>
    <w:p w14:paraId="5CA6050B" w14:textId="77777777" w:rsidR="00EF2CE8" w:rsidRPr="00EF2CE8" w:rsidRDefault="00EF2CE8" w:rsidP="00EF2CE8">
      <w:pPr>
        <w:pStyle w:val="EndNoteBibliography"/>
        <w:spacing w:after="0"/>
      </w:pPr>
      <w:bookmarkStart w:id="70" w:name="_ENREF_69"/>
      <w:r w:rsidRPr="00EF2CE8">
        <w:t xml:space="preserve">Prokhorova, T. (2013). </w:t>
      </w:r>
      <w:r w:rsidRPr="00EF2CE8">
        <w:rPr>
          <w:i/>
        </w:rPr>
        <w:t>Survey report from the joint Norwegian/Russian ecosystem Survey in the Barents Sea and adjacent waters, August – October 2013</w:t>
      </w:r>
      <w:r w:rsidRPr="00EF2CE8">
        <w:t>. IMR/PINRO Joint Report Series.4 No.</w:t>
      </w:r>
      <w:r w:rsidRPr="00EF2CE8">
        <w:rPr>
          <w:b/>
        </w:rPr>
        <w:t xml:space="preserve">: </w:t>
      </w:r>
      <w:r w:rsidRPr="00EF2CE8">
        <w:t>131.</w:t>
      </w:r>
      <w:bookmarkEnd w:id="70"/>
    </w:p>
    <w:p w14:paraId="6F691A26" w14:textId="77777777" w:rsidR="00EF2CE8" w:rsidRPr="00EF2CE8" w:rsidRDefault="00EF2CE8" w:rsidP="00EF2CE8">
      <w:pPr>
        <w:pStyle w:val="EndNoteBibliography"/>
        <w:spacing w:after="0"/>
      </w:pPr>
      <w:bookmarkStart w:id="71" w:name="_ENREF_70"/>
      <w:r w:rsidRPr="00EF2CE8">
        <w:t xml:space="preserve">Provencher, J. F., A. L. Bond, A. Hedd, W. A. Montevecchi, S. B. Muzaffar, S. J. Courchesne, H. G. Gilchrist, S. E. Jamieson, F. R. Merkel, K. Falk, J. Durinck and M. L. Mallory (2014a). </w:t>
      </w:r>
      <w:r w:rsidRPr="00EF2CE8">
        <w:rPr>
          <w:i/>
        </w:rPr>
        <w:t>Prevalence of marine debris in marine birds from the North Atlantic</w:t>
      </w:r>
      <w:r w:rsidRPr="00EF2CE8">
        <w:t>. Marine Pollution Bulletin, 84(1-2): 411-417 DOI: 10.1016/j.marpolbul.2014.04.044.</w:t>
      </w:r>
      <w:bookmarkEnd w:id="71"/>
    </w:p>
    <w:p w14:paraId="7258DBA2" w14:textId="77777777" w:rsidR="00EF2CE8" w:rsidRPr="00EF2CE8" w:rsidRDefault="00EF2CE8" w:rsidP="00EF2CE8">
      <w:pPr>
        <w:pStyle w:val="EndNoteBibliography"/>
        <w:spacing w:after="0"/>
      </w:pPr>
      <w:bookmarkStart w:id="72" w:name="_ENREF_71"/>
      <w:r w:rsidRPr="00EF2CE8">
        <w:t xml:space="preserve">Provencher, J. F., A. L. Bond and M. L. Mallory (2014b). </w:t>
      </w:r>
      <w:r w:rsidRPr="00EF2CE8">
        <w:rPr>
          <w:i/>
        </w:rPr>
        <w:t>Marine birds and plastic debris in Canada: a national synthesis and a way forward</w:t>
      </w:r>
      <w:r w:rsidRPr="00EF2CE8">
        <w:t>. Environmental Reviews, 23(1): 1-13 DOI: dx.doi.org/10.1139/er-2014-0039.</w:t>
      </w:r>
      <w:bookmarkEnd w:id="72"/>
    </w:p>
    <w:p w14:paraId="6D7EDAB4" w14:textId="77777777" w:rsidR="00EF2CE8" w:rsidRPr="00EF2CE8" w:rsidRDefault="00EF2CE8" w:rsidP="00EF2CE8">
      <w:pPr>
        <w:pStyle w:val="EndNoteBibliography"/>
        <w:spacing w:after="0"/>
      </w:pPr>
      <w:bookmarkStart w:id="73" w:name="_ENREF_72"/>
      <w:r w:rsidRPr="00EF2CE8">
        <w:t xml:space="preserve">Provencher, J. F., A. J. Gaston and M. L. Mallory (2009). </w:t>
      </w:r>
      <w:r w:rsidRPr="00EF2CE8">
        <w:rPr>
          <w:i/>
        </w:rPr>
        <w:t>Evidence for increased ingestion of plastics by northern fulmars (Fulmarus glacialis) in the Canadian Arctic</w:t>
      </w:r>
      <w:r w:rsidRPr="00EF2CE8">
        <w:t>. Mar Pollut Bull, 58(7): 1092-1095 DOI: 10.1016/j.marpolbul.2009.04.002.</w:t>
      </w:r>
      <w:bookmarkEnd w:id="73"/>
    </w:p>
    <w:p w14:paraId="653224E6" w14:textId="77777777" w:rsidR="00EF2CE8" w:rsidRPr="00EF2CE8" w:rsidRDefault="00EF2CE8" w:rsidP="00EF2CE8">
      <w:pPr>
        <w:pStyle w:val="EndNoteBibliography"/>
        <w:spacing w:after="0"/>
      </w:pPr>
      <w:bookmarkStart w:id="74" w:name="_ENREF_73"/>
      <w:r w:rsidRPr="00EF2CE8">
        <w:t xml:space="preserve">Provencher, J. F., A. J. Gaston, M. L. Mallory, P. D. O'Hara and H. G. Gilchrist (2010). </w:t>
      </w:r>
      <w:r w:rsidRPr="00EF2CE8">
        <w:rPr>
          <w:i/>
        </w:rPr>
        <w:t>Ingested plastic in a diving seabird, the thick-billed murre (Uria lomvia), in the eastern Canadian Arctic</w:t>
      </w:r>
      <w:r w:rsidRPr="00EF2CE8">
        <w:t>. Marine Pollution Bulletin, 60(9): 1406-1411 DOI: 10.1016/j.marpolbul.2010.05.017.</w:t>
      </w:r>
      <w:bookmarkEnd w:id="74"/>
    </w:p>
    <w:p w14:paraId="4D1B0239" w14:textId="77777777" w:rsidR="00EF2CE8" w:rsidRPr="00EF2CE8" w:rsidRDefault="00EF2CE8" w:rsidP="00EF2CE8">
      <w:pPr>
        <w:pStyle w:val="EndNoteBibliography"/>
        <w:spacing w:after="0"/>
      </w:pPr>
      <w:bookmarkStart w:id="75" w:name="_ENREF_74"/>
      <w:r w:rsidRPr="00EF2CE8">
        <w:t xml:space="preserve">Robards, M. D., P. J. Gould and J. F. Piatt (1997). </w:t>
      </w:r>
      <w:r w:rsidRPr="00EF2CE8">
        <w:rPr>
          <w:i/>
        </w:rPr>
        <w:t>The highest global concentrations and increased abundance of oceanic plastic debris in the North Pacific: evidence from seabirds</w:t>
      </w:r>
      <w:r w:rsidRPr="00EF2CE8">
        <w:t>. In:  Marine Debris: Sources, Impacts, and Solutions. J. M. Coe and D. B. Rogers. New-York, Springer-Verlag New York</w:t>
      </w:r>
      <w:r w:rsidRPr="00EF2CE8">
        <w:rPr>
          <w:b/>
        </w:rPr>
        <w:t xml:space="preserve">: </w:t>
      </w:r>
      <w:r w:rsidRPr="00EF2CE8">
        <w:t>71-80.</w:t>
      </w:r>
      <w:bookmarkEnd w:id="75"/>
    </w:p>
    <w:p w14:paraId="43510FE6" w14:textId="4D8482B0" w:rsidR="00EF2CE8" w:rsidRPr="00EF2CE8" w:rsidRDefault="00EF2CE8" w:rsidP="00EF2CE8">
      <w:pPr>
        <w:pStyle w:val="EndNoteBibliography"/>
        <w:spacing w:after="0"/>
      </w:pPr>
      <w:bookmarkStart w:id="76" w:name="_ENREF_75"/>
      <w:r w:rsidRPr="00EF2CE8">
        <w:t xml:space="preserve">Robards, M. D., J. F. Piatt and K. D. Wohl (1995). </w:t>
      </w:r>
      <w:r w:rsidRPr="00EF2CE8">
        <w:rPr>
          <w:i/>
        </w:rPr>
        <w:t>Increasing frequency of plastic particles ingested by seabirds in the subarctic North Pacific</w:t>
      </w:r>
      <w:r w:rsidRPr="00EF2CE8">
        <w:t xml:space="preserve">. Marine Pollution Bulletin, 30(2): 151-157 DOI: </w:t>
      </w:r>
      <w:hyperlink r:id="rId23" w:history="1">
        <w:r w:rsidRPr="00EF2CE8">
          <w:rPr>
            <w:rStyle w:val="Hyperlink"/>
          </w:rPr>
          <w:t>https://doi.org/10.1016/0025-326X(94)00121-O</w:t>
        </w:r>
      </w:hyperlink>
      <w:r w:rsidRPr="00EF2CE8">
        <w:t>.</w:t>
      </w:r>
      <w:bookmarkEnd w:id="76"/>
    </w:p>
    <w:p w14:paraId="77539BAB" w14:textId="77777777" w:rsidR="00EF2CE8" w:rsidRPr="00EF2CE8" w:rsidRDefault="00EF2CE8" w:rsidP="00EF2CE8">
      <w:pPr>
        <w:pStyle w:val="EndNoteBibliography"/>
        <w:spacing w:after="0"/>
      </w:pPr>
      <w:bookmarkStart w:id="77" w:name="_ENREF_76"/>
      <w:r w:rsidRPr="00EF2CE8">
        <w:t xml:space="preserve">Rosing-Asvid, A., R. Hedeholm, K. E. Arendt, J. Fort and G. J. Robertson (2013). </w:t>
      </w:r>
      <w:r w:rsidRPr="00EF2CE8">
        <w:rPr>
          <w:i/>
        </w:rPr>
        <w:t>Winter diet of the little auk (Alle alle) in the Northwest Atlantic</w:t>
      </w:r>
      <w:r w:rsidRPr="00EF2CE8">
        <w:t>. Polar Biology, 36(11): 1601-1608 DOI: 10.1007/s00300-013-1379-4.</w:t>
      </w:r>
      <w:bookmarkEnd w:id="77"/>
    </w:p>
    <w:p w14:paraId="5357DB7D" w14:textId="77777777" w:rsidR="00EF2CE8" w:rsidRPr="00EF2CE8" w:rsidRDefault="00EF2CE8" w:rsidP="00EF2CE8">
      <w:pPr>
        <w:pStyle w:val="EndNoteBibliography"/>
        <w:spacing w:after="0"/>
      </w:pPr>
      <w:bookmarkStart w:id="78" w:name="_ENREF_77"/>
      <w:r w:rsidRPr="00EF2CE8">
        <w:t xml:space="preserve">Sadove, S. S. and S. J. Morreale (1990). </w:t>
      </w:r>
      <w:r w:rsidRPr="00EF2CE8">
        <w:rPr>
          <w:i/>
        </w:rPr>
        <w:t>Marine mammal and sea turtle encounters with marine debris in the New York Bight and the northeast Atlantic</w:t>
      </w:r>
      <w:r w:rsidRPr="00EF2CE8">
        <w:t>. The Second International Conference on Marine Debris, Honolulu.</w:t>
      </w:r>
      <w:bookmarkEnd w:id="78"/>
    </w:p>
    <w:p w14:paraId="5A319C12" w14:textId="77777777" w:rsidR="00EF2CE8" w:rsidRPr="00EF2CE8" w:rsidRDefault="00EF2CE8" w:rsidP="00EF2CE8">
      <w:pPr>
        <w:pStyle w:val="EndNoteBibliography"/>
        <w:spacing w:after="0"/>
      </w:pPr>
      <w:bookmarkStart w:id="79" w:name="_ENREF_78"/>
      <w:r w:rsidRPr="00EF2CE8">
        <w:t xml:space="preserve">Scordino, J. (1985). </w:t>
      </w:r>
      <w:r w:rsidRPr="00EF2CE8">
        <w:rPr>
          <w:i/>
        </w:rPr>
        <w:t>Studies on fur seal entanglement, 1981-1984, St. Paul Island, Alaska</w:t>
      </w:r>
      <w:r w:rsidRPr="00EF2CE8">
        <w:t>.</w:t>
      </w:r>
      <w:bookmarkEnd w:id="79"/>
    </w:p>
    <w:p w14:paraId="5CE956AC" w14:textId="632155FF" w:rsidR="00EF2CE8" w:rsidRPr="00EF2CE8" w:rsidRDefault="00EF2CE8" w:rsidP="00EF2CE8">
      <w:pPr>
        <w:pStyle w:val="EndNoteBibliography"/>
        <w:spacing w:after="0"/>
      </w:pPr>
      <w:bookmarkStart w:id="80" w:name="_ENREF_79"/>
      <w:r w:rsidRPr="00EF2CE8">
        <w:t xml:space="preserve">Shaw, D. G. (1977). </w:t>
      </w:r>
      <w:r w:rsidRPr="00EF2CE8">
        <w:rPr>
          <w:i/>
        </w:rPr>
        <w:t>Pelagic tar and plastic in the Gulf of Alaska and Bering Sea: 1975</w:t>
      </w:r>
      <w:r w:rsidRPr="00EF2CE8">
        <w:t xml:space="preserve">. Science of The Total Environment, 8(1): 13-20 DOI: </w:t>
      </w:r>
      <w:hyperlink r:id="rId24" w:history="1">
        <w:r w:rsidRPr="00EF2CE8">
          <w:rPr>
            <w:rStyle w:val="Hyperlink"/>
          </w:rPr>
          <w:t>https://doi.org/10.1016/0048-9697(77)90058-4</w:t>
        </w:r>
      </w:hyperlink>
      <w:r w:rsidRPr="00EF2CE8">
        <w:t>.</w:t>
      </w:r>
      <w:bookmarkEnd w:id="80"/>
    </w:p>
    <w:p w14:paraId="5A2C7933" w14:textId="77777777" w:rsidR="00EF2CE8" w:rsidRPr="00EF2CE8" w:rsidRDefault="00EF2CE8" w:rsidP="00EF2CE8">
      <w:pPr>
        <w:pStyle w:val="EndNoteBibliography"/>
        <w:spacing w:after="0"/>
      </w:pPr>
      <w:bookmarkStart w:id="81" w:name="_ENREF_80"/>
      <w:r w:rsidRPr="00EF2CE8">
        <w:t xml:space="preserve">Shaw, D. G. and G. A. Mapes (1979). </w:t>
      </w:r>
      <w:r w:rsidRPr="00EF2CE8">
        <w:rPr>
          <w:i/>
        </w:rPr>
        <w:t>Surface circulation and the distribution of pelagic tar and plastic</w:t>
      </w:r>
      <w:r w:rsidRPr="00EF2CE8">
        <w:t>. Marine Pollution Bulletin, 10(6): 160-162 DOI: 10.1016/0025-326x(79)90421-1.</w:t>
      </w:r>
      <w:bookmarkEnd w:id="81"/>
    </w:p>
    <w:p w14:paraId="16C588ED" w14:textId="77777777" w:rsidR="00EF2CE8" w:rsidRPr="00EF2CE8" w:rsidRDefault="00EF2CE8" w:rsidP="00EF2CE8">
      <w:pPr>
        <w:pStyle w:val="EndNoteBibliography"/>
        <w:spacing w:after="0"/>
      </w:pPr>
      <w:bookmarkStart w:id="82" w:name="_ENREF_81"/>
      <w:r w:rsidRPr="00EF2CE8">
        <w:t xml:space="preserve">Strand, J. and et al. (in prep.). </w:t>
      </w:r>
      <w:r w:rsidRPr="00EF2CE8">
        <w:rPr>
          <w:i/>
        </w:rPr>
        <w:t>Marine litter data available for Greenland regarding beach litter, fulmar stomach content and microplastic in sediment – generated within SUMAG-project 2016-2017</w:t>
      </w:r>
      <w:r w:rsidRPr="00EF2CE8">
        <w:t>, Danish Center for Environment and Energy at Aarhus University.</w:t>
      </w:r>
      <w:bookmarkEnd w:id="82"/>
    </w:p>
    <w:p w14:paraId="55BD54A1" w14:textId="77777777" w:rsidR="00EF2CE8" w:rsidRPr="00EF2CE8" w:rsidRDefault="00EF2CE8" w:rsidP="00EF2CE8">
      <w:pPr>
        <w:pStyle w:val="EndNoteBibliography"/>
        <w:spacing w:after="0"/>
      </w:pPr>
      <w:bookmarkStart w:id="83" w:name="_ENREF_82"/>
      <w:r w:rsidRPr="00EF2CE8">
        <w:t xml:space="preserve">Sundet, J. H. (2014). </w:t>
      </w:r>
      <w:r w:rsidRPr="00EF2CE8">
        <w:rPr>
          <w:i/>
        </w:rPr>
        <w:t>The snow crab (Chionoecetes opilio) in the Barents Sea (the lecture held at the workshop on red king- and snow crab, Tromsø, 2014)</w:t>
      </w:r>
      <w:r w:rsidRPr="00EF2CE8">
        <w:t>. Workshop on king- and snow crabs in the Barents Sea, Tromsø.</w:t>
      </w:r>
      <w:bookmarkEnd w:id="83"/>
    </w:p>
    <w:p w14:paraId="374D5241" w14:textId="77777777" w:rsidR="00EF2CE8" w:rsidRPr="00EF2CE8" w:rsidRDefault="00EF2CE8" w:rsidP="00EF2CE8">
      <w:pPr>
        <w:pStyle w:val="EndNoteBibliography"/>
        <w:spacing w:after="0"/>
      </w:pPr>
      <w:bookmarkStart w:id="84" w:name="_ENREF_83"/>
      <w:r w:rsidRPr="00EF2CE8">
        <w:t xml:space="preserve">Sundet, J. H., D. Herzke and M. Jenssen (2016). </w:t>
      </w:r>
      <w:r w:rsidRPr="00EF2CE8">
        <w:rPr>
          <w:i/>
        </w:rPr>
        <w:t>Forekomst og kilder av mikroplastikk i sediment, og konsekvenser for bunnlevende fisk og evertebrater på Svalbard.</w:t>
      </w:r>
      <w:r w:rsidRPr="00EF2CE8">
        <w:t xml:space="preserve"> Svalbards Miljøvernfond. Sluttrapport No. Norway</w:t>
      </w:r>
      <w:r w:rsidRPr="00EF2CE8">
        <w:rPr>
          <w:b/>
        </w:rPr>
        <w:t xml:space="preserve">: </w:t>
      </w:r>
      <w:r w:rsidRPr="00EF2CE8">
        <w:t>13.</w:t>
      </w:r>
      <w:bookmarkEnd w:id="84"/>
    </w:p>
    <w:p w14:paraId="7D32A702" w14:textId="77777777" w:rsidR="00EF2CE8" w:rsidRPr="00EF2CE8" w:rsidRDefault="00EF2CE8" w:rsidP="00EF2CE8">
      <w:pPr>
        <w:pStyle w:val="EndNoteBibliography"/>
        <w:spacing w:after="0"/>
      </w:pPr>
      <w:bookmarkStart w:id="85" w:name="_ENREF_84"/>
      <w:r w:rsidRPr="00EF2CE8">
        <w:t xml:space="preserve">Sundet, J. H., D. Herzke and M. Jenssen (2017). </w:t>
      </w:r>
      <w:r w:rsidRPr="00EF2CE8">
        <w:rPr>
          <w:i/>
        </w:rPr>
        <w:t>Forekomst av mikroplastikk i sjøvann, bunnsedimenter, fjæresediment og i filtrerende bunnorganismer i nære kystområder på Svalbard.</w:t>
      </w:r>
      <w:r w:rsidRPr="00EF2CE8">
        <w:t xml:space="preserve"> Svalbards Miljøvernfond. Sluttrapport No. Norway</w:t>
      </w:r>
      <w:r w:rsidRPr="00EF2CE8">
        <w:rPr>
          <w:b/>
        </w:rPr>
        <w:t xml:space="preserve">: </w:t>
      </w:r>
      <w:r w:rsidRPr="00EF2CE8">
        <w:t>10.</w:t>
      </w:r>
      <w:bookmarkEnd w:id="85"/>
    </w:p>
    <w:p w14:paraId="2A0D9BC4" w14:textId="77777777" w:rsidR="00EF2CE8" w:rsidRPr="00EF2CE8" w:rsidRDefault="00EF2CE8" w:rsidP="00EF2CE8">
      <w:pPr>
        <w:pStyle w:val="EndNoteBibliography"/>
        <w:spacing w:after="0"/>
      </w:pPr>
      <w:bookmarkStart w:id="86" w:name="_ENREF_85"/>
      <w:r w:rsidRPr="00EF2CE8">
        <w:t xml:space="preserve">Tekman, M. B., T. Krumpen and M. Bergmann (2017). </w:t>
      </w:r>
      <w:r w:rsidRPr="00EF2CE8">
        <w:rPr>
          <w:i/>
        </w:rPr>
        <w:t>Marine litter on deep Arctic seafloor continues to increase and spreads to the North at the HAUSGARTEN observatory</w:t>
      </w:r>
      <w:r w:rsidRPr="00EF2CE8">
        <w:t>. Deep Sea Research Part I: Oceanographic Research Papers, 120: 88-99.</w:t>
      </w:r>
      <w:bookmarkEnd w:id="86"/>
    </w:p>
    <w:p w14:paraId="37737341" w14:textId="77777777" w:rsidR="00EF2CE8" w:rsidRPr="00EF2CE8" w:rsidRDefault="00EF2CE8" w:rsidP="00EF2CE8">
      <w:pPr>
        <w:pStyle w:val="EndNoteBibliography"/>
        <w:spacing w:after="0"/>
      </w:pPr>
      <w:bookmarkStart w:id="87" w:name="_ENREF_86"/>
      <w:r w:rsidRPr="00EF2CE8">
        <w:t xml:space="preserve">Trevail, A. M., G. W. Gabrielsen, S. Kuhn, A. Bock and J. A. Van Franeker (2014). </w:t>
      </w:r>
      <w:r w:rsidRPr="00EF2CE8">
        <w:rPr>
          <w:i/>
        </w:rPr>
        <w:t>Plastic Ingestion by Northern Fulmars, Fulmarus glacialis, in Svalbard and Iceland, and Relationships between Plastic Ingestion and Contaminant Uptake</w:t>
      </w:r>
      <w:r w:rsidRPr="00EF2CE8">
        <w:t>, Norsk Polarinstitutt.</w:t>
      </w:r>
      <w:bookmarkEnd w:id="87"/>
    </w:p>
    <w:p w14:paraId="6145088A" w14:textId="77777777" w:rsidR="00EF2CE8" w:rsidRPr="00EF2CE8" w:rsidRDefault="00EF2CE8" w:rsidP="00EF2CE8">
      <w:pPr>
        <w:pStyle w:val="EndNoteBibliography"/>
        <w:spacing w:after="0"/>
      </w:pPr>
      <w:bookmarkStart w:id="88" w:name="_ENREF_87"/>
      <w:r w:rsidRPr="00EF2CE8">
        <w:t xml:space="preserve">Trevail, A. M., G. W. Gabrielsen, S. Kuhn and J. A. Van Franeker (2015). </w:t>
      </w:r>
      <w:r w:rsidRPr="00EF2CE8">
        <w:rPr>
          <w:i/>
        </w:rPr>
        <w:t>Elevated levels of ingested plastic in a high Arctic seabird, the northern fulmar (Fulmarus glacialis)</w:t>
      </w:r>
      <w:r w:rsidRPr="00EF2CE8">
        <w:t>. Polar Biology, 38(7): 975-981.</w:t>
      </w:r>
      <w:bookmarkEnd w:id="88"/>
    </w:p>
    <w:p w14:paraId="5025284D" w14:textId="77777777" w:rsidR="00EF2CE8" w:rsidRPr="00EF2CE8" w:rsidRDefault="00EF2CE8" w:rsidP="00EF2CE8">
      <w:pPr>
        <w:pStyle w:val="EndNoteBibliography"/>
        <w:spacing w:after="0"/>
      </w:pPr>
      <w:bookmarkStart w:id="89" w:name="_ENREF_88"/>
      <w:r w:rsidRPr="00EF2CE8">
        <w:t xml:space="preserve">van Franeker, J. A. (1985). </w:t>
      </w:r>
      <w:r w:rsidRPr="00EF2CE8">
        <w:rPr>
          <w:i/>
        </w:rPr>
        <w:t>Plastic ingestion in the North Atlantic fulmar</w:t>
      </w:r>
      <w:r w:rsidRPr="00EF2CE8">
        <w:t>. Marine Pollution Bulletin, 16(9): 367-369 DOI: 10.1016/0025-326x(85)90090-6.</w:t>
      </w:r>
      <w:bookmarkEnd w:id="89"/>
    </w:p>
    <w:p w14:paraId="44C1E3FE" w14:textId="77777777" w:rsidR="00EF2CE8" w:rsidRPr="00EF2CE8" w:rsidRDefault="00EF2CE8" w:rsidP="00EF2CE8">
      <w:pPr>
        <w:pStyle w:val="EndNoteBibliography"/>
        <w:rPr>
          <w:i/>
        </w:rPr>
      </w:pPr>
      <w:bookmarkStart w:id="90" w:name="_ENREF_89"/>
      <w:r w:rsidRPr="00EF2CE8">
        <w:t xml:space="preserve">van Franeker, J. A. and The SNS Fulmar Study Group (2013). </w:t>
      </w:r>
      <w:r w:rsidRPr="00EF2CE8">
        <w:rPr>
          <w:i/>
        </w:rPr>
        <w:t>Fulmar Litter EcoQO monitoring along Dutch</w:t>
      </w:r>
    </w:p>
    <w:p w14:paraId="0B9C8A80" w14:textId="77777777" w:rsidR="00EF2CE8" w:rsidRPr="00EF2CE8" w:rsidRDefault="00EF2CE8" w:rsidP="00EF2CE8">
      <w:pPr>
        <w:pStyle w:val="EndNoteBibliography"/>
        <w:spacing w:after="0"/>
      </w:pPr>
      <w:r w:rsidRPr="00EF2CE8">
        <w:rPr>
          <w:i/>
        </w:rPr>
        <w:t>and North Sea coasts – Update 2010 and 2011</w:t>
      </w:r>
      <w:r w:rsidRPr="00EF2CE8">
        <w:t>. IMARES. MARES Report No. C076/13. Texel</w:t>
      </w:r>
      <w:r w:rsidRPr="00EF2CE8">
        <w:rPr>
          <w:b/>
        </w:rPr>
        <w:t xml:space="preserve">: </w:t>
      </w:r>
      <w:r w:rsidRPr="00EF2CE8">
        <w:t>61pp.</w:t>
      </w:r>
      <w:bookmarkEnd w:id="90"/>
    </w:p>
    <w:p w14:paraId="6EE5064A" w14:textId="16571C0F" w:rsidR="00EF2CE8" w:rsidRPr="00EF2CE8" w:rsidRDefault="00EF2CE8" w:rsidP="00EF2CE8">
      <w:pPr>
        <w:pStyle w:val="EndNoteBibliography"/>
        <w:spacing w:after="0"/>
      </w:pPr>
      <w:bookmarkStart w:id="91" w:name="_ENREF_90"/>
      <w:r w:rsidRPr="00EF2CE8">
        <w:t xml:space="preserve">Vlietstra, L. S. and J. A. Parga (2002). </w:t>
      </w:r>
      <w:r w:rsidRPr="00EF2CE8">
        <w:rPr>
          <w:i/>
        </w:rPr>
        <w:t>Long-term changes in the type, but not amount, of ingested plastic particles in short-tailed shearwaters in the southeastern Bering Sea</w:t>
      </w:r>
      <w:r w:rsidRPr="00EF2CE8">
        <w:t xml:space="preserve">. Marine Pollution Bulletin, 44(9): 945-955 DOI: </w:t>
      </w:r>
      <w:hyperlink r:id="rId25" w:history="1">
        <w:r w:rsidRPr="00EF2CE8">
          <w:rPr>
            <w:rStyle w:val="Hyperlink"/>
          </w:rPr>
          <w:t>https://doi.org/10.1016/S0025-326X(02)00130-3</w:t>
        </w:r>
      </w:hyperlink>
      <w:r w:rsidRPr="00EF2CE8">
        <w:t>.</w:t>
      </w:r>
      <w:bookmarkEnd w:id="91"/>
    </w:p>
    <w:p w14:paraId="56EC0CB6" w14:textId="68DAA2FF" w:rsidR="00EF2CE8" w:rsidRPr="00EF2CE8" w:rsidRDefault="00EF2CE8" w:rsidP="00EF2CE8">
      <w:pPr>
        <w:pStyle w:val="EndNoteBibliography"/>
        <w:spacing w:after="0"/>
      </w:pPr>
      <w:bookmarkStart w:id="92" w:name="_ENREF_91"/>
      <w:r w:rsidRPr="00EF2CE8">
        <w:t xml:space="preserve">Weslawski, J. M., L. Stempniewicz and K. Galaktionov (1994). </w:t>
      </w:r>
      <w:r w:rsidRPr="00EF2CE8">
        <w:rPr>
          <w:i/>
        </w:rPr>
        <w:t>Summer diet of seabirds from the Frans Josef Land archipelago, Russian Arctic</w:t>
      </w:r>
      <w:r w:rsidRPr="00EF2CE8">
        <w:t xml:space="preserve">. Polar Research, 13(2): 173-181 DOI: </w:t>
      </w:r>
      <w:hyperlink r:id="rId26" w:history="1">
        <w:r w:rsidRPr="00EF2CE8">
          <w:rPr>
            <w:rStyle w:val="Hyperlink"/>
          </w:rPr>
          <w:t>https://doi.org/10.3402/polar.v13i2.6691</w:t>
        </w:r>
      </w:hyperlink>
      <w:r w:rsidRPr="00EF2CE8">
        <w:t>.</w:t>
      </w:r>
      <w:bookmarkEnd w:id="92"/>
    </w:p>
    <w:p w14:paraId="1F2CD619" w14:textId="77777777" w:rsidR="00EF2CE8" w:rsidRPr="00EF2CE8" w:rsidRDefault="00EF2CE8" w:rsidP="00EF2CE8">
      <w:pPr>
        <w:pStyle w:val="EndNoteBibliography"/>
        <w:spacing w:after="0"/>
      </w:pPr>
      <w:bookmarkStart w:id="93" w:name="_ENREF_92"/>
      <w:r w:rsidRPr="00EF2CE8">
        <w:t xml:space="preserve">Whitmire, S. L. and S. J. Van Bloem (2017). </w:t>
      </w:r>
      <w:r w:rsidRPr="00EF2CE8">
        <w:rPr>
          <w:i/>
        </w:rPr>
        <w:t>Quantification of Microplastics on National Park Beaches</w:t>
      </w:r>
      <w:r w:rsidRPr="00EF2CE8">
        <w:t>. NOAA Marine Debris Program National Park Service Clemson University No.</w:t>
      </w:r>
      <w:r w:rsidRPr="00EF2CE8">
        <w:rPr>
          <w:b/>
        </w:rPr>
        <w:t xml:space="preserve">: </w:t>
      </w:r>
      <w:r w:rsidRPr="00EF2CE8">
        <w:t>28.</w:t>
      </w:r>
      <w:bookmarkEnd w:id="93"/>
    </w:p>
    <w:p w14:paraId="284E3354" w14:textId="77777777" w:rsidR="00EF2CE8" w:rsidRPr="00EF2CE8" w:rsidRDefault="00EF2CE8" w:rsidP="00EF2CE8">
      <w:pPr>
        <w:pStyle w:val="EndNoteBibliography"/>
        <w:spacing w:after="0"/>
      </w:pPr>
      <w:bookmarkStart w:id="94" w:name="_ENREF_93"/>
      <w:r w:rsidRPr="00EF2CE8">
        <w:t xml:space="preserve">Woodall, L. C., A. Sanchez-Vidal, M. Canals, G. L. J. Paterson, R. Coppock, V. Sleight, A. Calafat, A. D. Rogers, B. E. Narayanaswamy and R. C. Thompson (2014). </w:t>
      </w:r>
      <w:r w:rsidRPr="00EF2CE8">
        <w:rPr>
          <w:i/>
        </w:rPr>
        <w:t>The deep sea is a major sink for microplastic debris</w:t>
      </w:r>
      <w:r w:rsidRPr="00EF2CE8">
        <w:t>. Royal Society Open Science, 1(4): 140317.</w:t>
      </w:r>
      <w:bookmarkEnd w:id="94"/>
    </w:p>
    <w:p w14:paraId="52B5CD21" w14:textId="77777777" w:rsidR="00EF2CE8" w:rsidRPr="00EF2CE8" w:rsidRDefault="00EF2CE8" w:rsidP="00EF2CE8">
      <w:pPr>
        <w:pStyle w:val="EndNoteBibliography"/>
      </w:pPr>
      <w:bookmarkStart w:id="95" w:name="_ENREF_94"/>
      <w:r w:rsidRPr="00EF2CE8">
        <w:t xml:space="preserve">Yamashita, R., H. Takada, M. A. Fukuwaka and Y. Watanuki (2011). </w:t>
      </w:r>
      <w:r w:rsidRPr="00EF2CE8">
        <w:rPr>
          <w:i/>
        </w:rPr>
        <w:t>Physical and chemical effects of ingested plastic debris on short-tailed shearwaters, Puffinus tenuirostris, in the North Pacific Ocean</w:t>
      </w:r>
      <w:r w:rsidRPr="00EF2CE8">
        <w:t>. Mar Pollut Bull, 62(12): 2845-2849 DOI: 10.1016/j.marpolbul.2011.10.008.</w:t>
      </w:r>
      <w:bookmarkEnd w:id="95"/>
    </w:p>
    <w:p w14:paraId="5CD22462" w14:textId="2616C5FA" w:rsidR="00C56F35" w:rsidRPr="00E71D9E" w:rsidRDefault="00DA379D" w:rsidP="00102222">
      <w:pPr>
        <w:rPr>
          <w:rFonts w:ascii="Times New Roman" w:hAnsi="Times New Roman"/>
        </w:rPr>
      </w:pPr>
      <w:r w:rsidRPr="00E71D9E">
        <w:rPr>
          <w:rFonts w:ascii="Times New Roman" w:hAnsi="Times New Roman"/>
        </w:rPr>
        <w:fldChar w:fldCharType="end"/>
      </w:r>
    </w:p>
    <w:sectPr w:rsidR="00C56F35" w:rsidRPr="00E71D9E" w:rsidSect="00102222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Joan Fabres" w:date="2018-04-17T20:51:00Z" w:initials="JF">
    <w:p w14:paraId="75D2BDD4" w14:textId="3A06728F" w:rsidR="00EF2CE8" w:rsidRDefault="00EF2CE8">
      <w:pPr>
        <w:pStyle w:val="CommentText"/>
      </w:pPr>
      <w:r>
        <w:rPr>
          <w:rStyle w:val="CommentReference"/>
        </w:rPr>
        <w:annotationRef/>
      </w:r>
      <w:r>
        <w:t>Check with text and discuss with Geir Gabrielsen who has discussed the data with author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5D2BDD4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5D2BDD4" w16cid:durableId="1E9D624E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6D60C7" w14:textId="77777777" w:rsidR="006B2AC2" w:rsidRDefault="006B2AC2" w:rsidP="00102222">
      <w:pPr>
        <w:spacing w:before="0" w:after="0" w:line="240" w:lineRule="auto"/>
      </w:pPr>
      <w:r>
        <w:separator/>
      </w:r>
    </w:p>
  </w:endnote>
  <w:endnote w:type="continuationSeparator" w:id="0">
    <w:p w14:paraId="0A6FBCEC" w14:textId="77777777" w:rsidR="006B2AC2" w:rsidRDefault="006B2AC2" w:rsidP="00102222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Calibri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OTa20b42a7">
    <w:altName w:val="Times New Roman"/>
    <w:panose1 w:val="020B0604020202020204"/>
    <w:charset w:val="00"/>
    <w:family w:val="roman"/>
    <w:notTrueType/>
    <w:pitch w:val="default"/>
  </w:font>
  <w:font w:name="AdvOT987ad488+fb">
    <w:altName w:val="Times New Roman"/>
    <w:panose1 w:val="020B0604020202020204"/>
    <w:charset w:val="00"/>
    <w:family w:val="roman"/>
    <w:notTrueType/>
    <w:pitch w:val="default"/>
  </w:font>
  <w:font w:name="AdvOT987ad488+20">
    <w:altName w:val="Times New Roman"/>
    <w:panose1 w:val="020B0604020202020204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dvOT1ef757c0">
    <w:altName w:val="Times New Roman"/>
    <w:panose1 w:val="020B0604020202020204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CC00DC1" w14:textId="77777777" w:rsidR="006B2AC2" w:rsidRDefault="006B2AC2" w:rsidP="00102222">
      <w:pPr>
        <w:spacing w:before="0" w:after="0" w:line="240" w:lineRule="auto"/>
      </w:pPr>
      <w:r>
        <w:separator/>
      </w:r>
    </w:p>
  </w:footnote>
  <w:footnote w:type="continuationSeparator" w:id="0">
    <w:p w14:paraId="265F091B" w14:textId="77777777" w:rsidR="006B2AC2" w:rsidRDefault="006B2AC2" w:rsidP="00102222">
      <w:pPr>
        <w:spacing w:before="0"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Joan Fabres">
    <w15:presenceInfo w15:providerId="None" w15:userId="Joan Fabre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7UwtjS1sDA0MDQ1NjdV0lEKTi0uzszPAykwMq4FAFBDlP0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SE THI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rfftxfrp5xxvp1eedz6vpfs7t95sssfzz5pf&quot;&gt;PAME Desktop Study OneDrive Copy&lt;record-ids&gt;&lt;item&gt;3&lt;/item&gt;&lt;item&gt;14&lt;/item&gt;&lt;item&gt;15&lt;/item&gt;&lt;item&gt;16&lt;/item&gt;&lt;item&gt;17&lt;/item&gt;&lt;item&gt;18&lt;/item&gt;&lt;item&gt;22&lt;/item&gt;&lt;item&gt;23&lt;/item&gt;&lt;item&gt;25&lt;/item&gt;&lt;item&gt;26&lt;/item&gt;&lt;item&gt;27&lt;/item&gt;&lt;item&gt;28&lt;/item&gt;&lt;item&gt;86&lt;/item&gt;&lt;item&gt;87&lt;/item&gt;&lt;item&gt;90&lt;/item&gt;&lt;item&gt;91&lt;/item&gt;&lt;item&gt;92&lt;/item&gt;&lt;item&gt;94&lt;/item&gt;&lt;item&gt;95&lt;/item&gt;&lt;item&gt;104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1&lt;/item&gt;&lt;item&gt;124&lt;/item&gt;&lt;item&gt;126&lt;/item&gt;&lt;item&gt;128&lt;/item&gt;&lt;item&gt;130&lt;/item&gt;&lt;item&gt;133&lt;/item&gt;&lt;item&gt;144&lt;/item&gt;&lt;item&gt;145&lt;/item&gt;&lt;item&gt;178&lt;/item&gt;&lt;item&gt;180&lt;/item&gt;&lt;item&gt;182&lt;/item&gt;&lt;item&gt;198&lt;/item&gt;&lt;item&gt;223&lt;/item&gt;&lt;item&gt;228&lt;/item&gt;&lt;item&gt;230&lt;/item&gt;&lt;item&gt;234&lt;/item&gt;&lt;item&gt;235&lt;/item&gt;&lt;item&gt;245&lt;/item&gt;&lt;item&gt;246&lt;/item&gt;&lt;item&gt;318&lt;/item&gt;&lt;item&gt;349&lt;/item&gt;&lt;item&gt;350&lt;/item&gt;&lt;item&gt;353&lt;/item&gt;&lt;item&gt;355&lt;/item&gt;&lt;item&gt;357&lt;/item&gt;&lt;item&gt;359&lt;/item&gt;&lt;item&gt;363&lt;/item&gt;&lt;item&gt;364&lt;/item&gt;&lt;item&gt;367&lt;/item&gt;&lt;item&gt;369&lt;/item&gt;&lt;item&gt;370&lt;/item&gt;&lt;item&gt;371&lt;/item&gt;&lt;item&gt;372&lt;/item&gt;&lt;item&gt;373&lt;/item&gt;&lt;item&gt;374&lt;/item&gt;&lt;item&gt;376&lt;/item&gt;&lt;item&gt;377&lt;/item&gt;&lt;item&gt;378&lt;/item&gt;&lt;item&gt;379&lt;/item&gt;&lt;item&gt;382&lt;/item&gt;&lt;item&gt;383&lt;/item&gt;&lt;item&gt;399&lt;/item&gt;&lt;item&gt;400&lt;/item&gt;&lt;item&gt;414&lt;/item&gt;&lt;item&gt;415&lt;/item&gt;&lt;item&gt;419&lt;/item&gt;&lt;item&gt;422&lt;/item&gt;&lt;item&gt;423&lt;/item&gt;&lt;item&gt;426&lt;/item&gt;&lt;item&gt;428&lt;/item&gt;&lt;item&gt;429&lt;/item&gt;&lt;item&gt;433&lt;/item&gt;&lt;item&gt;452&lt;/item&gt;&lt;item&gt;467&lt;/item&gt;&lt;item&gt;472&lt;/item&gt;&lt;item&gt;477&lt;/item&gt;&lt;item&gt;478&lt;/item&gt;&lt;item&gt;575&lt;/item&gt;&lt;item&gt;576&lt;/item&gt;&lt;item&gt;577&lt;/item&gt;&lt;item&gt;578&lt;/item&gt;&lt;item&gt;580&lt;/item&gt;&lt;item&gt;582&lt;/item&gt;&lt;/record-ids&gt;&lt;/item&gt;&lt;/Libraries&gt;"/>
  </w:docVars>
  <w:rsids>
    <w:rsidRoot w:val="00C7554C"/>
    <w:rsid w:val="0000174E"/>
    <w:rsid w:val="00006104"/>
    <w:rsid w:val="00006E5A"/>
    <w:rsid w:val="00006EE7"/>
    <w:rsid w:val="0000710D"/>
    <w:rsid w:val="00012D32"/>
    <w:rsid w:val="00016897"/>
    <w:rsid w:val="00017ECE"/>
    <w:rsid w:val="00034240"/>
    <w:rsid w:val="000342D0"/>
    <w:rsid w:val="00055720"/>
    <w:rsid w:val="00080A45"/>
    <w:rsid w:val="000A2A81"/>
    <w:rsid w:val="000B6F5E"/>
    <w:rsid w:val="000C1426"/>
    <w:rsid w:val="000C33F5"/>
    <w:rsid w:val="000D1585"/>
    <w:rsid w:val="000E7CE2"/>
    <w:rsid w:val="000F0DB6"/>
    <w:rsid w:val="00102222"/>
    <w:rsid w:val="0011027B"/>
    <w:rsid w:val="0011491C"/>
    <w:rsid w:val="00162A08"/>
    <w:rsid w:val="0016452D"/>
    <w:rsid w:val="0016546C"/>
    <w:rsid w:val="001733B3"/>
    <w:rsid w:val="00182F7C"/>
    <w:rsid w:val="001929DA"/>
    <w:rsid w:val="001B60E9"/>
    <w:rsid w:val="001D6E01"/>
    <w:rsid w:val="001E01E1"/>
    <w:rsid w:val="001F42C8"/>
    <w:rsid w:val="002014CF"/>
    <w:rsid w:val="00215471"/>
    <w:rsid w:val="00216DE4"/>
    <w:rsid w:val="002327A9"/>
    <w:rsid w:val="00252459"/>
    <w:rsid w:val="0027103F"/>
    <w:rsid w:val="00272452"/>
    <w:rsid w:val="002730A0"/>
    <w:rsid w:val="00327F56"/>
    <w:rsid w:val="00351D9C"/>
    <w:rsid w:val="003559BB"/>
    <w:rsid w:val="00356A1A"/>
    <w:rsid w:val="003711A7"/>
    <w:rsid w:val="003774A3"/>
    <w:rsid w:val="00385182"/>
    <w:rsid w:val="00392D58"/>
    <w:rsid w:val="00395DC0"/>
    <w:rsid w:val="003A1E4D"/>
    <w:rsid w:val="003C0757"/>
    <w:rsid w:val="003D4CF2"/>
    <w:rsid w:val="004078A0"/>
    <w:rsid w:val="00421E93"/>
    <w:rsid w:val="00426698"/>
    <w:rsid w:val="00460891"/>
    <w:rsid w:val="00464ECF"/>
    <w:rsid w:val="00493B76"/>
    <w:rsid w:val="004A566D"/>
    <w:rsid w:val="004C0C60"/>
    <w:rsid w:val="004C7702"/>
    <w:rsid w:val="004D3A0F"/>
    <w:rsid w:val="0052698D"/>
    <w:rsid w:val="00545D50"/>
    <w:rsid w:val="0055262C"/>
    <w:rsid w:val="005618BE"/>
    <w:rsid w:val="005857A5"/>
    <w:rsid w:val="005914D2"/>
    <w:rsid w:val="005A6E29"/>
    <w:rsid w:val="005C18C4"/>
    <w:rsid w:val="005C4D42"/>
    <w:rsid w:val="005D36F5"/>
    <w:rsid w:val="00614C98"/>
    <w:rsid w:val="00615004"/>
    <w:rsid w:val="00646154"/>
    <w:rsid w:val="006563BE"/>
    <w:rsid w:val="00677411"/>
    <w:rsid w:val="00695FEB"/>
    <w:rsid w:val="006B2AC2"/>
    <w:rsid w:val="006C400D"/>
    <w:rsid w:val="00700ECC"/>
    <w:rsid w:val="00712576"/>
    <w:rsid w:val="0071658A"/>
    <w:rsid w:val="00726CEB"/>
    <w:rsid w:val="007318F1"/>
    <w:rsid w:val="007360F0"/>
    <w:rsid w:val="00745C2A"/>
    <w:rsid w:val="00753B00"/>
    <w:rsid w:val="007627ED"/>
    <w:rsid w:val="007739BF"/>
    <w:rsid w:val="007A0F3B"/>
    <w:rsid w:val="007A673B"/>
    <w:rsid w:val="007C4E20"/>
    <w:rsid w:val="00803366"/>
    <w:rsid w:val="008203DB"/>
    <w:rsid w:val="00827325"/>
    <w:rsid w:val="00846945"/>
    <w:rsid w:val="00851150"/>
    <w:rsid w:val="0086573F"/>
    <w:rsid w:val="008673AB"/>
    <w:rsid w:val="008C4B39"/>
    <w:rsid w:val="008E6DF4"/>
    <w:rsid w:val="008E7054"/>
    <w:rsid w:val="00915EE8"/>
    <w:rsid w:val="00956D42"/>
    <w:rsid w:val="009575D2"/>
    <w:rsid w:val="009A3566"/>
    <w:rsid w:val="009A507D"/>
    <w:rsid w:val="009A7A29"/>
    <w:rsid w:val="009B5C01"/>
    <w:rsid w:val="009F3679"/>
    <w:rsid w:val="00A10587"/>
    <w:rsid w:val="00A1507D"/>
    <w:rsid w:val="00A271C6"/>
    <w:rsid w:val="00A54E0A"/>
    <w:rsid w:val="00A60EC2"/>
    <w:rsid w:val="00A63048"/>
    <w:rsid w:val="00A72B34"/>
    <w:rsid w:val="00A73116"/>
    <w:rsid w:val="00A83CC2"/>
    <w:rsid w:val="00A86B83"/>
    <w:rsid w:val="00AB044E"/>
    <w:rsid w:val="00AC5311"/>
    <w:rsid w:val="00AD554D"/>
    <w:rsid w:val="00AD604F"/>
    <w:rsid w:val="00AE75A5"/>
    <w:rsid w:val="00B000F1"/>
    <w:rsid w:val="00B07788"/>
    <w:rsid w:val="00B320BF"/>
    <w:rsid w:val="00B50AB5"/>
    <w:rsid w:val="00BB4558"/>
    <w:rsid w:val="00BB5A07"/>
    <w:rsid w:val="00BC30E2"/>
    <w:rsid w:val="00BD4D82"/>
    <w:rsid w:val="00BD7306"/>
    <w:rsid w:val="00BF35F2"/>
    <w:rsid w:val="00C01EE8"/>
    <w:rsid w:val="00C13F6E"/>
    <w:rsid w:val="00C24A94"/>
    <w:rsid w:val="00C55F50"/>
    <w:rsid w:val="00C56F35"/>
    <w:rsid w:val="00C7554C"/>
    <w:rsid w:val="00CA7805"/>
    <w:rsid w:val="00CB04F9"/>
    <w:rsid w:val="00CC5FF7"/>
    <w:rsid w:val="00CC75E0"/>
    <w:rsid w:val="00D34768"/>
    <w:rsid w:val="00D36E32"/>
    <w:rsid w:val="00D41BEE"/>
    <w:rsid w:val="00D50336"/>
    <w:rsid w:val="00D96C93"/>
    <w:rsid w:val="00DA379D"/>
    <w:rsid w:val="00DA3F33"/>
    <w:rsid w:val="00DA4B34"/>
    <w:rsid w:val="00DC544B"/>
    <w:rsid w:val="00DE55A2"/>
    <w:rsid w:val="00DF5BF4"/>
    <w:rsid w:val="00E0183C"/>
    <w:rsid w:val="00E07F63"/>
    <w:rsid w:val="00E13502"/>
    <w:rsid w:val="00E13582"/>
    <w:rsid w:val="00E16578"/>
    <w:rsid w:val="00E3092D"/>
    <w:rsid w:val="00E71D9E"/>
    <w:rsid w:val="00EB0DB7"/>
    <w:rsid w:val="00EC373F"/>
    <w:rsid w:val="00ED16BD"/>
    <w:rsid w:val="00ED4906"/>
    <w:rsid w:val="00EE453E"/>
    <w:rsid w:val="00EF2CE8"/>
    <w:rsid w:val="00F03DBB"/>
    <w:rsid w:val="00F32F76"/>
    <w:rsid w:val="00F674A5"/>
    <w:rsid w:val="00FD40F9"/>
    <w:rsid w:val="00FE1675"/>
    <w:rsid w:val="00FE1A9D"/>
    <w:rsid w:val="00FE3C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C76D0A1"/>
  <w15:chartTrackingRefBased/>
  <w15:docId w15:val="{2351411F-8D78-4B7F-A16C-D35C882EF3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56F35"/>
    <w:pPr>
      <w:spacing w:before="120" w:after="120" w:line="360" w:lineRule="auto"/>
      <w:jc w:val="both"/>
    </w:pPr>
    <w:rPr>
      <w:rFonts w:ascii="Calibri" w:hAnsi="Calibri" w:cs="Times New Roman"/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10222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/>
      <w:b/>
      <w:bCs/>
      <w:kern w:val="36"/>
      <w:sz w:val="48"/>
      <w:szCs w:val="48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0222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0222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4">
    <w:name w:val="heading 4"/>
    <w:basedOn w:val="Normal"/>
    <w:link w:val="Heading4Char"/>
    <w:uiPriority w:val="9"/>
    <w:semiHidden/>
    <w:unhideWhenUsed/>
    <w:qFormat/>
    <w:rsid w:val="00102222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/>
      <w:b/>
      <w:bCs/>
      <w:lang w:eastAsia="en-GB"/>
    </w:rPr>
  </w:style>
  <w:style w:type="paragraph" w:styleId="Heading5">
    <w:name w:val="heading 5"/>
    <w:basedOn w:val="Normal"/>
    <w:link w:val="Heading5Char"/>
    <w:uiPriority w:val="9"/>
    <w:semiHidden/>
    <w:unhideWhenUsed/>
    <w:qFormat/>
    <w:rsid w:val="00102222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/>
      <w:b/>
      <w:bCs/>
      <w:sz w:val="20"/>
      <w:szCs w:val="20"/>
      <w:lang w:eastAsia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0222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0222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02222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02222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02222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02222"/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02222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02222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02222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02222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102222"/>
    <w:rPr>
      <w:color w:val="954F72" w:themeColor="followedHyperlink"/>
      <w:u w:val="single"/>
    </w:rPr>
  </w:style>
  <w:style w:type="paragraph" w:customStyle="1" w:styleId="msonormal0">
    <w:name w:val="msonormal"/>
    <w:basedOn w:val="Normal"/>
    <w:rsid w:val="00102222"/>
    <w:pPr>
      <w:spacing w:before="100" w:beforeAutospacing="1" w:after="100" w:afterAutospacing="1" w:line="240" w:lineRule="auto"/>
    </w:pPr>
    <w:rPr>
      <w:rFonts w:ascii="Times New Roman" w:eastAsia="Times New Roman" w:hAnsi="Times New Roman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102222"/>
    <w:pPr>
      <w:spacing w:before="100" w:beforeAutospacing="1" w:after="100" w:afterAutospacing="1" w:line="240" w:lineRule="auto"/>
    </w:pPr>
    <w:rPr>
      <w:rFonts w:ascii="Times New Roman" w:eastAsia="Times New Roman" w:hAnsi="Times New Roman"/>
      <w:lang w:eastAsia="en-GB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102222"/>
    <w:pPr>
      <w:jc w:val="left"/>
    </w:pPr>
    <w:rPr>
      <w:rFonts w:asciiTheme="minorHAnsi" w:hAnsiTheme="minorHAnsi"/>
      <w:b/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102222"/>
    <w:pPr>
      <w:spacing w:before="0" w:after="0"/>
      <w:ind w:left="240"/>
      <w:jc w:val="left"/>
    </w:pPr>
    <w:rPr>
      <w:rFonts w:asciiTheme="minorHAnsi" w:hAnsiTheme="minorHAnsi"/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102222"/>
    <w:pPr>
      <w:spacing w:before="0" w:after="0"/>
      <w:ind w:left="480"/>
      <w:jc w:val="left"/>
    </w:pPr>
    <w:rPr>
      <w:rFonts w:asciiTheme="minorHAnsi" w:hAnsiTheme="minorHAnsi"/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102222"/>
    <w:pPr>
      <w:spacing w:before="0" w:after="0"/>
      <w:ind w:left="720"/>
      <w:jc w:val="left"/>
    </w:pPr>
    <w:rPr>
      <w:rFonts w:asciiTheme="minorHAnsi" w:hAnsi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102222"/>
    <w:pPr>
      <w:spacing w:before="0" w:after="0"/>
      <w:ind w:left="960"/>
      <w:jc w:val="left"/>
    </w:pPr>
    <w:rPr>
      <w:rFonts w:asciiTheme="minorHAnsi" w:hAnsi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102222"/>
    <w:pPr>
      <w:spacing w:before="0" w:after="0"/>
      <w:ind w:left="1200"/>
      <w:jc w:val="left"/>
    </w:pPr>
    <w:rPr>
      <w:rFonts w:asciiTheme="minorHAnsi" w:hAnsi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102222"/>
    <w:pPr>
      <w:spacing w:before="0" w:after="0"/>
      <w:ind w:left="1440"/>
      <w:jc w:val="left"/>
    </w:pPr>
    <w:rPr>
      <w:rFonts w:asciiTheme="minorHAnsi" w:hAnsi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102222"/>
    <w:pPr>
      <w:spacing w:before="0" w:after="0"/>
      <w:ind w:left="1680"/>
      <w:jc w:val="left"/>
    </w:pPr>
    <w:rPr>
      <w:rFonts w:asciiTheme="minorHAnsi" w:hAnsi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102222"/>
    <w:pPr>
      <w:spacing w:before="0" w:after="0"/>
      <w:ind w:left="1920"/>
      <w:jc w:val="left"/>
    </w:pPr>
    <w:rPr>
      <w:rFonts w:asciiTheme="minorHAnsi" w:hAnsiTheme="minorHAnsi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02222"/>
    <w:pPr>
      <w:spacing w:before="0"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02222"/>
    <w:rPr>
      <w:rFonts w:ascii="Calibri" w:hAnsi="Calibri" w:cs="Times New Roman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2222"/>
    <w:rPr>
      <w:rFonts w:eastAsia="Calibri"/>
      <w:lang w:val="en-CA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2222"/>
    <w:rPr>
      <w:rFonts w:ascii="Calibri" w:eastAsia="Calibri" w:hAnsi="Calibri" w:cs="Times New Roman"/>
      <w:sz w:val="24"/>
      <w:szCs w:val="24"/>
      <w:lang w:val="en-CA"/>
    </w:rPr>
  </w:style>
  <w:style w:type="paragraph" w:styleId="Header">
    <w:name w:val="header"/>
    <w:basedOn w:val="Normal"/>
    <w:link w:val="HeaderChar"/>
    <w:uiPriority w:val="99"/>
    <w:unhideWhenUsed/>
    <w:rsid w:val="00102222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2222"/>
    <w:rPr>
      <w:rFonts w:ascii="Calibri" w:hAnsi="Calibri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102222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2222"/>
    <w:rPr>
      <w:rFonts w:ascii="Calibri" w:hAnsi="Calibri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2222"/>
    <w:pPr>
      <w:spacing w:line="240" w:lineRule="auto"/>
    </w:pPr>
    <w:rPr>
      <w:rFonts w:eastAsiaTheme="minorHAnsi"/>
      <w:b/>
      <w:bCs/>
      <w:sz w:val="20"/>
      <w:szCs w:val="20"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2222"/>
    <w:rPr>
      <w:rFonts w:ascii="Calibri" w:eastAsia="Calibri" w:hAnsi="Calibri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2222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2222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102222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02222"/>
    <w:pPr>
      <w:keepNext/>
      <w:keepLines/>
      <w:spacing w:before="240" w:beforeAutospacing="0" w:after="0" w:afterAutospacing="0" w:line="256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locked/>
    <w:rsid w:val="00102222"/>
    <w:rPr>
      <w:rFonts w:ascii="Calibri" w:hAnsi="Calibri" w:cs="Calibri"/>
      <w:noProof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02222"/>
    <w:pPr>
      <w:spacing w:after="0"/>
      <w:jc w:val="center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102222"/>
    <w:rPr>
      <w:rFonts w:ascii="Calibri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02222"/>
    <w:pPr>
      <w:spacing w:line="240" w:lineRule="auto"/>
    </w:pPr>
    <w:rPr>
      <w:rFonts w:cs="Calibri"/>
      <w:noProof/>
    </w:rPr>
  </w:style>
  <w:style w:type="character" w:styleId="FootnoteReference">
    <w:name w:val="footnote reference"/>
    <w:basedOn w:val="DefaultParagraphFont"/>
    <w:uiPriority w:val="99"/>
    <w:semiHidden/>
    <w:unhideWhenUsed/>
    <w:rsid w:val="00102222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102222"/>
    <w:rPr>
      <w:sz w:val="18"/>
      <w:szCs w:val="18"/>
    </w:rPr>
  </w:style>
  <w:style w:type="character" w:customStyle="1" w:styleId="title-date">
    <w:name w:val="title-date"/>
    <w:basedOn w:val="DefaultParagraphFont"/>
    <w:rsid w:val="00102222"/>
  </w:style>
  <w:style w:type="character" w:customStyle="1" w:styleId="title-headline">
    <w:name w:val="title-headline"/>
    <w:basedOn w:val="DefaultParagraphFont"/>
    <w:rsid w:val="00102222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102222"/>
    <w:pPr>
      <w:pBdr>
        <w:bottom w:val="single" w:sz="6" w:space="1" w:color="auto"/>
      </w:pBdr>
      <w:spacing w:before="0" w:after="0"/>
      <w:jc w:val="center"/>
    </w:pPr>
    <w:rPr>
      <w:rFonts w:ascii="Arial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102222"/>
    <w:rPr>
      <w:rFonts w:ascii="Arial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102222"/>
    <w:pPr>
      <w:pBdr>
        <w:top w:val="single" w:sz="6" w:space="1" w:color="auto"/>
      </w:pBdr>
      <w:spacing w:before="0" w:after="0"/>
      <w:jc w:val="center"/>
    </w:pPr>
    <w:rPr>
      <w:rFonts w:ascii="Arial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102222"/>
    <w:rPr>
      <w:rFonts w:ascii="Arial" w:hAnsi="Arial" w:cs="Arial"/>
      <w:vanish/>
      <w:sz w:val="16"/>
      <w:szCs w:val="16"/>
    </w:rPr>
  </w:style>
  <w:style w:type="character" w:customStyle="1" w:styleId="fontstyle01">
    <w:name w:val="fontstyle01"/>
    <w:basedOn w:val="DefaultParagraphFont"/>
    <w:rsid w:val="00102222"/>
    <w:rPr>
      <w:rFonts w:ascii="AdvOTa20b42a7" w:hAnsi="AdvOTa20b42a7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DefaultParagraphFont"/>
    <w:rsid w:val="00102222"/>
    <w:rPr>
      <w:rFonts w:ascii="AdvOT987ad488+fb" w:hAnsi="AdvOT987ad488+fb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31">
    <w:name w:val="fontstyle31"/>
    <w:basedOn w:val="DefaultParagraphFont"/>
    <w:rsid w:val="00102222"/>
    <w:rPr>
      <w:rFonts w:ascii="AdvOT987ad488+20" w:hAnsi="AdvOT987ad488+20" w:hint="default"/>
      <w:b w:val="0"/>
      <w:bCs w:val="0"/>
      <w:i w:val="0"/>
      <w:iCs w:val="0"/>
      <w:color w:val="287CA5"/>
      <w:sz w:val="14"/>
      <w:szCs w:val="1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52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5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0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98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956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06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45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4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15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03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31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842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23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7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00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49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81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06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97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853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198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33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44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58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hyperlink" Target="https://doi.org/10.1016/j.marpolbul.2017.09.055" TargetMode="External"/><Relationship Id="rId18" Type="http://schemas.openxmlformats.org/officeDocument/2006/relationships/hyperlink" Target="https://doi.org/10.1016/S0025-326X(87)80020-6" TargetMode="External"/><Relationship Id="rId26" Type="http://schemas.openxmlformats.org/officeDocument/2006/relationships/hyperlink" Target="https://doi.org/10.3402/polar.v13i2.6691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/10.1016/0141-1136(80)90025-2" TargetMode="External"/><Relationship Id="rId7" Type="http://schemas.openxmlformats.org/officeDocument/2006/relationships/comments" Target="comments.xml"/><Relationship Id="rId12" Type="http://schemas.openxmlformats.org/officeDocument/2006/relationships/hyperlink" Target="http://dx.doi.org/10.1016/j.marpolbul.2012.09.018" TargetMode="External"/><Relationship Id="rId17" Type="http://schemas.openxmlformats.org/officeDocument/2006/relationships/hyperlink" Target="https://doi.org/10.1016/0025-326X(78)90534-9" TargetMode="External"/><Relationship Id="rId25" Type="http://schemas.openxmlformats.org/officeDocument/2006/relationships/hyperlink" Target="https://doi.org/10.1016/S0025-326X(02)00130-3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1016/S0025-326X(87)80017-6" TargetMode="External"/><Relationship Id="rId20" Type="http://schemas.openxmlformats.org/officeDocument/2006/relationships/hyperlink" Target="https://doi.org/10.1007/s00300-012-1166-7" TargetMode="Externa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dx.doi.org/10.1016/j.marpolbul.2016.08.062" TargetMode="External"/><Relationship Id="rId24" Type="http://schemas.openxmlformats.org/officeDocument/2006/relationships/hyperlink" Target="https://doi.org/10.1016/0048-9697(77)90058-4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doi.org/10.1016/j.marpolbul.2017.08.048" TargetMode="External"/><Relationship Id="rId23" Type="http://schemas.openxmlformats.org/officeDocument/2006/relationships/hyperlink" Target="https://doi.org/10.1016/0025-326X(94)00121-O" TargetMode="External"/><Relationship Id="rId28" Type="http://schemas.microsoft.com/office/2011/relationships/people" Target="people.xml"/><Relationship Id="rId10" Type="http://schemas.openxmlformats.org/officeDocument/2006/relationships/hyperlink" Target="https://doi.org/10.1016/j.envpol.2016.09.017" TargetMode="External"/><Relationship Id="rId19" Type="http://schemas.openxmlformats.org/officeDocument/2006/relationships/hyperlink" Target="https://doi.org/10.1007/s00300-018-2283-8" TargetMode="Externa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hyperlink" Target="https://doi.org/10.1016/j.marpolbul.2014.08.010" TargetMode="External"/><Relationship Id="rId22" Type="http://schemas.openxmlformats.org/officeDocument/2006/relationships/hyperlink" Target="https://doi.org/10.1371/journal.pone.0095839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7788E9-E033-BB47-BF17-44C19D1759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0</Pages>
  <Words>51789</Words>
  <Characters>295198</Characters>
  <Application>Microsoft Office Word</Application>
  <DocSecurity>0</DocSecurity>
  <Lines>2459</Lines>
  <Paragraphs>6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46295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na Antonova</dc:creator>
  <cp:keywords/>
  <dc:description/>
  <cp:lastModifiedBy>Soffía Guðmundsdóttir</cp:lastModifiedBy>
  <cp:revision>2</cp:revision>
  <dcterms:created xsi:type="dcterms:W3CDTF">2018-05-09T12:04:00Z</dcterms:created>
  <dcterms:modified xsi:type="dcterms:W3CDTF">2018-05-09T12:04:00Z</dcterms:modified>
  <cp:category/>
</cp:coreProperties>
</file>